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CEECF" w14:textId="1C45D23F" w:rsidR="00507C29" w:rsidRPr="00507C29" w:rsidRDefault="00605F04" w:rsidP="00507C29">
      <w:pPr>
        <w:jc w:val="both"/>
        <w:rPr>
          <w:rFonts w:cstheme="minorHAnsi"/>
          <w:b/>
          <w:bCs/>
        </w:rPr>
      </w:pPr>
      <w:r>
        <w:rPr>
          <w:rFonts w:cstheme="minorHAnsi"/>
          <w:b/>
          <w:bCs/>
          <w:noProof/>
          <w14:ligatures w14:val="standardContextual"/>
        </w:rPr>
        <mc:AlternateContent>
          <mc:Choice Requires="wpg">
            <w:drawing>
              <wp:anchor distT="0" distB="0" distL="114300" distR="114300" simplePos="0" relativeHeight="251661312" behindDoc="0" locked="0" layoutInCell="1" allowOverlap="1" wp14:anchorId="3D9F7DB9" wp14:editId="178EEEC5">
                <wp:simplePos x="0" y="0"/>
                <wp:positionH relativeFrom="column">
                  <wp:posOffset>-1020170</wp:posOffset>
                </wp:positionH>
                <wp:positionV relativeFrom="paragraph">
                  <wp:posOffset>0</wp:posOffset>
                </wp:positionV>
                <wp:extent cx="7524750" cy="8219720"/>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7524750" cy="8219720"/>
                          <a:chOff x="109182" y="0"/>
                          <a:chExt cx="7524750" cy="8219720"/>
                        </a:xfrm>
                      </wpg:grpSpPr>
                      <wps:wsp>
                        <wps:cNvPr id="13" name="Text Box 13"/>
                        <wps:cNvSpPr txBox="1"/>
                        <wps:spPr>
                          <a:xfrm>
                            <a:off x="109182" y="5866410"/>
                            <a:ext cx="7524750" cy="2353310"/>
                          </a:xfrm>
                          <a:prstGeom prst="rect">
                            <a:avLst/>
                          </a:prstGeom>
                          <a:solidFill>
                            <a:prstClr val="white"/>
                          </a:solidFill>
                          <a:ln>
                            <a:noFill/>
                          </a:ln>
                        </wps:spPr>
                        <wps:txbx>
                          <w:txbxContent>
                            <w:p w14:paraId="3F4752FC" w14:textId="77777777" w:rsidR="00507C29" w:rsidRDefault="00507C29" w:rsidP="00507C29">
                              <w:pPr>
                                <w:jc w:val="both"/>
                                <w:rPr>
                                  <w:rFonts w:cstheme="minorHAnsi"/>
                                </w:rPr>
                              </w:pPr>
                              <w:r>
                                <w:rPr>
                                  <w:rFonts w:cstheme="minorHAnsi"/>
                                  <w:b/>
                                  <w:bCs/>
                                </w:rPr>
                                <w:t xml:space="preserve">Extended Data Figure 1. Effect of </w:t>
                              </w:r>
                              <w:r>
                                <w:rPr>
                                  <w:rFonts w:cstheme="minorHAnsi"/>
                                  <w:b/>
                                  <w:bCs/>
                                  <w:i/>
                                  <w:iCs/>
                                </w:rPr>
                                <w:t>mig-</w:t>
                              </w:r>
                              <w:r w:rsidRPr="0057620D">
                                <w:rPr>
                                  <w:rFonts w:cstheme="minorHAnsi"/>
                                  <w:b/>
                                  <w:bCs/>
                                </w:rPr>
                                <w:t>6</w:t>
                              </w:r>
                              <w:r w:rsidRPr="009E030B">
                                <w:rPr>
                                  <w:rFonts w:cstheme="minorHAnsi"/>
                                  <w:b/>
                                  <w:bCs/>
                                  <w:i/>
                                  <w:iCs/>
                                </w:rPr>
                                <w:t>(qz2)</w:t>
                              </w:r>
                              <w:r>
                                <w:rPr>
                                  <w:rFonts w:cstheme="minorHAnsi"/>
                                  <w:b/>
                                  <w:bCs/>
                                </w:rPr>
                                <w:t xml:space="preserve"> and </w:t>
                              </w:r>
                              <w:r>
                                <w:rPr>
                                  <w:rFonts w:cstheme="minorHAnsi"/>
                                  <w:b/>
                                  <w:bCs/>
                                  <w:i/>
                                  <w:iCs/>
                                </w:rPr>
                                <w:t>lon-</w:t>
                              </w:r>
                              <w:r w:rsidRPr="0057620D">
                                <w:rPr>
                                  <w:rFonts w:cstheme="minorHAnsi"/>
                                  <w:b/>
                                  <w:bCs/>
                                </w:rPr>
                                <w:t>2</w:t>
                              </w:r>
                              <w:r w:rsidRPr="009E030B">
                                <w:rPr>
                                  <w:rFonts w:cstheme="minorHAnsi"/>
                                  <w:b/>
                                  <w:bCs/>
                                  <w:i/>
                                  <w:iCs/>
                                </w:rPr>
                                <w:t>(e678)</w:t>
                              </w:r>
                              <w:r>
                                <w:rPr>
                                  <w:rFonts w:cstheme="minorHAnsi"/>
                                  <w:b/>
                                  <w:bCs/>
                                </w:rPr>
                                <w:t xml:space="preserve"> on distal gonad elongation.</w:t>
                              </w:r>
                              <w:r>
                                <w:rPr>
                                  <w:rFonts w:cstheme="minorHAnsi"/>
                                </w:rPr>
                                <w:t xml:space="preserve"> </w:t>
                              </w:r>
                              <w:r w:rsidRPr="009A363B">
                                <w:rPr>
                                  <w:rFonts w:cstheme="minorHAnsi"/>
                                </w:rPr>
                                <w:t>(</w:t>
                              </w:r>
                              <w:r>
                                <w:rPr>
                                  <w:rFonts w:cstheme="minorHAnsi"/>
                                  <w:b/>
                                  <w:bCs/>
                                </w:rPr>
                                <w:t>a</w:t>
                              </w:r>
                              <w:r w:rsidRPr="009A363B">
                                <w:rPr>
                                  <w:rFonts w:cstheme="minorHAnsi"/>
                                </w:rPr>
                                <w:t xml:space="preserve">) Representative </w:t>
                              </w:r>
                              <w:r>
                                <w:rPr>
                                  <w:rFonts w:cstheme="minorHAnsi"/>
                                </w:rPr>
                                <w:t>DIC micrographs</w:t>
                              </w:r>
                              <w:r w:rsidRPr="009A363B">
                                <w:rPr>
                                  <w:rFonts w:cstheme="minorHAnsi"/>
                                </w:rPr>
                                <w:t xml:space="preserve"> of </w:t>
                              </w:r>
                              <w:r>
                                <w:rPr>
                                  <w:rFonts w:cstheme="minorHAnsi"/>
                                </w:rPr>
                                <w:t>anterior gonad arms from adult</w:t>
                              </w:r>
                              <w:r w:rsidRPr="009A363B">
                                <w:rPr>
                                  <w:rFonts w:cstheme="minorHAnsi"/>
                                </w:rPr>
                                <w:t xml:space="preserve"> hermaphrodites of the indicated genotypes</w:t>
                              </w:r>
                              <w:r>
                                <w:rPr>
                                  <w:rFonts w:cstheme="minorHAnsi"/>
                                </w:rPr>
                                <w:t xml:space="preserve"> (late L4 + 24h at 1</w:t>
                              </w:r>
                              <w:r w:rsidRPr="009A363B">
                                <w:rPr>
                                  <w:rFonts w:cstheme="minorHAnsi"/>
                                </w:rPr>
                                <w:t>5</w:t>
                              </w:r>
                              <m:oMath>
                                <m:r>
                                  <w:rPr>
                                    <w:rFonts w:ascii="Cambria Math" w:hAnsi="Cambria Math" w:cstheme="minorHAnsi"/>
                                  </w:rPr>
                                  <m:t>°</m:t>
                                </m:r>
                              </m:oMath>
                              <w:r w:rsidRPr="009A363B">
                                <w:rPr>
                                  <w:rFonts w:cstheme="minorHAnsi"/>
                                </w:rPr>
                                <w:t>C</w:t>
                              </w:r>
                              <w:r>
                                <w:rPr>
                                  <w:rFonts w:cstheme="minorHAnsi"/>
                                </w:rPr>
                                <w:t>)</w:t>
                              </w:r>
                              <w:r w:rsidRPr="009A363B">
                                <w:rPr>
                                  <w:rFonts w:cstheme="minorHAnsi"/>
                                </w:rPr>
                                <w:t xml:space="preserve">. Yellow dashed lines delineate the distal gonad. </w:t>
                              </w:r>
                              <w:r>
                                <w:rPr>
                                  <w:rFonts w:cstheme="minorHAnsi"/>
                                </w:rPr>
                                <w:t>Yellow</w:t>
                              </w:r>
                              <w:r w:rsidRPr="009A363B">
                                <w:rPr>
                                  <w:rFonts w:cstheme="minorHAnsi"/>
                                </w:rPr>
                                <w:t xml:space="preserve"> arrowheads mark gonadal bends</w:t>
                              </w:r>
                              <w:r>
                                <w:rPr>
                                  <w:rFonts w:cstheme="minorHAnsi"/>
                                </w:rPr>
                                <w:t>,</w:t>
                              </w:r>
                              <w:r w:rsidRPr="009A363B">
                                <w:rPr>
                                  <w:rFonts w:cstheme="minorHAnsi"/>
                                </w:rPr>
                                <w:t xml:space="preserve"> and white arrowheads mark distal extremities. </w:t>
                              </w:r>
                              <w:r>
                                <w:rPr>
                                  <w:rFonts w:cstheme="minorHAnsi"/>
                                </w:rPr>
                                <w:t>A</w:t>
                              </w:r>
                              <w:r w:rsidRPr="009A363B">
                                <w:rPr>
                                  <w:rFonts w:cstheme="minorHAnsi"/>
                                </w:rPr>
                                <w:t xml:space="preserve"> </w:t>
                              </w:r>
                              <w:r w:rsidRPr="009A363B">
                                <w:rPr>
                                  <w:rFonts w:cstheme="minorHAnsi"/>
                                  <w:i/>
                                  <w:iCs/>
                                </w:rPr>
                                <w:t>Pmyo-</w:t>
                              </w:r>
                              <w:proofErr w:type="gramStart"/>
                              <w:r w:rsidRPr="009A363B">
                                <w:rPr>
                                  <w:rFonts w:cstheme="minorHAnsi"/>
                                  <w:i/>
                                  <w:iCs/>
                                </w:rPr>
                                <w:t>3::</w:t>
                              </w:r>
                              <w:proofErr w:type="spellStart"/>
                              <w:proofErr w:type="gramEnd"/>
                              <w:r w:rsidRPr="009A363B">
                                <w:rPr>
                                  <w:rFonts w:cstheme="minorHAnsi"/>
                                  <w:i/>
                                  <w:iCs/>
                                </w:rPr>
                                <w:t>mCherry</w:t>
                              </w:r>
                              <w:proofErr w:type="spellEnd"/>
                              <w:r w:rsidRPr="009A363B">
                                <w:rPr>
                                  <w:rFonts w:cstheme="minorHAnsi"/>
                                </w:rPr>
                                <w:t xml:space="preserve"> marker was used to mark the extrachromosomal </w:t>
                              </w:r>
                              <w:r w:rsidRPr="009A363B">
                                <w:rPr>
                                  <w:rFonts w:cstheme="minorHAnsi"/>
                                  <w:i/>
                                  <w:iCs/>
                                </w:rPr>
                                <w:t xml:space="preserve">mig-6L(+) </w:t>
                              </w:r>
                              <w:r w:rsidRPr="009A363B">
                                <w:rPr>
                                  <w:rFonts w:cstheme="minorHAnsi"/>
                                </w:rPr>
                                <w:t>transgene</w:t>
                              </w:r>
                              <w:r>
                                <w:rPr>
                                  <w:rFonts w:cstheme="minorHAnsi"/>
                                </w:rPr>
                                <w:t xml:space="preserve"> but the fluorescence signal is not shown in this image</w:t>
                              </w:r>
                              <w:r w:rsidRPr="009A363B">
                                <w:rPr>
                                  <w:rFonts w:cstheme="minorHAnsi"/>
                                </w:rPr>
                                <w:t>. (</w:t>
                              </w:r>
                              <w:r>
                                <w:rPr>
                                  <w:rFonts w:cstheme="minorHAnsi"/>
                                  <w:b/>
                                  <w:bCs/>
                                </w:rPr>
                                <w:t>b</w:t>
                              </w:r>
                              <w:r w:rsidRPr="009A363B">
                                <w:rPr>
                                  <w:rFonts w:cstheme="minorHAnsi"/>
                                </w:rPr>
                                <w:t xml:space="preserve">) Boxplot scoring the distal gonad lengths (from the distal tip to the bend; see </w:t>
                              </w:r>
                              <w:r>
                                <w:rPr>
                                  <w:rFonts w:cstheme="minorHAnsi"/>
                                </w:rPr>
                                <w:t>M</w:t>
                              </w:r>
                              <w:r w:rsidRPr="009A363B">
                                <w:rPr>
                                  <w:rFonts w:cstheme="minorHAnsi"/>
                                </w:rPr>
                                <w:t>ethods) of</w:t>
                              </w:r>
                              <w:r>
                                <w:rPr>
                                  <w:rFonts w:cstheme="minorHAnsi"/>
                                </w:rPr>
                                <w:t xml:space="preserve"> adult </w:t>
                              </w:r>
                              <w:r w:rsidRPr="009A363B">
                                <w:rPr>
                                  <w:rFonts w:cstheme="minorHAnsi"/>
                                </w:rPr>
                                <w:t>hermaphrodites of the indicated genotypes</w:t>
                              </w:r>
                              <w:r>
                                <w:rPr>
                                  <w:rFonts w:cstheme="minorHAnsi"/>
                                </w:rPr>
                                <w:t xml:space="preserve"> (late L4 + 24h at 1</w:t>
                              </w:r>
                              <w:r w:rsidRPr="009A363B">
                                <w:rPr>
                                  <w:rFonts w:cstheme="minorHAnsi"/>
                                </w:rPr>
                                <w:t>5</w:t>
                              </w:r>
                              <m:oMath>
                                <m:r>
                                  <w:rPr>
                                    <w:rFonts w:ascii="Cambria Math" w:hAnsi="Cambria Math" w:cstheme="minorHAnsi"/>
                                  </w:rPr>
                                  <m:t>°</m:t>
                                </m:r>
                              </m:oMath>
                              <w:r w:rsidRPr="009A363B">
                                <w:rPr>
                                  <w:rFonts w:cstheme="minorHAnsi"/>
                                </w:rPr>
                                <w:t>C</w:t>
                              </w:r>
                              <w:r>
                                <w:rPr>
                                  <w:rFonts w:cstheme="minorHAnsi"/>
                                </w:rPr>
                                <w:t>)</w:t>
                              </w:r>
                              <w:r w:rsidRPr="009A363B">
                                <w:rPr>
                                  <w:rFonts w:cstheme="minorHAnsi"/>
                                </w:rPr>
                                <w:t>.</w:t>
                              </w:r>
                              <w:r>
                                <w:rPr>
                                  <w:rFonts w:cstheme="minorHAnsi"/>
                                </w:rPr>
                                <w:t xml:space="preserve"> Anterior and posterior gonad arm measurements were pooled</w:t>
                              </w:r>
                              <w:r w:rsidRPr="009A363B">
                                <w:rPr>
                                  <w:rFonts w:cstheme="minorHAnsi"/>
                                </w:rPr>
                                <w:t xml:space="preserve"> </w:t>
                              </w:r>
                              <w:r>
                                <w:rPr>
                                  <w:rFonts w:cstheme="minorHAnsi"/>
                                </w:rPr>
                                <w:t xml:space="preserve">together as they were similar. </w:t>
                              </w:r>
                              <w:r w:rsidRPr="009A363B">
                                <w:rPr>
                                  <w:rFonts w:cstheme="minorHAnsi"/>
                                </w:rPr>
                                <w:t>Sample sizes, from left to right: 34, 46, 17</w:t>
                              </w:r>
                              <w:r>
                                <w:rPr>
                                  <w:rFonts w:cstheme="minorHAnsi"/>
                                </w:rPr>
                                <w:t xml:space="preserve"> gonad arms</w:t>
                              </w:r>
                              <w:r w:rsidRPr="009A363B">
                                <w:rPr>
                                  <w:rFonts w:cstheme="minorHAnsi"/>
                                </w:rPr>
                                <w:t>.</w:t>
                              </w:r>
                              <w:r>
                                <w:rPr>
                                  <w:rFonts w:cstheme="minorHAnsi"/>
                                </w:rPr>
                                <w:t xml:space="preserve"> </w:t>
                              </w:r>
                              <w:r w:rsidRPr="009A363B">
                                <w:rPr>
                                  <w:rFonts w:cstheme="minorHAnsi"/>
                                </w:rPr>
                                <w:t>(</w:t>
                              </w:r>
                              <w:r>
                                <w:rPr>
                                  <w:rFonts w:cstheme="minorHAnsi"/>
                                  <w:b/>
                                  <w:bCs/>
                                </w:rPr>
                                <w:t>c</w:t>
                              </w:r>
                              <w:r w:rsidRPr="009A363B">
                                <w:rPr>
                                  <w:rFonts w:cstheme="minorHAnsi"/>
                                </w:rPr>
                                <w:t>) Boxplot</w:t>
                              </w:r>
                              <w:r>
                                <w:rPr>
                                  <w:rFonts w:cstheme="minorHAnsi"/>
                                </w:rPr>
                                <w:t>s</w:t>
                              </w:r>
                              <w:r w:rsidRPr="009A363B">
                                <w:rPr>
                                  <w:rFonts w:cstheme="minorHAnsi"/>
                                </w:rPr>
                                <w:t xml:space="preserve"> scoring anterior (left) and posterior (right) distal gonad lengths of </w:t>
                              </w:r>
                              <w:r>
                                <w:rPr>
                                  <w:rFonts w:cstheme="minorHAnsi"/>
                                </w:rPr>
                                <w:t xml:space="preserve">adult </w:t>
                              </w:r>
                              <w:r w:rsidRPr="009A363B">
                                <w:rPr>
                                  <w:rFonts w:cstheme="minorHAnsi"/>
                                </w:rPr>
                                <w:t>hermaphrodites of the indicated genotypes</w:t>
                              </w:r>
                              <w:r>
                                <w:rPr>
                                  <w:rFonts w:cstheme="minorHAnsi"/>
                                </w:rPr>
                                <w:t xml:space="preserve"> (late L4 + 24h at 1</w:t>
                              </w:r>
                              <w:r w:rsidRPr="009A363B">
                                <w:rPr>
                                  <w:rFonts w:cstheme="minorHAnsi"/>
                                </w:rPr>
                                <w:t>5</w:t>
                              </w:r>
                              <m:oMath>
                                <m:r>
                                  <w:rPr>
                                    <w:rFonts w:ascii="Cambria Math" w:hAnsi="Cambria Math" w:cstheme="minorHAnsi"/>
                                  </w:rPr>
                                  <m:t>°</m:t>
                                </m:r>
                              </m:oMath>
                              <w:r w:rsidRPr="009A363B">
                                <w:rPr>
                                  <w:rFonts w:cstheme="minorHAnsi"/>
                                </w:rPr>
                                <w:t>C</w:t>
                              </w:r>
                              <w:r w:rsidRPr="00145795">
                                <w:rPr>
                                  <w:rFonts w:cstheme="minorHAnsi"/>
                                </w:rPr>
                                <w:t>). Sample sizes, from left to right: 17, 22, 19. (</w:t>
                              </w:r>
                              <w:proofErr w:type="spellStart"/>
                              <w:proofErr w:type="gramStart"/>
                              <w:r w:rsidRPr="00145795">
                                <w:rPr>
                                  <w:rFonts w:cstheme="minorHAnsi"/>
                                  <w:b/>
                                  <w:bCs/>
                                </w:rPr>
                                <w:t>b,c</w:t>
                              </w:r>
                              <w:proofErr w:type="spellEnd"/>
                              <w:proofErr w:type="gramEnd"/>
                              <w:r w:rsidRPr="00145795">
                                <w:rPr>
                                  <w:rFonts w:cstheme="minorHAnsi"/>
                                </w:rPr>
                                <w:t>) A</w:t>
                              </w:r>
                              <w:r w:rsidRPr="000A2112">
                                <w:rPr>
                                  <w:rFonts w:cstheme="minorHAnsi"/>
                                </w:rPr>
                                <w:t>sterisks (*) mark significant differences versus the control. One asterisk, p&lt;0.05; two asterisks, p&lt;0.01; by (</w:t>
                              </w:r>
                              <w:r w:rsidRPr="000A2112">
                                <w:rPr>
                                  <w:rFonts w:cstheme="minorHAnsi"/>
                                  <w:b/>
                                  <w:bCs/>
                                </w:rPr>
                                <w:t>b</w:t>
                              </w:r>
                              <w:r w:rsidRPr="000A2112">
                                <w:rPr>
                                  <w:rFonts w:cstheme="minorHAnsi"/>
                                </w:rPr>
                                <w:t xml:space="preserve">) </w:t>
                              </w:r>
                              <w:r w:rsidRPr="000A2112">
                                <w:t>one way ANOVA with Tukey’s multiple comparisons, (</w:t>
                              </w:r>
                              <w:r w:rsidRPr="000A2112">
                                <w:rPr>
                                  <w:b/>
                                  <w:bCs/>
                                </w:rPr>
                                <w:t>c</w:t>
                              </w:r>
                              <w:r w:rsidRPr="000A2112">
                                <w:t>) anterior: one way ANOVA with Tukey’s multiple comparisons, posterior:</w:t>
                              </w:r>
                              <w:r w:rsidRPr="000A2112">
                                <w:rPr>
                                  <w:rFonts w:cstheme="minorHAnsi"/>
                                </w:rPr>
                                <w:t xml:space="preserve"> Kruskal-Wallis with Dunn’s multiple comparisons. (</w:t>
                              </w:r>
                              <w:r w:rsidRPr="000A2112">
                                <w:rPr>
                                  <w:rFonts w:cstheme="minorHAnsi"/>
                                  <w:b/>
                                  <w:bCs/>
                                </w:rPr>
                                <w:t>d</w:t>
                              </w:r>
                              <w:r w:rsidRPr="000A2112">
                                <w:rPr>
                                  <w:rFonts w:cstheme="minorHAnsi"/>
                                </w:rPr>
                                <w:t>) Representative single focal plane images of a</w:t>
                              </w:r>
                              <w:r>
                                <w:rPr>
                                  <w:rFonts w:cstheme="minorHAnsi"/>
                                </w:rPr>
                                <w:t xml:space="preserve"> posterior</w:t>
                              </w:r>
                              <w:r w:rsidRPr="000A2112">
                                <w:rPr>
                                  <w:rFonts w:cstheme="minorHAnsi"/>
                                </w:rPr>
                                <w:t xml:space="preserve"> DTC containing region of a mid L4 hermaphrodite with endogenous </w:t>
                              </w:r>
                              <w:r w:rsidRPr="000A2112">
                                <w:rPr>
                                  <w:rFonts w:cstheme="minorHAnsi"/>
                                  <w:i/>
                                  <w:iCs/>
                                </w:rPr>
                                <w:t>MIG-6</w:t>
                              </w:r>
                              <w:proofErr w:type="gramStart"/>
                              <w:r w:rsidRPr="000A2112">
                                <w:rPr>
                                  <w:rFonts w:cstheme="minorHAnsi"/>
                                  <w:i/>
                                  <w:iCs/>
                                </w:rPr>
                                <w:t>L::</w:t>
                              </w:r>
                              <w:proofErr w:type="spellStart"/>
                              <w:proofErr w:type="gramEnd"/>
                              <w:r w:rsidRPr="000A2112">
                                <w:rPr>
                                  <w:rFonts w:cstheme="minorHAnsi"/>
                                  <w:i/>
                                  <w:iCs/>
                                </w:rPr>
                                <w:t>mNG</w:t>
                              </w:r>
                              <w:proofErr w:type="spellEnd"/>
                              <w:r w:rsidRPr="000A2112">
                                <w:rPr>
                                  <w:rFonts w:cstheme="minorHAnsi"/>
                                </w:rPr>
                                <w:t xml:space="preserve">, in control (left) or </w:t>
                              </w:r>
                              <w:r w:rsidRPr="000A2112">
                                <w:rPr>
                                  <w:rFonts w:cstheme="minorHAnsi"/>
                                  <w:i/>
                                  <w:iCs/>
                                </w:rPr>
                                <w:t>qz2</w:t>
                              </w:r>
                              <w:r w:rsidRPr="000A2112">
                                <w:rPr>
                                  <w:rFonts w:cstheme="minorHAnsi"/>
                                </w:rPr>
                                <w:t xml:space="preserve"> mutants (right).</w:t>
                              </w:r>
                            </w:p>
                            <w:p w14:paraId="2E4753C2" w14:textId="77777777" w:rsidR="00507C29" w:rsidRPr="008459EA" w:rsidRDefault="00507C29" w:rsidP="00507C29">
                              <w:pPr>
                                <w:pStyle w:val="Caption"/>
                                <w:rPr>
                                  <w:rFonts w:ascii="Calibri" w:eastAsia="Calibri" w:hAnsi="Calibri" w:cs="Arial"/>
                                  <w:b/>
                                  <w:bCs/>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1341912" y="0"/>
                            <a:ext cx="4879975" cy="5806440"/>
                          </a:xfrm>
                          <a:prstGeom prst="rect">
                            <a:avLst/>
                          </a:prstGeom>
                        </pic:spPr>
                      </pic:pic>
                    </wpg:wgp>
                  </a:graphicData>
                </a:graphic>
              </wp:anchor>
            </w:drawing>
          </mc:Choice>
          <mc:Fallback>
            <w:pict>
              <v:group w14:anchorId="3D9F7DB9" id="Group 2" o:spid="_x0000_s1026" style="position:absolute;left:0;text-align:left;margin-left:-80.35pt;margin-top:0;width:592.5pt;height:647.2pt;z-index:251661312" coordorigin="1091" coordsize="75247,8219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">
                <v:shapetype id="_x0000_t202" coordsize="21600,21600" o:spt="202" path="m,l,21600r21600,l21600,xe">
                  <v:stroke joinstyle="miter"/>
                  <v:path gradientshapeok="t" o:connecttype="rect"/>
                </v:shapetype>
                <v:shape id="Text Box 13" o:spid="_x0000_s1027" type="#_x0000_t202" style="position:absolute;left:1091;top:58664;width:75248;height:23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3F4752FC" w14:textId="77777777" w:rsidR="00507C29" w:rsidRDefault="00507C29" w:rsidP="00507C29">
                        <w:pPr>
                          <w:jc w:val="both"/>
                          <w:rPr>
                            <w:rFonts w:cstheme="minorHAnsi"/>
                          </w:rPr>
                        </w:pPr>
                        <w:r>
                          <w:rPr>
                            <w:rFonts w:cstheme="minorHAnsi"/>
                            <w:b/>
                            <w:bCs/>
                          </w:rPr>
                          <w:t xml:space="preserve">Extended Data Figure 1. Effect of </w:t>
                        </w:r>
                        <w:r>
                          <w:rPr>
                            <w:rFonts w:cstheme="minorHAnsi"/>
                            <w:b/>
                            <w:bCs/>
                            <w:i/>
                            <w:iCs/>
                          </w:rPr>
                          <w:t>mig-</w:t>
                        </w:r>
                        <w:r w:rsidRPr="0057620D">
                          <w:rPr>
                            <w:rFonts w:cstheme="minorHAnsi"/>
                            <w:b/>
                            <w:bCs/>
                          </w:rPr>
                          <w:t>6</w:t>
                        </w:r>
                        <w:r w:rsidRPr="009E030B">
                          <w:rPr>
                            <w:rFonts w:cstheme="minorHAnsi"/>
                            <w:b/>
                            <w:bCs/>
                            <w:i/>
                            <w:iCs/>
                          </w:rPr>
                          <w:t>(qz2)</w:t>
                        </w:r>
                        <w:r>
                          <w:rPr>
                            <w:rFonts w:cstheme="minorHAnsi"/>
                            <w:b/>
                            <w:bCs/>
                          </w:rPr>
                          <w:t xml:space="preserve"> and </w:t>
                        </w:r>
                        <w:r>
                          <w:rPr>
                            <w:rFonts w:cstheme="minorHAnsi"/>
                            <w:b/>
                            <w:bCs/>
                            <w:i/>
                            <w:iCs/>
                          </w:rPr>
                          <w:t>lon-</w:t>
                        </w:r>
                        <w:r w:rsidRPr="0057620D">
                          <w:rPr>
                            <w:rFonts w:cstheme="minorHAnsi"/>
                            <w:b/>
                            <w:bCs/>
                          </w:rPr>
                          <w:t>2</w:t>
                        </w:r>
                        <w:r w:rsidRPr="009E030B">
                          <w:rPr>
                            <w:rFonts w:cstheme="minorHAnsi"/>
                            <w:b/>
                            <w:bCs/>
                            <w:i/>
                            <w:iCs/>
                          </w:rPr>
                          <w:t>(e678)</w:t>
                        </w:r>
                        <w:r>
                          <w:rPr>
                            <w:rFonts w:cstheme="minorHAnsi"/>
                            <w:b/>
                            <w:bCs/>
                          </w:rPr>
                          <w:t xml:space="preserve"> on distal gonad elongation.</w:t>
                        </w:r>
                        <w:r>
                          <w:rPr>
                            <w:rFonts w:cstheme="minorHAnsi"/>
                          </w:rPr>
                          <w:t xml:space="preserve"> </w:t>
                        </w:r>
                        <w:r w:rsidRPr="009A363B">
                          <w:rPr>
                            <w:rFonts w:cstheme="minorHAnsi"/>
                          </w:rPr>
                          <w:t>(</w:t>
                        </w:r>
                        <w:r>
                          <w:rPr>
                            <w:rFonts w:cstheme="minorHAnsi"/>
                            <w:b/>
                            <w:bCs/>
                          </w:rPr>
                          <w:t>a</w:t>
                        </w:r>
                        <w:r w:rsidRPr="009A363B">
                          <w:rPr>
                            <w:rFonts w:cstheme="minorHAnsi"/>
                          </w:rPr>
                          <w:t xml:space="preserve">) Representative </w:t>
                        </w:r>
                        <w:r>
                          <w:rPr>
                            <w:rFonts w:cstheme="minorHAnsi"/>
                          </w:rPr>
                          <w:t>DIC micrographs</w:t>
                        </w:r>
                        <w:r w:rsidRPr="009A363B">
                          <w:rPr>
                            <w:rFonts w:cstheme="minorHAnsi"/>
                          </w:rPr>
                          <w:t xml:space="preserve"> of </w:t>
                        </w:r>
                        <w:r>
                          <w:rPr>
                            <w:rFonts w:cstheme="minorHAnsi"/>
                          </w:rPr>
                          <w:t>anterior gonad arms from adult</w:t>
                        </w:r>
                        <w:r w:rsidRPr="009A363B">
                          <w:rPr>
                            <w:rFonts w:cstheme="minorHAnsi"/>
                          </w:rPr>
                          <w:t xml:space="preserve"> hermaphrodites of the indicated genotypes</w:t>
                        </w:r>
                        <w:r>
                          <w:rPr>
                            <w:rFonts w:cstheme="minorHAnsi"/>
                          </w:rPr>
                          <w:t xml:space="preserve"> (late L4 + 24h at 1</w:t>
                        </w:r>
                        <w:r w:rsidRPr="009A363B">
                          <w:rPr>
                            <w:rFonts w:cstheme="minorHAnsi"/>
                          </w:rPr>
                          <w:t>5</w:t>
                        </w:r>
                        <m:oMath>
                          <m:r>
                            <w:rPr>
                              <w:rFonts w:ascii="Cambria Math" w:hAnsi="Cambria Math" w:cstheme="minorHAnsi"/>
                            </w:rPr>
                            <m:t>°</m:t>
                          </m:r>
                        </m:oMath>
                        <w:r w:rsidRPr="009A363B">
                          <w:rPr>
                            <w:rFonts w:cstheme="minorHAnsi"/>
                          </w:rPr>
                          <w:t>C</w:t>
                        </w:r>
                        <w:r>
                          <w:rPr>
                            <w:rFonts w:cstheme="minorHAnsi"/>
                          </w:rPr>
                          <w:t>)</w:t>
                        </w:r>
                        <w:r w:rsidRPr="009A363B">
                          <w:rPr>
                            <w:rFonts w:cstheme="minorHAnsi"/>
                          </w:rPr>
                          <w:t xml:space="preserve">. Yellow dashed lines delineate the distal gonad. </w:t>
                        </w:r>
                        <w:r>
                          <w:rPr>
                            <w:rFonts w:cstheme="minorHAnsi"/>
                          </w:rPr>
                          <w:t>Yellow</w:t>
                        </w:r>
                        <w:r w:rsidRPr="009A363B">
                          <w:rPr>
                            <w:rFonts w:cstheme="minorHAnsi"/>
                          </w:rPr>
                          <w:t xml:space="preserve"> arrowheads mark gonadal bends</w:t>
                        </w:r>
                        <w:r>
                          <w:rPr>
                            <w:rFonts w:cstheme="minorHAnsi"/>
                          </w:rPr>
                          <w:t>,</w:t>
                        </w:r>
                        <w:r w:rsidRPr="009A363B">
                          <w:rPr>
                            <w:rFonts w:cstheme="minorHAnsi"/>
                          </w:rPr>
                          <w:t xml:space="preserve"> and white arrowheads mark distal extremities. </w:t>
                        </w:r>
                        <w:r>
                          <w:rPr>
                            <w:rFonts w:cstheme="minorHAnsi"/>
                          </w:rPr>
                          <w:t>A</w:t>
                        </w:r>
                        <w:r w:rsidRPr="009A363B">
                          <w:rPr>
                            <w:rFonts w:cstheme="minorHAnsi"/>
                          </w:rPr>
                          <w:t xml:space="preserve"> </w:t>
                        </w:r>
                        <w:r w:rsidRPr="009A363B">
                          <w:rPr>
                            <w:rFonts w:cstheme="minorHAnsi"/>
                            <w:i/>
                            <w:iCs/>
                          </w:rPr>
                          <w:t>Pmyo-</w:t>
                        </w:r>
                        <w:proofErr w:type="gramStart"/>
                        <w:r w:rsidRPr="009A363B">
                          <w:rPr>
                            <w:rFonts w:cstheme="minorHAnsi"/>
                            <w:i/>
                            <w:iCs/>
                          </w:rPr>
                          <w:t>3::</w:t>
                        </w:r>
                        <w:proofErr w:type="spellStart"/>
                        <w:proofErr w:type="gramEnd"/>
                        <w:r w:rsidRPr="009A363B">
                          <w:rPr>
                            <w:rFonts w:cstheme="minorHAnsi"/>
                            <w:i/>
                            <w:iCs/>
                          </w:rPr>
                          <w:t>mCherry</w:t>
                        </w:r>
                        <w:proofErr w:type="spellEnd"/>
                        <w:r w:rsidRPr="009A363B">
                          <w:rPr>
                            <w:rFonts w:cstheme="minorHAnsi"/>
                          </w:rPr>
                          <w:t xml:space="preserve"> marker was used to mark the extrachromosomal </w:t>
                        </w:r>
                        <w:r w:rsidRPr="009A363B">
                          <w:rPr>
                            <w:rFonts w:cstheme="minorHAnsi"/>
                            <w:i/>
                            <w:iCs/>
                          </w:rPr>
                          <w:t xml:space="preserve">mig-6L(+) </w:t>
                        </w:r>
                        <w:r w:rsidRPr="009A363B">
                          <w:rPr>
                            <w:rFonts w:cstheme="minorHAnsi"/>
                          </w:rPr>
                          <w:t>transgene</w:t>
                        </w:r>
                        <w:r>
                          <w:rPr>
                            <w:rFonts w:cstheme="minorHAnsi"/>
                          </w:rPr>
                          <w:t xml:space="preserve"> but the fluorescence signal is not shown in this image</w:t>
                        </w:r>
                        <w:r w:rsidRPr="009A363B">
                          <w:rPr>
                            <w:rFonts w:cstheme="minorHAnsi"/>
                          </w:rPr>
                          <w:t>. (</w:t>
                        </w:r>
                        <w:r>
                          <w:rPr>
                            <w:rFonts w:cstheme="minorHAnsi"/>
                            <w:b/>
                            <w:bCs/>
                          </w:rPr>
                          <w:t>b</w:t>
                        </w:r>
                        <w:r w:rsidRPr="009A363B">
                          <w:rPr>
                            <w:rFonts w:cstheme="minorHAnsi"/>
                          </w:rPr>
                          <w:t xml:space="preserve">) Boxplot scoring the distal gonad lengths (from the distal tip to the bend; see </w:t>
                        </w:r>
                        <w:r>
                          <w:rPr>
                            <w:rFonts w:cstheme="minorHAnsi"/>
                          </w:rPr>
                          <w:t>M</w:t>
                        </w:r>
                        <w:r w:rsidRPr="009A363B">
                          <w:rPr>
                            <w:rFonts w:cstheme="minorHAnsi"/>
                          </w:rPr>
                          <w:t>ethods) of</w:t>
                        </w:r>
                        <w:r>
                          <w:rPr>
                            <w:rFonts w:cstheme="minorHAnsi"/>
                          </w:rPr>
                          <w:t xml:space="preserve"> adult </w:t>
                        </w:r>
                        <w:r w:rsidRPr="009A363B">
                          <w:rPr>
                            <w:rFonts w:cstheme="minorHAnsi"/>
                          </w:rPr>
                          <w:t>hermaphrodites of the indicated genotypes</w:t>
                        </w:r>
                        <w:r>
                          <w:rPr>
                            <w:rFonts w:cstheme="minorHAnsi"/>
                          </w:rPr>
                          <w:t xml:space="preserve"> (late L4 + 24h at 1</w:t>
                        </w:r>
                        <w:r w:rsidRPr="009A363B">
                          <w:rPr>
                            <w:rFonts w:cstheme="minorHAnsi"/>
                          </w:rPr>
                          <w:t>5</w:t>
                        </w:r>
                        <m:oMath>
                          <m:r>
                            <w:rPr>
                              <w:rFonts w:ascii="Cambria Math" w:hAnsi="Cambria Math" w:cstheme="minorHAnsi"/>
                            </w:rPr>
                            <m:t>°</m:t>
                          </m:r>
                        </m:oMath>
                        <w:r w:rsidRPr="009A363B">
                          <w:rPr>
                            <w:rFonts w:cstheme="minorHAnsi"/>
                          </w:rPr>
                          <w:t>C</w:t>
                        </w:r>
                        <w:r>
                          <w:rPr>
                            <w:rFonts w:cstheme="minorHAnsi"/>
                          </w:rPr>
                          <w:t>)</w:t>
                        </w:r>
                        <w:r w:rsidRPr="009A363B">
                          <w:rPr>
                            <w:rFonts w:cstheme="minorHAnsi"/>
                          </w:rPr>
                          <w:t>.</w:t>
                        </w:r>
                        <w:r>
                          <w:rPr>
                            <w:rFonts w:cstheme="minorHAnsi"/>
                          </w:rPr>
                          <w:t xml:space="preserve"> Anterior and posterior gonad arm measurements were pooled</w:t>
                        </w:r>
                        <w:r w:rsidRPr="009A363B">
                          <w:rPr>
                            <w:rFonts w:cstheme="minorHAnsi"/>
                          </w:rPr>
                          <w:t xml:space="preserve"> </w:t>
                        </w:r>
                        <w:r>
                          <w:rPr>
                            <w:rFonts w:cstheme="minorHAnsi"/>
                          </w:rPr>
                          <w:t xml:space="preserve">together as they were similar. </w:t>
                        </w:r>
                        <w:r w:rsidRPr="009A363B">
                          <w:rPr>
                            <w:rFonts w:cstheme="minorHAnsi"/>
                          </w:rPr>
                          <w:t>Sample sizes, from left to right: 34, 46, 17</w:t>
                        </w:r>
                        <w:r>
                          <w:rPr>
                            <w:rFonts w:cstheme="minorHAnsi"/>
                          </w:rPr>
                          <w:t xml:space="preserve"> gonad arms</w:t>
                        </w:r>
                        <w:r w:rsidRPr="009A363B">
                          <w:rPr>
                            <w:rFonts w:cstheme="minorHAnsi"/>
                          </w:rPr>
                          <w:t>.</w:t>
                        </w:r>
                        <w:r>
                          <w:rPr>
                            <w:rFonts w:cstheme="minorHAnsi"/>
                          </w:rPr>
                          <w:t xml:space="preserve"> </w:t>
                        </w:r>
                        <w:r w:rsidRPr="009A363B">
                          <w:rPr>
                            <w:rFonts w:cstheme="minorHAnsi"/>
                          </w:rPr>
                          <w:t>(</w:t>
                        </w:r>
                        <w:r>
                          <w:rPr>
                            <w:rFonts w:cstheme="minorHAnsi"/>
                            <w:b/>
                            <w:bCs/>
                          </w:rPr>
                          <w:t>c</w:t>
                        </w:r>
                        <w:r w:rsidRPr="009A363B">
                          <w:rPr>
                            <w:rFonts w:cstheme="minorHAnsi"/>
                          </w:rPr>
                          <w:t>) Boxplot</w:t>
                        </w:r>
                        <w:r>
                          <w:rPr>
                            <w:rFonts w:cstheme="minorHAnsi"/>
                          </w:rPr>
                          <w:t>s</w:t>
                        </w:r>
                        <w:r w:rsidRPr="009A363B">
                          <w:rPr>
                            <w:rFonts w:cstheme="minorHAnsi"/>
                          </w:rPr>
                          <w:t xml:space="preserve"> scoring anterior (left) and posterior (right) distal gonad lengths of </w:t>
                        </w:r>
                        <w:r>
                          <w:rPr>
                            <w:rFonts w:cstheme="minorHAnsi"/>
                          </w:rPr>
                          <w:t xml:space="preserve">adult </w:t>
                        </w:r>
                        <w:r w:rsidRPr="009A363B">
                          <w:rPr>
                            <w:rFonts w:cstheme="minorHAnsi"/>
                          </w:rPr>
                          <w:t>hermaphrodites of the indicated genotypes</w:t>
                        </w:r>
                        <w:r>
                          <w:rPr>
                            <w:rFonts w:cstheme="minorHAnsi"/>
                          </w:rPr>
                          <w:t xml:space="preserve"> (late L4 + 24h at 1</w:t>
                        </w:r>
                        <w:r w:rsidRPr="009A363B">
                          <w:rPr>
                            <w:rFonts w:cstheme="minorHAnsi"/>
                          </w:rPr>
                          <w:t>5</w:t>
                        </w:r>
                        <m:oMath>
                          <m:r>
                            <w:rPr>
                              <w:rFonts w:ascii="Cambria Math" w:hAnsi="Cambria Math" w:cstheme="minorHAnsi"/>
                            </w:rPr>
                            <m:t>°</m:t>
                          </m:r>
                        </m:oMath>
                        <w:r w:rsidRPr="009A363B">
                          <w:rPr>
                            <w:rFonts w:cstheme="minorHAnsi"/>
                          </w:rPr>
                          <w:t>C</w:t>
                        </w:r>
                        <w:r w:rsidRPr="00145795">
                          <w:rPr>
                            <w:rFonts w:cstheme="minorHAnsi"/>
                          </w:rPr>
                          <w:t>). Sample sizes, from left to right: 17, 22, 19. (</w:t>
                        </w:r>
                        <w:proofErr w:type="spellStart"/>
                        <w:proofErr w:type="gramStart"/>
                        <w:r w:rsidRPr="00145795">
                          <w:rPr>
                            <w:rFonts w:cstheme="minorHAnsi"/>
                            <w:b/>
                            <w:bCs/>
                          </w:rPr>
                          <w:t>b,c</w:t>
                        </w:r>
                        <w:proofErr w:type="spellEnd"/>
                        <w:proofErr w:type="gramEnd"/>
                        <w:r w:rsidRPr="00145795">
                          <w:rPr>
                            <w:rFonts w:cstheme="minorHAnsi"/>
                          </w:rPr>
                          <w:t>) A</w:t>
                        </w:r>
                        <w:r w:rsidRPr="000A2112">
                          <w:rPr>
                            <w:rFonts w:cstheme="minorHAnsi"/>
                          </w:rPr>
                          <w:t>sterisks (*) mark significant differences versus the control. One asterisk, p&lt;0.05; two asterisks, p&lt;0.01; by (</w:t>
                        </w:r>
                        <w:r w:rsidRPr="000A2112">
                          <w:rPr>
                            <w:rFonts w:cstheme="minorHAnsi"/>
                            <w:b/>
                            <w:bCs/>
                          </w:rPr>
                          <w:t>b</w:t>
                        </w:r>
                        <w:r w:rsidRPr="000A2112">
                          <w:rPr>
                            <w:rFonts w:cstheme="minorHAnsi"/>
                          </w:rPr>
                          <w:t xml:space="preserve">) </w:t>
                        </w:r>
                        <w:r w:rsidRPr="000A2112">
                          <w:t>one way ANOVA with Tukey’s multiple comparisons, (</w:t>
                        </w:r>
                        <w:r w:rsidRPr="000A2112">
                          <w:rPr>
                            <w:b/>
                            <w:bCs/>
                          </w:rPr>
                          <w:t>c</w:t>
                        </w:r>
                        <w:r w:rsidRPr="000A2112">
                          <w:t>) anterior: one way ANOVA with Tukey’s multiple comparisons, posterior:</w:t>
                        </w:r>
                        <w:r w:rsidRPr="000A2112">
                          <w:rPr>
                            <w:rFonts w:cstheme="minorHAnsi"/>
                          </w:rPr>
                          <w:t xml:space="preserve"> Kruskal-Wallis with Dunn’s multiple comparisons. (</w:t>
                        </w:r>
                        <w:r w:rsidRPr="000A2112">
                          <w:rPr>
                            <w:rFonts w:cstheme="minorHAnsi"/>
                            <w:b/>
                            <w:bCs/>
                          </w:rPr>
                          <w:t>d</w:t>
                        </w:r>
                        <w:r w:rsidRPr="000A2112">
                          <w:rPr>
                            <w:rFonts w:cstheme="minorHAnsi"/>
                          </w:rPr>
                          <w:t>) Representative single focal plane images of a</w:t>
                        </w:r>
                        <w:r>
                          <w:rPr>
                            <w:rFonts w:cstheme="minorHAnsi"/>
                          </w:rPr>
                          <w:t xml:space="preserve"> posterior</w:t>
                        </w:r>
                        <w:r w:rsidRPr="000A2112">
                          <w:rPr>
                            <w:rFonts w:cstheme="minorHAnsi"/>
                          </w:rPr>
                          <w:t xml:space="preserve"> DTC containing region of a mid L4 hermaphrodite with endogenous </w:t>
                        </w:r>
                        <w:r w:rsidRPr="000A2112">
                          <w:rPr>
                            <w:rFonts w:cstheme="minorHAnsi"/>
                            <w:i/>
                            <w:iCs/>
                          </w:rPr>
                          <w:t>MIG-6</w:t>
                        </w:r>
                        <w:proofErr w:type="gramStart"/>
                        <w:r w:rsidRPr="000A2112">
                          <w:rPr>
                            <w:rFonts w:cstheme="minorHAnsi"/>
                            <w:i/>
                            <w:iCs/>
                          </w:rPr>
                          <w:t>L::</w:t>
                        </w:r>
                        <w:proofErr w:type="spellStart"/>
                        <w:proofErr w:type="gramEnd"/>
                        <w:r w:rsidRPr="000A2112">
                          <w:rPr>
                            <w:rFonts w:cstheme="minorHAnsi"/>
                            <w:i/>
                            <w:iCs/>
                          </w:rPr>
                          <w:t>mNG</w:t>
                        </w:r>
                        <w:proofErr w:type="spellEnd"/>
                        <w:r w:rsidRPr="000A2112">
                          <w:rPr>
                            <w:rFonts w:cstheme="minorHAnsi"/>
                          </w:rPr>
                          <w:t xml:space="preserve">, in control (left) or </w:t>
                        </w:r>
                        <w:r w:rsidRPr="000A2112">
                          <w:rPr>
                            <w:rFonts w:cstheme="minorHAnsi"/>
                            <w:i/>
                            <w:iCs/>
                          </w:rPr>
                          <w:t>qz2</w:t>
                        </w:r>
                        <w:r w:rsidRPr="000A2112">
                          <w:rPr>
                            <w:rFonts w:cstheme="minorHAnsi"/>
                          </w:rPr>
                          <w:t xml:space="preserve"> mutants (right).</w:t>
                        </w:r>
                      </w:p>
                      <w:p w14:paraId="2E4753C2" w14:textId="77777777" w:rsidR="00507C29" w:rsidRPr="008459EA" w:rsidRDefault="00507C29" w:rsidP="00507C29">
                        <w:pPr>
                          <w:pStyle w:val="Caption"/>
                          <w:rPr>
                            <w:rFonts w:ascii="Calibri" w:eastAsia="Calibri" w:hAnsi="Calibri" w:cs="Arial"/>
                            <w:b/>
                            <w:bCs/>
                            <w:noProof/>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3419;width:48799;height:58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">
                  <v:imagedata r:id="rId5" o:title=""/>
                </v:shape>
                <w10:wrap type="square"/>
              </v:group>
            </w:pict>
          </mc:Fallback>
        </mc:AlternateContent>
      </w:r>
    </w:p>
    <w:p w14:paraId="743C5438" w14:textId="44D33712" w:rsidR="00507C29" w:rsidRDefault="00605F04" w:rsidP="00507C29">
      <w:pPr>
        <w:jc w:val="both"/>
        <w:rPr>
          <w:rFonts w:cstheme="minorHAnsi"/>
        </w:rPr>
      </w:pPr>
      <w:r>
        <w:rPr>
          <w:rFonts w:cstheme="minorHAnsi"/>
          <w:noProof/>
          <w14:ligatures w14:val="standardContextual"/>
        </w:rPr>
        <w:lastRenderedPageBreak/>
        <mc:AlternateContent>
          <mc:Choice Requires="wpg">
            <w:drawing>
              <wp:anchor distT="0" distB="0" distL="114300" distR="114300" simplePos="0" relativeHeight="251663360" behindDoc="0" locked="0" layoutInCell="1" allowOverlap="1" wp14:anchorId="75F4995C" wp14:editId="2831C2D1">
                <wp:simplePos x="0" y="0"/>
                <wp:positionH relativeFrom="column">
                  <wp:posOffset>-815454</wp:posOffset>
                </wp:positionH>
                <wp:positionV relativeFrom="paragraph">
                  <wp:posOffset>354842</wp:posOffset>
                </wp:positionV>
                <wp:extent cx="7150735" cy="5103267"/>
                <wp:effectExtent l="0" t="0" r="0" b="2540"/>
                <wp:wrapSquare wrapText="bothSides"/>
                <wp:docPr id="5" name="Group 5"/>
                <wp:cNvGraphicFramePr/>
                <a:graphic xmlns:a="http://schemas.openxmlformats.org/drawingml/2006/main">
                  <a:graphicData uri="http://schemas.microsoft.com/office/word/2010/wordprocessingGroup">
                    <wpg:wgp>
                      <wpg:cNvGrpSpPr/>
                      <wpg:grpSpPr>
                        <a:xfrm>
                          <a:off x="0" y="0"/>
                          <a:ext cx="7150735" cy="5103267"/>
                          <a:chOff x="0" y="0"/>
                          <a:chExt cx="7150735" cy="5103267"/>
                        </a:xfrm>
                      </wpg:grpSpPr>
                      <wps:wsp>
                        <wps:cNvPr id="15" name="Text Box 15"/>
                        <wps:cNvSpPr txBox="1"/>
                        <wps:spPr>
                          <a:xfrm>
                            <a:off x="0" y="3398292"/>
                            <a:ext cx="7150735" cy="1704975"/>
                          </a:xfrm>
                          <a:prstGeom prst="rect">
                            <a:avLst/>
                          </a:prstGeom>
                          <a:solidFill>
                            <a:prstClr val="white"/>
                          </a:solidFill>
                          <a:ln>
                            <a:noFill/>
                          </a:ln>
                        </wps:spPr>
                        <wps:txbx>
                          <w:txbxContent>
                            <w:p w14:paraId="19057141" w14:textId="77777777" w:rsidR="00507C29" w:rsidRDefault="00507C29" w:rsidP="00507C29">
                              <w:pPr>
                                <w:jc w:val="both"/>
                                <w:rPr>
                                  <w:rFonts w:cstheme="minorHAnsi"/>
                                </w:rPr>
                              </w:pPr>
                              <w:r>
                                <w:rPr>
                                  <w:rFonts w:cstheme="minorHAnsi"/>
                                  <w:b/>
                                  <w:bCs/>
                                </w:rPr>
                                <w:t xml:space="preserve">Extended Data Figure 2. Reduced </w:t>
                              </w:r>
                              <w:r w:rsidRPr="007F0329">
                                <w:rPr>
                                  <w:rFonts w:cstheme="minorHAnsi"/>
                                  <w:b/>
                                  <w:bCs/>
                                  <w:i/>
                                  <w:iCs/>
                                </w:rPr>
                                <w:t>mig-6L</w:t>
                              </w:r>
                              <w:r>
                                <w:rPr>
                                  <w:rFonts w:cstheme="minorHAnsi"/>
                                  <w:b/>
                                  <w:bCs/>
                                </w:rPr>
                                <w:t xml:space="preserve"> activity does not impact </w:t>
                              </w:r>
                              <w:r w:rsidRPr="00CF00E6">
                                <w:rPr>
                                  <w:rFonts w:cstheme="minorHAnsi"/>
                                  <w:b/>
                                  <w:bCs/>
                                  <w:i/>
                                  <w:iCs/>
                                </w:rPr>
                                <w:t>Plag-</w:t>
                              </w:r>
                              <w:proofErr w:type="gramStart"/>
                              <w:r w:rsidRPr="00CF00E6">
                                <w:rPr>
                                  <w:rFonts w:cstheme="minorHAnsi"/>
                                  <w:b/>
                                  <w:bCs/>
                                  <w:i/>
                                  <w:iCs/>
                                </w:rPr>
                                <w:t>2::</w:t>
                              </w:r>
                              <w:proofErr w:type="gramEnd"/>
                              <w:r w:rsidRPr="00CF00E6">
                                <w:rPr>
                                  <w:rFonts w:cstheme="minorHAnsi"/>
                                  <w:b/>
                                  <w:bCs/>
                                  <w:i/>
                                  <w:iCs/>
                                </w:rPr>
                                <w:t>GFP</w:t>
                              </w:r>
                              <w:r>
                                <w:rPr>
                                  <w:rFonts w:cstheme="minorHAnsi"/>
                                  <w:b/>
                                  <w:bCs/>
                                </w:rPr>
                                <w:t xml:space="preserve"> or </w:t>
                              </w:r>
                              <w:r w:rsidRPr="00EC49B2">
                                <w:rPr>
                                  <w:rFonts w:cstheme="minorHAnsi"/>
                                  <w:b/>
                                  <w:bCs/>
                                  <w:i/>
                                  <w:iCs/>
                                </w:rPr>
                                <w:t xml:space="preserve">GLP-1(NICD)::GFP </w:t>
                              </w:r>
                              <w:r>
                                <w:rPr>
                                  <w:rFonts w:cstheme="minorHAnsi"/>
                                  <w:b/>
                                  <w:bCs/>
                                </w:rPr>
                                <w:t>expression.</w:t>
                              </w:r>
                              <w:r>
                                <w:rPr>
                                  <w:rFonts w:cstheme="minorHAnsi"/>
                                </w:rPr>
                                <w:t xml:space="preserve"> </w:t>
                              </w:r>
                              <w:r w:rsidRPr="009A363B">
                                <w:rPr>
                                  <w:rFonts w:cstheme="minorHAnsi"/>
                                </w:rPr>
                                <w:t>(</w:t>
                              </w:r>
                              <w:r>
                                <w:rPr>
                                  <w:rFonts w:cstheme="minorHAnsi"/>
                                  <w:b/>
                                  <w:bCs/>
                                </w:rPr>
                                <w:t>a</w:t>
                              </w:r>
                              <w:r w:rsidRPr="009A363B">
                                <w:rPr>
                                  <w:rFonts w:cstheme="minorHAnsi"/>
                                </w:rPr>
                                <w:t>) Boxplot scoring</w:t>
                              </w:r>
                              <w:r>
                                <w:rPr>
                                  <w:rFonts w:cstheme="minorHAnsi"/>
                                </w:rPr>
                                <w:t xml:space="preserve"> the total </w:t>
                              </w:r>
                              <w:r w:rsidRPr="007F0329">
                                <w:rPr>
                                  <w:rFonts w:cstheme="minorHAnsi"/>
                                  <w:i/>
                                  <w:iCs/>
                                </w:rPr>
                                <w:t>Plag-</w:t>
                              </w:r>
                              <w:proofErr w:type="gramStart"/>
                              <w:r w:rsidRPr="007F0329">
                                <w:rPr>
                                  <w:rFonts w:cstheme="minorHAnsi"/>
                                  <w:i/>
                                  <w:iCs/>
                                </w:rPr>
                                <w:t>2::</w:t>
                              </w:r>
                              <w:proofErr w:type="gramEnd"/>
                              <w:r w:rsidRPr="007F0329">
                                <w:rPr>
                                  <w:rFonts w:cstheme="minorHAnsi"/>
                                  <w:i/>
                                  <w:iCs/>
                                </w:rPr>
                                <w:t>GFP</w:t>
                              </w:r>
                              <w:r>
                                <w:rPr>
                                  <w:rFonts w:cstheme="minorHAnsi"/>
                                </w:rPr>
                                <w:t xml:space="preserve"> fluorescence intensity in anterior and posterior DTCs</w:t>
                              </w:r>
                              <w:r w:rsidRPr="009A363B">
                                <w:rPr>
                                  <w:rFonts w:cstheme="minorHAnsi"/>
                                </w:rPr>
                                <w:t xml:space="preserve"> of </w:t>
                              </w:r>
                              <w:r>
                                <w:rPr>
                                  <w:rFonts w:cstheme="minorHAnsi"/>
                                </w:rPr>
                                <w:t xml:space="preserve">adult </w:t>
                              </w:r>
                              <w:r w:rsidRPr="009A363B">
                                <w:rPr>
                                  <w:rFonts w:cstheme="minorHAnsi"/>
                                </w:rPr>
                                <w:t>hermaphrodites of the indicated genotypes</w:t>
                              </w:r>
                              <w:r>
                                <w:rPr>
                                  <w:rFonts w:cstheme="minorHAnsi"/>
                                </w:rPr>
                                <w:t xml:space="preserve"> (mid L4 + 24h at 1</w:t>
                              </w:r>
                              <w:r w:rsidRPr="009A363B">
                                <w:rPr>
                                  <w:rFonts w:cstheme="minorHAnsi"/>
                                </w:rPr>
                                <w:t>5</w:t>
                              </w:r>
                              <m:oMath>
                                <m:r>
                                  <w:rPr>
                                    <w:rFonts w:ascii="Cambria Math" w:hAnsi="Cambria Math" w:cstheme="minorHAnsi"/>
                                  </w:rPr>
                                  <m:t>°</m:t>
                                </m:r>
                              </m:oMath>
                              <w:r w:rsidRPr="009A363B">
                                <w:rPr>
                                  <w:rFonts w:cstheme="minorHAnsi"/>
                                </w:rPr>
                                <w:t>C</w:t>
                              </w:r>
                              <w:r>
                                <w:rPr>
                                  <w:rFonts w:cstheme="minorHAnsi"/>
                                </w:rPr>
                                <w:t>)</w:t>
                              </w:r>
                              <w:r w:rsidRPr="009A363B">
                                <w:rPr>
                                  <w:rFonts w:cstheme="minorHAnsi"/>
                                </w:rPr>
                                <w:t xml:space="preserve">. Sample sizes, from left to right: </w:t>
                              </w:r>
                              <w:r>
                                <w:rPr>
                                  <w:rFonts w:cstheme="minorHAnsi"/>
                                </w:rPr>
                                <w:t>15, 12, 15, 15. (</w:t>
                              </w:r>
                              <w:r w:rsidRPr="008876E6">
                                <w:rPr>
                                  <w:rFonts w:cstheme="minorHAnsi"/>
                                  <w:b/>
                                  <w:bCs/>
                                </w:rPr>
                                <w:t>b</w:t>
                              </w:r>
                              <w:r>
                                <w:rPr>
                                  <w:rFonts w:cstheme="minorHAnsi"/>
                                </w:rPr>
                                <w:t xml:space="preserve">) </w:t>
                              </w:r>
                              <w:r w:rsidRPr="009A363B">
                                <w:rPr>
                                  <w:rFonts w:cstheme="minorHAnsi"/>
                                </w:rPr>
                                <w:t>Boxplot scoring</w:t>
                              </w:r>
                              <w:r>
                                <w:rPr>
                                  <w:rFonts w:cstheme="minorHAnsi"/>
                                </w:rPr>
                                <w:t xml:space="preserve"> the total </w:t>
                              </w:r>
                              <w:r>
                                <w:rPr>
                                  <w:rFonts w:cstheme="minorHAnsi"/>
                                  <w:i/>
                                  <w:iCs/>
                                </w:rPr>
                                <w:t>GLP-1(NICD</w:t>
                              </w:r>
                              <w:proofErr w:type="gramStart"/>
                              <w:r>
                                <w:rPr>
                                  <w:rFonts w:cstheme="minorHAnsi"/>
                                  <w:i/>
                                  <w:iCs/>
                                </w:rPr>
                                <w:t>)::</w:t>
                              </w:r>
                              <w:proofErr w:type="gramEnd"/>
                              <w:r>
                                <w:rPr>
                                  <w:rFonts w:cstheme="minorHAnsi"/>
                                  <w:i/>
                                  <w:iCs/>
                                </w:rPr>
                                <w:t>GFP</w:t>
                              </w:r>
                              <w:r>
                                <w:rPr>
                                  <w:rFonts w:cstheme="minorHAnsi"/>
                                </w:rPr>
                                <w:t xml:space="preserve"> fluorescence intensity in anterior and posterior distal gonads </w:t>
                              </w:r>
                              <w:r w:rsidRPr="009A363B">
                                <w:rPr>
                                  <w:rFonts w:cstheme="minorHAnsi"/>
                                </w:rPr>
                                <w:t xml:space="preserve">of </w:t>
                              </w:r>
                              <w:r>
                                <w:rPr>
                                  <w:rFonts w:cstheme="minorHAnsi"/>
                                </w:rPr>
                                <w:t>adult</w:t>
                              </w:r>
                              <w:r w:rsidRPr="009A363B">
                                <w:rPr>
                                  <w:rFonts w:cstheme="minorHAnsi"/>
                                </w:rPr>
                                <w:t xml:space="preserve"> hermaphrodites of the indicated </w:t>
                              </w:r>
                              <w:r w:rsidRPr="00145795">
                                <w:rPr>
                                  <w:rFonts w:cstheme="minorHAnsi"/>
                                </w:rPr>
                                <w:t>genotypes (mid L4 + 24h at 15</w:t>
                              </w:r>
                              <m:oMath>
                                <m:r>
                                  <w:rPr>
                                    <w:rFonts w:ascii="Cambria Math" w:hAnsi="Cambria Math" w:cstheme="minorHAnsi"/>
                                  </w:rPr>
                                  <m:t>°</m:t>
                                </m:r>
                              </m:oMath>
                              <w:r w:rsidRPr="00145795">
                                <w:rPr>
                                  <w:rFonts w:cstheme="minorHAnsi"/>
                                </w:rPr>
                                <w:t>C). Sample sizes, from left to right: 16, 14, 15, 14. (</w:t>
                              </w:r>
                              <w:proofErr w:type="spellStart"/>
                              <w:proofErr w:type="gramStart"/>
                              <w:r w:rsidRPr="00145795">
                                <w:rPr>
                                  <w:rFonts w:cstheme="minorHAnsi"/>
                                  <w:b/>
                                  <w:bCs/>
                                </w:rPr>
                                <w:t>a,b</w:t>
                              </w:r>
                              <w:proofErr w:type="spellEnd"/>
                              <w:proofErr w:type="gramEnd"/>
                              <w:r w:rsidRPr="00145795">
                                <w:rPr>
                                  <w:rFonts w:cstheme="minorHAnsi"/>
                                </w:rPr>
                                <w:t xml:space="preserve">) </w:t>
                              </w:r>
                              <w:r w:rsidRPr="000A2112">
                                <w:rPr>
                                  <w:rFonts w:cstheme="minorHAnsi"/>
                                </w:rPr>
                                <w:t>NS, Not significant (p&gt;0.05) by (</w:t>
                              </w:r>
                              <w:r w:rsidRPr="000A2112">
                                <w:rPr>
                                  <w:rFonts w:cstheme="minorHAnsi"/>
                                  <w:b/>
                                  <w:bCs/>
                                </w:rPr>
                                <w:t>a</w:t>
                              </w:r>
                              <w:r w:rsidRPr="000A2112">
                                <w:rPr>
                                  <w:rFonts w:cstheme="minorHAnsi"/>
                                </w:rPr>
                                <w:t>) Kruskal-Wallis with Dunn’s multiple comparisons, (</w:t>
                              </w:r>
                              <w:r w:rsidRPr="000A2112">
                                <w:rPr>
                                  <w:rFonts w:cstheme="minorHAnsi"/>
                                  <w:b/>
                                  <w:bCs/>
                                </w:rPr>
                                <w:t>b</w:t>
                              </w:r>
                              <w:r w:rsidRPr="000A2112">
                                <w:rPr>
                                  <w:rFonts w:cstheme="minorHAnsi"/>
                                </w:rPr>
                                <w:t xml:space="preserve">) </w:t>
                              </w:r>
                              <w:r w:rsidRPr="000A2112">
                                <w:t>one way ANOVA with Tukey’s multiple comparisons</w:t>
                              </w:r>
                              <w:r w:rsidRPr="000A2112">
                                <w:rPr>
                                  <w:rFonts w:cstheme="minorHAnsi"/>
                                </w:rPr>
                                <w:t>.</w:t>
                              </w:r>
                            </w:p>
                            <w:p w14:paraId="00D6836A" w14:textId="77777777" w:rsidR="00507C29" w:rsidRPr="008459EA" w:rsidRDefault="00507C29" w:rsidP="00507C29">
                              <w:pPr>
                                <w:pStyle w:val="Caption"/>
                                <w:rPr>
                                  <w:rFonts w:ascii="Calibri" w:eastAsia="Calibri" w:hAnsi="Calibri" w:cs="Arial"/>
                                  <w:b/>
                                  <w:bCs/>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 name="Picture 3" descr="A diagram of a diagram of a number of different types of lines&#10;&#10;Description automatically generated with medium confidence"/>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68239" y="0"/>
                            <a:ext cx="6978015" cy="3230880"/>
                          </a:xfrm>
                          <a:prstGeom prst="rect">
                            <a:avLst/>
                          </a:prstGeom>
                        </pic:spPr>
                      </pic:pic>
                    </wpg:wgp>
                  </a:graphicData>
                </a:graphic>
              </wp:anchor>
            </w:drawing>
          </mc:Choice>
          <mc:Fallback>
            <w:pict>
              <v:group w14:anchorId="75F4995C" id="Group 5" o:spid="_x0000_s1029" style="position:absolute;left:0;text-align:left;margin-left:-64.2pt;margin-top:27.95pt;width:563.05pt;height:401.85pt;z-index:251663360" coordsize="71507,51032"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&#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vwAAAL8AAAC/AAAAvwAAAL8AAAC/AAAA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wAAAP8AAAD/AAAAAAAAAAAAAAAAAAAAAAAAADAAAACPAAAAvwAAAP8AAAD/AAAA/wAAAN8A&#10;AACvAAAAcAAAAB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AcAAAAK8AAAC/AAAA/wAAAP8AAAD/AAAA/wAAAP8A&#10;AADvAAAAvwAAAJ8AAABwAAAA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wAAAAAAAAAAAAAAIAAAAK8AAAD/AAAA&#10;/wAAAP8AAAD/AAAA/wAAAP8AAAD/AAAA/wAAAP8AAAD/AAAAjwAAAB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AAAAC/AAAA/wAAAP8AAAD/AAAA&#10;/wAAAP8AAAD/AAAA/wAAAP8AAAD/AAAA/wAAAP8AAAD/AAAA/wAAAP8AAAC/A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P8A&#10;AAAAAAAAUAAAAO8AAAD/AAAA/wAAAP8AAAD/AAAA/wAAAP8AAAD/AAAA/wAAAP8AAAD/AAAA/wAA&#10;AP8AAADfAAAAM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8A&#10;AAD/AAAA/wAAAP8AAAD/AAAA/wAAAP8AAAD/AAAA/wAAAP8AAAD/AAAA/wAAAP8AAAD/AAAA/wAA&#10;AP8AAAD/AAAA/wAAAP8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wAAAP8AAAD/AAAAYAAAAP8AAAD/AAAA/wAAAP8AAAD/AAAA/wAAAP8AAAD/&#10;AAAA/wAAAP8AAAD/AAAA/wAAAP8AAAD/AAAA/wAAAO8AAAA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8AAAD/AAAA/wAAAP8AAAD/AAAA/wAAAP8AAAD/AAAA/wAAAP8AAAD/&#10;AAAA/wAAAP8AAAD/AAAA/wAAAP8AAAD/AAAA/wAAAP8AAAD/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wAAAP8AAAD/AAAA/wAA&#10;AP8AAAD/AAAA/wAAAP8AAAD/AAAA/wAAAP8AAAD/AAAA/wAAAP8AAAD/AAAA/wAAAP8AAAD/AAAA&#10;7w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AAAAD/AAAA/wAAAP8AAAD/AAAA/wAA&#10;AP8AAAD/AAAA/wAAAP8AAAD/AAAA/wAAAP8AAAD/AAAA/wAAAP8AAAD/AAAA/wAAAP8AAAD/AAAA&#10;/wAAAP8AAAD/A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AAAD/AAAA/wAAAP8A&#10;AAD/AAAA/wAAAP8AAAD/AAAA/wAAAP8AAAD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AAAADv&#10;AAAA/wAAAP8AAAD/AAAA/wAAAP8AAAD/AAAA/wAAAP8AAAD/AAAA/wAAAP8AAAD/AAAA/wAAAP8A&#10;AAD/AAAA/wAAAP8AAAD/AAAA/wAAAP8AAAD/AAAA/wAAAJ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wAAAP8AAAD/AAAA/wAAAP8AAAD/AAAA3wAAAGAAAAAQAAAA&#10;AAAAAAAAAABQAAAAvwAAAP8AAAD/AAAA/wAAAP8AAAD/AAAA/wAAAP8AAAD/AAAA/w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wAAAA/wAAAP8AAAD/AAAA/wAAAP8AAAD/AAAA/wAAAO8AAACAAAAA&#10;IAAAAAAAAAAAAAAAAAAAAEAAAACPAAAA/wAAAP8AAAD/AAAA/wAAAP8AAAD/AAAA/wAAAP8AAAD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wAAAP8A&#10;AAD/AAAAnwAAAAAAAAAAAAAAAAAAAAAAAAAAAAAAAAAAAAAAAABgAAAA/wAAAP8AAAD/AAAA/wAA&#10;AP8AAAD/AAAA/wAAAP8AAAD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wAAAP8AAAD/AAAA/wAAAP8A&#10;AAD/AAAA/wAAAP8AAAAwAAAAAAAAAAAAAAAAAAAAAAAAAAAAAAAAAAAAAAAAAHA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P8AAAD/AAAAvwAAAAAAAAAAAAAAAAAAAAAAAAAAAAAAAAAAAAAAAAAA&#10;AAAAAAAAAIAAAAD/AAAA/wAAAP8AAAD/AAAA/wAAAP8AAAD/AAAA/wAAAD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AAAAM8AAAD/AAAA/wAAAP8AAAD/AAAA/wAAAP8AAACAAAAAAAAAAAAAAAAAAAAAAAAAAAAAAAAA&#10;AAAAAAAAAAAAAAAAAAAA7wAAAP8AAAD/AAAA/wAAAP8AAAD/AAAA/wAAAP8AAAA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wAAAP8AAAD/AAAA/wAAACAAAAAAAAAAAAAA&#10;AAAAAAAAAAAAAAAAAAAAAAAAAAAAAAAAAAAAAAAAAAAA3wAAAP8AAAD/AAAA/wAAAP8AAAD/AAAA&#10;/w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AAAABAAAAAcAAAAIAAAAC/AAAAIAAA&#10;AAAAAAAAAAAAAAAAAAAAAAAAAAAAAAAAAAAAAAAAAAAAAAAAAL8AAAD/AAAA/wAAAP8AAAD/AAAA&#10;/wAAAP8AAAD/A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wAAAK8AAAAAAAAAAAAAAAAAAAAAAAAAAAAAAAAAAAAAAAAAAAAAAAAAAAAAAAAAAAAAAI8A&#10;AAD/AAAA/wAAAP8AAAD/AAAA/wAAAP8AAAD/AAAA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D/AAAA/wAAAP8AAAD/AAAA/wAAA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P8AAABgAAAAAAAAAAAAAAAAAAAAAAAAAAAAAAAAAAAA&#10;AAAAAAAAAAAAAAAAAAAAAAAAAAAwAAAA/wAAAP8AAAD/AAAA/wAAAP8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AAAAGAAAACvAAAA/wAAAP8AAAD/AAAA/wAAAP8AAAD/AAAA/wAAAP8AAAB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wAAAP8AAAD/AAAAQAAAAAAA&#10;AAAAAAAAAAAAAAAAAAAAAAAAAAAAAAAAAAAAAAAAAAAAAAAAAAAAAAAAAAAAAP8AAAD/AAAA/wAA&#10;AP8AAAD/AAAA/wAAAP8AAAD/AAAA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AAAAGAAAACfAAAAzwAAAP8AAAD/AAAA/wAAAP8AAAD/AAAA/wAA&#10;AP8AAAD/AAAA/wAAAP8AAAD/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wAAAAAAAAAAAAAAAAAAAAAAAAAAAAAAAAAAAAAAAAAAAAAAAAAAAAAAAAAA&#10;AAAAAAAAAAAAAADfAAAA/wAAAP8AAAD/AAAA/wAAAP8AAAD/AAAA/w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AAAAI8AAAC/AAAA/wAAAP8AAAD/AAAA/wAAAP8AAAD/&#10;AAAA/wAAAP8AAAD/AAAA/wAAAP8AAAD/AAAA/wAAAP8AAAD/AAAA/w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AAAAAAAAAAAAAAAAAAAAAAAAAA&#10;AAAAAAAAAAAAAAAAAAAAAAAAAAAAAAAAAAAAAAAAAAAAvwAAAP8AAAD/AAAA/wAAAP8AAAD/AAAA&#10;/wAAAP8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AAACfAAAA7wAAAP8AAAD/AAAA/wAA&#10;AP8AAAD/AAAA/wAAAP8AAAD/AAAA/wAAAP8AAAD/AAAA/wAAAP8AAAD/AAAA/wAAAP8AAAD/AAAA&#10;/wAAAP8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wAAAP8AAAD/&#10;AAAAAAAAAAAAAAAAAAAAAAAAAAAAAAAAAAAAAAAAAAAAAAAAAAAAAAAAAAAAAAAAAAAAAAAAAL8A&#10;AAD/AAAA/wAAAP8AAAD/AAAA/wAAAP8AAAD/A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AAAAJ8AAAD/&#10;AAAA/wAAAP8AAAD/AAAA/wAAAP8AAAD/AAAA/wAAAP8AAAD/AAAA/wAAAP8AAAD/AAAA/wAAAP8A&#10;AAD/AAAA/wAAAP8AAAD/AAAA/wAAAP8AAAD/A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wAAAAAAAAAAAAAAAAAAAAAAAAAAAAAAAAAAAAAAAAAAAAAA&#10;AAAAAAAAAAAAAAAAAAAAAAAAAAC/AAAA/wAAAP8AAAD/AAAA/wAAAP8AAAD/AAAA/w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AAAAM8AAAD/AAAA/wAAAP8AAAD/AAAA/wAAAP8AAAD/AAAA/wAAAP8AAAD/AAAA&#10;/wAAAP8AAAD/AAAAvwAAAIAAAADPAAAA/wAAAP8AAAD/AAAA/wAAAP8AAAD/AAAA/w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P8AAAAAAAAAAAAAAAAA&#10;AAAAAAAAAAAAAAAAAAAAAAAAAAAAAAAAAAAAAAAAAAAAAAAAAAAAAAAAvwAAAP8AAAD/AAAA/wAA&#10;AP8AAAD/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8AAAD/AAAA/wAAAP8AAAD/AAAA/wAAAP8A&#10;AAD/AAAA/wAAAP8AAAD/AAAAvwAAAIAAAABAAAAAAAAAAAAAAAAAAAAAvwAAAP8AAAD/AAAA/wAA&#10;AP8AAAD/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wAAAP8AAAD/AAAAQAAAAAAAAAAAAAAAAAAAAAAAAAAAAAAAAAAAAAAAAAAAAAAAAAAAAAAAAAAA&#10;AAAAAAAAAN8AAAD/AAAA/wAAAP8AAAD/AAAA/wAAAP8AAAD/AAAA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AAAAD/AAAA&#10;/wAAAP8AAAD/AAAA/wAAAP8AAAD/AAAA/wAAAL8AAABgAAAAAAAAAAAAAAAAAAAAAAAAAAAAAAAA&#10;AAAAAAAAAL8AAAD/AAAA/wAAAP8AAAD/AAAA/wAAAP8AAAD/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wAAAGAAAAAAAAAAAAAAAAAAAAAAAAAAAAAA&#10;AAAAAAAAAAAAAAAAAAAAAAAAAAAAAAAAAAA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AAAA/wAAAP8AAAD/AAAA/wAAAP8AAAD/AAAA/wAAAJ8AAAAAAAAAAAAA&#10;AAAAAAAAAAAAAAAAAAAAAAAAAAAAAAAAAAAAAAC/AAAA/wAAAP8AAAD/AAAA/wAAAP8AAAD/AAAA&#10;/wAAA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AAAA/wAAAP8AAACf&#10;AAAAAAAAAAAAAAAAAAAAAAAAAAAAAAAAAAAAAAAAAAAAAAAAAAAAAAAAAAAAAABAAAAA/wAAAP8A&#10;AAD/AAAA/wAAAP8AAAD/AAAA/wAAAM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O8AAAAQAAAAAAAAAAAAAAAAAAAAAAAAAAAAAAAAAAAAAAAAAAAAAAAAAAAAzwAAAP8A&#10;AAD/AAAA/wAAAP8AAAD/AAAA/wAAAP8AAAB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wAAAP8AAAD/AAAA7wAAABAAAAAAAAAAAAAAAAAAAAAAAAAAAAAAAAAAAAAAAAAA&#10;AAAAAAAAAAAAAAAAjwAAAP8AAAD/AAAA/wAAAP8AAAD/AAAA/wAAAP8AAAC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AAA&#10;AP8AAAD/AAAA/wAAAP8AAAD/AAAA/wAAAP8AAAC/AAAAAAAAAAAAAAAAAAAAAAAAAAAAAAAAAAAA&#10;AAAAAAAAAAAAAAAAAAAAAP8AAAD/AAAA/wAAAP8AAAD/AAAA/wAAAP8AAAD/A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wAAAP8AAACAAAAAAAAAAAAA&#10;AAAAAAAAAAAAAAAAAAAAAAAAAAAAAAAAAAAAAAAAEAAAAO8AAAD/AAAA/wAAAP8AAAD/AAAA/wAA&#10;AP8AAAD/AAAAU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AAAAD/AAAA/wAAAP8AAAD/AAAA/wAAAP8AAAD/AAAAzwAAAAAA&#10;AAAAAAAAAAAAAAAAAAAAAAAAAAAAAAAAAAAAAAAAAAAAAFAAAAD/AAAA/wAAAP8AAAD/AAAA/wAA&#10;AP8AAAD/AAAA/wAAAE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A/wAAAP8AAAD/AAAA&#10;/wAAAP8AAAD/AAAA/wAAAP8AAAAgAAAAAAAAAAAAAAAAAAAAAAAAAAAAAAAAAAAAAAAAABAAAADP&#10;AAAA/wAAAP8AAAD/AAAA/wAAAP8AAAD/AAAA/wAAAP8AAAB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AAAAP8AAAD/AAAA/wAAAP8AAAD/AAAA/wAAAP8AAAD/AAAAvwAAAAAAAAAAAAAAAAAA&#10;AAAAAAAAAAAAAAAAABAAAADPAAAA/wAAAP8AAAD/AAAA/wAAAP8AAAD/AAAA/wAAAP8AAAD/AAAA&#10;U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fAAAA/wAAAP8AAAD/AAAA/wAAAP8AAAD/&#10;AAAA/wAAAP8AAADPAAAAUAAAAAAAAAAAAAAAMAAAAIAAAADvAAAA/wAAAP8AAAD/AAAA/wAAAP8A&#10;AAD/AAAA/wAAAP8AAAD/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D/AAAA/wAAAP8AAAD/AAAA/wAAAP8AAAD/AAAA/wAAAP8AAAD/AAAA/wAAAP8AAAD/AAAA&#10;/wAAAP8AAAD/AAAA/wAAAP8AAAD/AAAA/wAAAP8AAAD/AAAA/wAAAP8AAAC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AAAADfAAAA/wAAAP8AAAD/AAAA/wAAAP8AAAD/AAAA/wAAAP8A&#10;AAD/AAAA/wAAAP8AAAD/AAAA/wAAAP8AAAD/AAAA/wAAAP8AAADvAAAA/wAAAP8AAAD/AAAA/wAA&#10;AP8AAAD/AAAAz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AAAAO8AAAD/AAAA&#10;/wAAAP8AAAD/AAAA/wAAAP8AAAD/AAAA/wAAAP8AAAD/AAAA/wAAAP8AAAD/AAAA/wAAAO8AAABg&#10;AAAAjwAAAP8AAAD/AAAA/wAAAP8AAAD/AAAA/wAAAP8AAA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AAAA7wAAAP8AAAD/AAAA/wAAAP8AAAD/AAAA/wAAAP8AAAD/AAAA/wAA&#10;AP8AAAD/AAAA/wAAAM8AAAAwAAAAAAAAAEAAAAD/AAAA/wAAAP8AAAD/AAAA/wAAAP8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AAAACfAAAA/wAAAP8AAAD/&#10;AAAA/wAAAP8AAAD/AAAA/wAAAP8AAAD/AAAA3wAAAGAAAAAAAAAAAAAAAAAAAAAAAAAA7wAAAP8A&#10;AAD/AAAA/wAAAP8AAAD/AAAA/wAAAO8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AAAABgAAAAjwAAAL8AAAC/AAAAvwAAAK8AAACAAAAAM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AAAAP8AAADPAAAAYAAAABAAAAAAAAAAAAAAAAAAAAAAAAAAAAAAAAAAAAAA&#10;AAAAAAAAAAAAAAAAAAAAAAAAAAAAAAAAAAAAAAAAAAAAAAAAAAAAAAAAAAAAAAAAAAAAAAAAAAAA&#10;AAAAAAAAAAAAAAAAAAAAAAAAAAAAAAAAAAAAAAAAAAAAAAAAAAAAAAAAEAAAAHAAAADf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AAAAAwAAAAAAAAAAAAAAAAAAAAAAAA&#10;AAAAAAAAAAAAAAAAAAAAAAAAAAAAAAAAAAAAAAAAAAAAAAAAAAAAAAAAAAAAAAAAAAAAAAAAAAAA&#10;AAAAAAAAAAAAAAAAAAAAAAAAAAAAAAAAAAAAAAAAAAAAAAAAAAAAAAAAAAAAAAAAAAAAAAAAAAAA&#10;AAAAAAAAAAAAAAAAAAAAAAAAA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AAAAQAAAAEAAAABAAAAAQAAAAD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AAAACAAAAAvwAAAO8AAAD/AAAA/wAAAP8AAAD/AAAA/wAAAP8AAAD/AAAA/wAA&#10;AO8AAAC/AAAAgAAAAFAA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AArwAAAP8AAAD/AAAA/wAAAP8AAAD/AAAA/wAAAP8AAAD/&#10;AAAA/wAAAP8AAAD/AAAA/wAAAP8AAAD/AAAA/wAAAP8AAAD/AAAA/wAAAM8AAABwA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AAAAEAAAABAAAAAQAAAAEAA&#10;AAAgAAAAAAAAAAAAAAAAAAAAAAAAAAAAAAAAAAAAAAAAAAAAAAAAAAAAMAAAAEAAAABAAAAAQAAA&#10;ADAAAAAAAAAAAAAAAAAAAAAAAAAAAAAAAAAAAAAAAAAAAAAAAAAAAABQAAAAgAAAAL8AAAC/AAAA&#10;vwAAAL8AAACAAAAAYAAAAB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AAAAI8AAADvAAAA/wAAAP8AAAD/AAAA/wAA&#10;AP8AAAD/AAAA/wAAAP8AAAD/AAAA/wAAAP8AAAD/AAAA/wAAAP8AAAD/AAAA/wAAAP8AAAD/AAAA&#10;/wAAAP8AAAD/AAAA/wAAAP8AAAC/AAAA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AAAAD/AAAA/wAAAP8AAAD/AAAA3wAAABAAAAAAAAAAAAAAAAAAAAAAAAAAAAAAAAAAAAAA&#10;AAAAAAAAAL8AAAD/AAAA/wAAAP8AAAC/AAAAAAAAAAAAAAAAAAAAAAAAAAAAAAAAAAAAAAAAAHAA&#10;AADvAAAA/wAAAP8AAAD/AAAA/wAAAP8AAAD/AAAA/wAAAP8AAAD/AAAAjwAAAB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AAnwAAAP8AAAD/&#10;AAAA/wAAAP8AAAD/AAAA/wAAAP8AAAD/AAAA/wAAAP8AAAD/AAAA/wAAAP8AAAD/AAAA/wAAAP8A&#10;AAD/AAAA/wAAAP8AAAD/AAAA/wAAAP8AAAD/AAAA/wAAAP8AAAD/AAAA/wAAAP8AAADfAAAAY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8AAAD/AAAA/wAAAP8AAAD/AAAA/wAA&#10;AP8AAAD/AAAA/wAAAP8AAAD/AAAA/wAAAP8AAAD/AAAA/wAAAP8AAAD/AAAA/wAAAP8AAAD/AAAA&#10;3wAAAL8AAAC/AAAAgAAAAF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62r5r+tq+a/ravmv62r5r+tq+a/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A/wAAAP8AAAD/AAAA/wAAAP8AAACAAAAAAAAA&#10;AAAAAAAAAAAAAAAAAAAAAAAAAAAAAAAAAAAAAAC/AAAA/wAAAP8AAAD/AAAAvwAAAAAAAAAAAAAA&#10;AAAAAAAAAAAAAAAAAAAAAJ8AAAD/AAAA/wAAAP8AAAD/AAAA/wAAAP8AAAD/AAAA/wAAAP8AAAD/&#10;AAAA/wAAAP8AAADPAAAA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AAACAAAAA/wAAAP8AAAD/AAAA/wAAAP8AAAD/AAAA/wAAAP8AAAD/AAAA/wAAAP8AAAD/AAAA&#10;/wAAAP8AAAD/AAAA/wAAAP8AAAD/AAAA/wAAAP8AAAD/AAAA/wAAAP8AAAD/AAAA/wAAAP8AAAD/&#10;AAAA/wAAAP8AAAD/AAAA/wAAAP8AAADfAAAAU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YFhUdVExLZWBXVnNgV1Zz&#10;VExLZRgWFR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AAAA/wAAAP8AAAD/AAAA/wAAAP8AAAD/AAAA/wAAAP8AAAD/AAAA/wAAAP8AAAD/AAAA/wAAAP8A&#10;AAD/AAAA/wAAAP8AAAD/AAAA/wAAAP8AAAD/AAAA/wAAAP8AAAD/AAAA3wAAAF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tq+a/ravm&#10;v62r5r+tq+a/ravm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AAAP8AAAD/&#10;AAAA/wAAAP8AAAD/AAAA/wAAADAAAAAAAAAAAAAAAAAAAAAAAAAAAAAAAAAAAAAAAAAAvwAAAP8A&#10;AAD/AAAA/wAAAL8AAAAAAAAAAAAAAAAAAAAAAAAAAAAAAIAAAAD/AAAA/wAAAP8AAAD/AAAA/wAA&#10;AP8AAAD/AAAA/wAAAP8AAAD/AAAA/wAAAP8AAAD/AAAA/wAAAL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AAAADfAAAA/wAAAP8AAAD/AAAA/wAAAP8AAAD/AAAA/wAAAP8A&#10;AAD/AAAA/wAAAP8AAADfAAAAvwAAAL8AAACAAAAAgAAAAIAAAACAAAAAgAAAAIAAAACPAAAAvwAA&#10;AL8AAAD/AAAA/wAAAP8AAAD/AAAA/wAAAP8AAAD/AAAA/wAAAP8AAAD/AAAA/wAAAP8AAAC/AAAA&#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UTEtlv62r5r+tq+a/ravmv62r5r+tq+aDd3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wAAAP8AAAD/AAAA/wAAAP8AAAD/AAAA/wAAAP8AAAD/AAAA&#10;/wAAAP8AAAD/AAAA/wAAAP8AAAD/AAAA/wAAAP8AAAD/AAAA/wAAAP8AAAD/AAAA/wAAAP8AAAD/&#10;AAAA/wAAAP8AAAD/AAAAn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avmv62r5r+tq+a/ravm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AAAAD/AAAA/wAAAP8AAAD/AAAA/wAAAP8AAAC/AAAAAAAAAAAAAAAAAAAA&#10;AAAAAAAAAAAAAAAAAAAAAL8AAAD/AAAA/wAAAP8AAAC/AAAAAAAAAAAAAAAAAAAAAAAAABAAAADv&#10;AAAA/wAAAP8AAAD/AAAA/wAAAN8AAABwAAAAQAAAAEAAAABgAAAAnwAAAP8AAAD/AAAA/wAAAP8A&#10;AAD/AAAAY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AAAD/AAAA/wAAAP8AAAD/AAAA&#10;/wAAAP8AAAD/AAAA/wAAAN8AAACfAAAAcAAAAEAAAAAAAAAAAAAAAAAAAAAAAAAAAAAAAAAAAAAA&#10;AAAAAAAAAAAAAAAAAAAAAAAAAAAAAAAAAAAAAAAAACAAAABAAAAAgAAAAK8AAADvAAAA/wAAAP8A&#10;AAD/AAAA/wAAAP8AAAD/AAAA/wAAAO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IQUBWv62r5r+tq+anl5bJYFdWc2BXVnN3bGuQ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P8A&#10;AAD/AAAA/wAAAP8AAAD/AAAA/wAAAP8AAAD/AAAA/wAAAP8AAAD/AAAA/wAAAP8AAAD/AAAA/wAA&#10;AP8AAAD/AAAA/wAAAP8AAAD/AAAA/wAAAP8AAAD/AAAA/w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2xrkL+tq+anl5bJDAsLD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A/wAAAP8AAAD/AAAA/wAAAP8A&#10;AAD/AAAA/wAAAGAAAAAAAAAAAAAAAAAAAAAAAAAAAAAAAAAAAAC/AAAA/wAAAP8AAAD/AAAAvwAA&#10;AAAAAAAAAAAAAAAAAAAAAABQAAAA/wAAAP8AAAD/AAAA/wAAAK8AAAAAAAAAAAAAAAAAAAAAAAAA&#10;AAAAAAAAAABgAAAA/wAAAP8AAAD/AAAA/wAAAK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A/wAAAP8AAAD/AAAA/wAAAP8AAADPAAAAcAAAADAAAAAAAAAAAAAAAAAAAAAAAAAAAAAA&#10;AAAAAAAAAAAAAAAAAAAAAAAAAAAAAAAAAAAAAAAAAAAAAAAAAAAAAAAAAAAAAAAAAAAAAAAAAAAA&#10;AAAAAAAAAAAAAAAAAAAAADAAAACAAAAAz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6Kg2L+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D/AAAA/wAAAP8AAAD/AAAA/wAAAP8AAAD/AAAA/wAAAP8AAAD/&#10;AAAA/wAAAP8AAAD/AAAA/wAAAP8AAAD/AAAA/wAAAP8AAAD/AAAA/wAAAP8AAAD/AAAA/wAAAP8A&#10;AAD/AAAA/w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ExLZb+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AAAAP8AAAD/AAAA/wAAAP8AAAD/AAAA/wAAAP8AAADvAAAAEAAAAAAAAAAAAAAAAAAAAAAAAAAA&#10;AAAAvwAAAP8AAAD/AAAA/wAAAL8AAAAAAAAAAAAAAAAAAAAAAAAAgAAAAP8AAAD/AAAA/wAAAP8A&#10;AABAAAAAAAAAAAAAAAAAAAAAAAAAAAAAAAAAAAAAAAAAAM8AAAD/AAAA/wAAAP8AAAD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wAAAP8AAAD/AAAA/wAA&#10;AP8AAAD/AAAA/wAAAP8AAAD/AAAA/wAAAP8AAAD/AAAA/wAAAP8AAAD/AAAA/wAAAP8AAAD/AAAA&#10;/wAAAP8AAAD/AAAA/wAAAP8AAAD/AAAA/wAAAP8AAAC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IQUBWYFdWc2BXVnNgV1ZzAAAAAAAAAAAAAAAAAAAAAAAAAAAAAAAA&#10;AAAAAAAAAAAAAAAAMCsrOmBXVnNgV1ZzYFdWczw2NUgMCwsOAAAAAAAAAAAAAAAAAAAAAAAAAAAA&#10;AAAAAAAAAAAAAAAAAAAAAAAAAAAAAAAAAAAAAAAAAAAAAAAAAAAAGBYVHbOioNi/ravmd2xrk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AAAAD/AAAA/wAAAP8AAAD/AAAA/wAAAP8AAAD/AAAA/wAA&#10;AJ8AAAAAAAAAAAAAAAAAAAAAAAAAAAAAAL8AAAD/AAAA/wAAAP8AAAC/AAAAAAAAAAAAAAAAAAAA&#10;AAAAAIAAAAD/AAAA/wAAAP8AAAD/AAAAgAAAAAAAAAAAAAAAAAAAAAAAAAAAAAAAAAAAAAAAAABw&#10;AAAAvwAAAK8AAACA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A/wAAAP8AAAD/&#10;AAAA/wAAAP8AAAD/AAAA/wAAAP8AAAD/AAAAQAAAAAAAAAAAAAAAAAAAAAAAAAC/AAAA/wAAAP8A&#10;AAD/AAAAvwAAAAAAAAAAAAAAAAAAAAAAAABQAAAA/wAAAP8AAAD/AAAA/wAAAP8AAACAA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AAAAP8AAAD/AAAA/wAAAP8AAACPAAAA/wAAAP8AAAD/AAAA/wAAAM8AAAAAAAAA&#10;AAAAAAAAAAAAAAAAvwAAAP8AAAD/AAAA/wAAAL8AAAAAAAAAAAAAAAAAAAAAAAAAEAAAAO8AAAD/&#10;AAAA/wAAAP8AAAD/AAAA/wAAAP8AAADPAAAAgAAAAE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AAAAD/AAAA/wAAAP8AAAD/AAAAQAAAAL8A&#10;AAD/AAAA/wAAAP8AAAD/AAAAgAAAAAAAAAAAAAAAAAAAAL8AAAD/AAAA/wAAAP8AAAC/AAAAAAAA&#10;AAAAAAAAAAAAAAAAAAAAAACAAAAA/wAAAP8AAAD/AAAA/wAAAP8AAAD/AAAA/wAAAP8AAAD/AAAA&#10;/wAAAK8AAABgAAAA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AAAAGAAAACAAAAAgAAAAIAA&#10;AABgAAAAQ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A&#10;/wAAAP8AAAD/AAAA/wAAAEAAAAAgAAAA/wAAAP8AAAD/AAAA/wAAAO8AAAAgAAAAAAAAAAAAAAC/&#10;AAAA/wAAAP8AAAD/AAAAvwAAAAAAAAAAAAAAAAAAAAAAAAAAAAAAAAAAAJ8AAAD/AAAA/wAAAP8A&#10;AAD/AAAA/wAAAP8AAAD/AAAA/wAAAP8AAAD/AAAA/wAAAO8AAACAAAAAE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D/AAAA/wAAAEAAAAAAAAAAAAAAAAAAAAAAAAAAAAAAAAAAAAAAAAAAAAAA&#10;AEAAAAD/AAAA/wAAAP8AAAD/AAAAQAAAAAAAAAAAAAAAAAAAAAAAAAAAAAAAAAAAAAAAAACAAAAA&#10;3wAAAP8AAAD/AAAA/wAAAP8AAAD/AAAA/wAAAP8AAADvAAAAnwAAAB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AAAAP8AAAD/AAAA/wAAAP8AAABAAAAAAAAAAIAAAAD/AAAA/wAA&#10;AP8AAAD/AAAAvwAAAAAAAAAAAAAAvwAAAP8AAAD/AAAA/wAAAL8AAAAAAAAAAAAAAAAAAAAAAAAA&#10;AAAAAAAAAAAAAAAAcAAAAO8AAAD/AAAA/wAAAP8AAAD/AAAA/wAAAP8AAAD/AAAA/wAAAP8AAAD/&#10;AAAA/wAAAM8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wAAAP8AAADfAAAAAAAAAAAAAAAA&#10;AAAAAAAAAAAAAAAAAAAAAAAAAAAAAABAAAAA/wAAAP8AAAD/AAAA/wAAAEAAAAAAAAAAAAAAAAAA&#10;AAAAAAAAAAAAABAAAADPAAAA/wAAAP8AAAD/AAAA/wAAAP8AAAD/AAAA/wAAAP8AAAD/AAAA/wAA&#10;AP8AAADvAAAAM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AAAAD/AAAA/wAAAP8AAAD/&#10;AAAAQAAAAAAAAAAAAAAA3wAAAP8AAAD/AAAA/wAAAP8AAABQAAAAAAAAAL8AAAD/AAAA/wAAAP8A&#10;AAC/AAAAAAAAAAAAAAAAAAAAAAAAAAAAAAAAAAAAAAAAAAAAAAAQAAAAYAAAAM8AAAD/AAAA/wAA&#10;AP8AAAD/AAAA/wAAAP8AAAD/AAAA/wAAAP8AAAD/AAAAz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P8AAAD/AAAA/wAAAIAAAAAAAAAAAAAAAAAAAAAAAAAAAAAAAAAAAAAAAAAAQAAAAP8AAAD/AAAA&#10;/wAAAP8AAABAAAAAAAAAAAAAAAAAAAAAAAAAAAAAAADPAAAA/wAAAP8AAAD/AAAA/wAAAP8AAAD/&#10;AAAA/wAAAP8AAAD/AAAA/wAAAP8AAAD/AAAA/wAAAO8AAA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A/wAAAP8AAAD/AAAA/wAAAEAAAAAAAAAAAAAAAEAAAAD/AAAA/wAAAP8AAAD/AAAA&#10;3wAAABAAAAC/AAAA/wAAAP8AAAD/AAAAvwAAAAAAAAAAAAAAAAAAAAAAAAAAAAAAAAAAAAAAAAAA&#10;AAAAAAAAAAAAAAAAAAAAEAAAAFAAAACPAAAA3wAAAP8AAAD/AAAA/wAAAP8AAAD/AAAA/wAAAP8A&#10;AAB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D/AAAA/wAAAP8AAAD/AAAAIAAAAAAAAAAAAAAAAAAAAAAA&#10;AAAAAAAAAAAAAEAAAAD/AAAA/wAAAP8AAAD/AAAAQAAAAAAAAAAAAAAAAAAAAAAAAABgAAAA/wAA&#10;AP8AAAD/AAAA/wAAAP8AAADfAAAAjwAAAIAAAACAAAAAvwAAAP8AAAD/AAAA/wAAAP8AAAD/AAAA&#10;v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AP8AAAD/AAAA/wAAAP8AAABAAAAAAAAAAAAA&#10;AAAAAAAArwAAAP8AAAD/AAAA/wAAAP8AAACPAAAAvwAAAP8AAAD/AAAA/wAAAL8AAAAAAAAAAAAA&#10;AAAAAAAAAAAAAAAAAAAAAAAAAAAAAAAAAAAAAAAAAAAAAAAAAAAAAAAAAAAAAAAAAAAAAAAgAAAA&#10;gAAAAO8AAAD/AAAA/wAAAP8AAAD/AAAA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wAAAP8AAAD/AAAA&#10;/wAAAL8AAAAAAAAAAAAAAAAAAAAAAAAAAAAAAAAAAABAAAAA/wAAAP8AAAD/AAAA/wAAAEAAAAAA&#10;AAAAAAAAAAAAAAAAAAAAvwAAAP8AAAD/AAAA/wAAAP8AAABwAAAAAAAAAAAAAAAAAAAAAAAAAAAA&#10;AAAwAAAA7wAAAP8AAAD/AAAA/wAAAP8A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AAAAD/AAAA&#10;/wAAAP8AAAD/AAAAQAAAAAAAAAAAAAAAAAAAABAAAADvAAAA/wAAAP8AAAD/AAAA/wAAAN8AAAD/&#10;AAAA/wAAAP8AAAC/AAAAAAAAAAAAAAAAAAAAAAAAACAAAABAAAAAUAAAAIAAAAAAAAAAAAAAAAAA&#10;AAAAAAAAAAAAAAAAAAAAAAAAAAAAAAAAAAAwAAAA/wAAAP8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P8AAAD/AAAA/wAAAP8AAAD/AAAAUAAAAAAAAAAAAAAAAAAAAAAAAAAAAAAAQAAA&#10;AP8AAAD/AAAA/wAAAP8AAABAAAAAAAAAAAAAAAAAAAAAAAAAAP8AAAD/AAAA/wAAAP8AAADPAAAA&#10;AAAAAAAAAAAAAAAAAAAAAAAAAAAAAAAAAAAAAGAAAAD/AAAA/wAAAP8AAAD/AAAAY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A/wAAAP8AAAD/AAAA/wAAAEAAAAAAAAAAAAAAAAAAAAAAAAAAcAAA&#10;AP8AAAD/AAAA/wAAAP8AAAD/AAAA/wAAAP8AAAD/AAAAvwAAAAAAAAAAAAAAAAAAAHAAAAD/AAAA&#10;/wAAAP8AAAD/AAAAUAAAAAAAAAAAAAAAAAAAAAAAAAAAAAAAAAAAAAAAAAAAAAAAAAAAAL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D/AAAA/wAAAP8AAAD/AAAA/wAAAO8AAAAQ&#10;AAAAAAAAAAAAAAAAAAAAAAAAAEAAAAD/AAAA/wAAAP8AAAD/AAAAQAAAAAAAAAAAAAAAAAAAAAAA&#10;AAD/AAAA/wAAAP8AAAD/AAAA3wAAAAAAAAAAAAAAAAAAAAAAAAAAAAAAAAAAAAAAAAAgAAAA/wAA&#10;AP8AAADPAAAAvw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AAAAP8AAAD/AAAA/wAAAP8AAABA&#10;AAAAAAAAAAAAAAAAAAAAAAAAAAAAAADPAAAA/wAAAP8AAAD/AAAA/wAAAP8AAAD/AAAA/wAAAL8A&#10;AAAAAAAAAAAAAAAAAABAAAAA/wAAAP8AAAD/AAAA/wAAAJ8AAAAAAAAAAAAAAAAAAAAAAAAAAAAA&#10;AAAAAAAAAAAAAAAAAAAAAADf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wAAAP8AAAD/AAAA/wAA&#10;AP8AAAD/AAAA/wAAAP8AAAD/AAAAjwAAAAAAAAAAAAAAAAAAAAAAAABAAAAA/wAAAP8AAAD/AAAA&#10;/wAAAEAAAAAAAAAAAAAAAAAAAAAAAAAA3wAAAP8AAAD/AAAA/wAAAP8AAACfAAAAE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AAAAD/AAAA/wAAAP8AAAD/AAAAQAAAAAAAAAAAAAAAAAAAAAAAAAAAAAAAMAAAAP8AAAD/AAAA&#10;/wAAAP8AAAD/AAAA/wAAAP8AAAC/AAAAAAAAAAAAAAAAAAAAAAAAAO8AAAD/AAAA/wAAAP8AAAD/&#10;AAAAYAAAAAAAAAAAAAAAAAAAAAAAAAAAAAAAAAAAAAAAAABwAAAA/wAAAP8AAAD/AAAA/wAAAL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8AAAD/AAAA/wAAAP8AAADPAAAA7wAAAP8AAAD/AAAA/wAAAP8AAAAwAAAAAAAAAAAA&#10;AAAAAAAAQAAAAP8AAAD/AAAA/wAAAP8AAABAAAAAAAAAAAAAAAAAAAAAAAAAAJ8AAAD/AAAA/wAA&#10;AP8AAAD/AAAA/wAAAP8AAACvAAAAYA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A/wAAAP8AAAD/AAAA/wAAAEAAAAAAAAAAAAAAAAAA&#10;AAAAAAAAAAAAAAAAAACPAAAA/wAAAP8AAAD/AAAA/wAAAP8AAAD/AAAAvwAAAAAAAAAAAAAAAAAA&#10;AAAAAACAAAAA/wAAAP8AAAD/AAAA/wAAAP8AAACfAAAAQAAAAAAAAAAAAAAAAAAAAEAAAACfAAAA&#10;/wAAAP8AAAD/AAAA/wAAAP8AAAB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wAAAP8AAAD/AAAAvwAAAGAAAAD/AAAA&#10;/wAAAP8AAAD/AAAAzwAAAAAAAAAAAAAAAAAAAEAAAAD/AAAA/wAAAP8AAAD/AAAAQAAAAAAAAAAA&#10;AAAAAAAAAAAAAAAgAAAA/wAAAP8AAAD/AAAA/wAAAP8AAAD/AAAA/wAAAP8AAAD/AAAA3wAAAJ8A&#10;AAB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10;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AP8AAAD/AAAA&#10;/wAAAP8AAABAAAAAAAAAAAAAAAAAAAAAAAAAAAAAAAAAAAAAEAAAAO8AAAD/AAAA/wAAAP8AAAD/&#10;AAAA/wAAAL8AAAAAAAAAAAAAAAAAAAAAAAAAEAAAAN8AAAD/AAAA/wAAAP8AAAD/AAAA/wAAAP8A&#10;AAD/AAAA/wAAAP8AAAD/AAAA/wAAAP8AAAD/AAAA/wAAAP8AAAD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wAAAP8A&#10;AAD/AAAA/wAAAL8AAAAAAAAAvwAAAP8AAAD/AAAA/wAAAP8AAABwAAAAAAAAAAAAAABAAAAA/wAA&#10;AP8AAAD/AAAA/wAAAEAAAAAAAAAAAAAAAAAAAAAAAAAAAAAAAGAAAAD/AAAA/wAAAP8AAAD/AAAA&#10;/wAAAP8AAAD/AAAA/wAAAP8AAAD/AAAA/wAAAO8AAACAAAAAE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AAAAD/AAAA/wAAAP8AAAD/AAAAQAAAAAAAAAAAAAAAAAAAAAAAAAAAAAAAAAAA&#10;AAAAAABQAAAA/wAAAP8AAAD/AAAA/wAAAP8AAAC/AAAAAAAAAAAAAAAAAAAAAAAAAAAAAAAwAAAA&#10;7wAAAP8AAAD/AAAA/wAAAP8AAAD/AAAA/wAAAP8AAAD/AAAA/wAAAP8AAAD/AAAA/wAAAP8AAADv&#10;AAAAM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AD/AAAA/wAAAP8AAAC/AAAAAAAAADAAAAD/AAAA/wAAAP8AAAD/&#10;AAAA7wAAACAAAAAAAAAAQAAAAP8AAAD/AAAA/wAAAP8AAABAAAAAAAAAAAAAAAAAAAAAAAAAAAAA&#10;AAAAAAAAUAAAAO8AAAD/AAAA/wAAAP8AAAD/AAAA/wAAAP8AAAD/AAAA/wAAAP8AAAD/AAAA/wAA&#10;AO8AAAAw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A/wAAAP8AAAD/AAAA/wAAAEAAAAAA&#10;AAAAAAAAAAAAAAAAAAAAAAAAAAAAAAAAAAAAAAAAAL8AAAD/AAAA/wAAAP8AAAD/AAAAvwAAAAAA&#10;AAAAAAAAAAAAAAAAAAAAAAAAAAAAACAAAAC/AAAA/wAAAP8AAAD/AAAA/wAAAP8AAAD/AAAA/wAA&#10;AP8AAAD/AAAA/wAAAP8AAAC/AAAA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D/AAAAvwAA&#10;AAAAAAAAAAAAgAAAAP8AAAD/AAAA/wAAAP8AAACvAAAAAAAAAEAAAAD/AAAA/wAAAP8AAAD/AAAA&#10;QAAAAAAAAAAAAAAAAAAAAAAAAAAAAAAAAAAAAAAAAAAQAAAAcAAAAN8AAAD/AAAA/wAAAP8AAAD/&#10;AAAA/wAAAP8AAAD/AAAA/wAAAP8AAAD/AAAA7wAAAD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AAA&#10;AIAAAACAAAAAgAAAAIAAAAAgAAAAAAAAAAAAAAAAAAAAAAAAAAAAAAAAAAAAAAAAAAAAAAAgAAAA&#10;gAAAAIAAAACAAAAAgAAAAGAAAAAAAAAAAAAAAAAAAAAAAAAAAAAAAAAAAAAAAAAAAAAAADAAAACA&#10;AAAAvwAAAO8AAAD/AAAA/wAAAP8AAADfAAAAvwAAAIAAAAA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&#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D/AAAA/wAAAL8AAAAAAAAAAAAAABAAAADfAAAA/wAAAP8AAAD/AAAA/wAAAEAA&#10;AABAAAAA/wAAAP8AAAD/AAAA/wAAAEAAAAAAAAAAAAAAAAAAAAAAAAAAAAAAAAAAAAAAAAAAAAAA&#10;AAAAAAAAAAAAMAAAAHAAAACvAAAA7wAAAP8AAAD/AAAA/wAAAP8AAAD/AAAA/wAAAP8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AAAD/AAAA/wAAAP8AAAC/AAAAAAAAAAAAAAAAAAAA&#10;UAAAAP8AAAD/AAAA/wAAAP8AAADfAAAAUAAAAP8AAAD/AAAA/wAAAP8AAABAAAAAAAAAAAAAAAAA&#10;AAAAAAAAAAAAAAAAAAAAAAAAAAAAAAAAAAAAAAAAAAAAAAAAAAAAAAAAAAAAAABAAAAAjwAAAO8A&#10;AAD/AAAA/wAAAP8AAAD/AAAA/wAAAD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P8A&#10;AAD/AAAAvwAAAAAAAAAAAAAAAAAAAAAAAACvAAAA/wAAAP8AAAD/AAAA/wAAAL8AAAD/AAAA/wAA&#10;AP8AAAD/AAAAQAAAAAAAAAAAAAAAAAAAAAAAAAAAAAAAAAAAADAAAAAgAAAAAAAAAAAAAAAAAAAA&#10;AAAAAAAAAAAAAAAAAAAAAAAAAAAQAAAAzwAAAP8AAAD/AAAA/wAAAP8AAAB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wAAAP8AAAD/AAAA/wAAAL8AAAAAAAAAAAAAAAAAAAAAAAAAIAAAAO8AAAD/&#10;AAAA/wAAAP8AAAD/AAAA/wAAAP8AAAD/AAAA/wAAAEAAAAAAAAAAAAAAAAAAAAC/AAAA/wAAAP8A&#10;AAD/AAAArwAAAAAAAAAAAAAAAAAAAAAAAAAAAAAAAAAAAAAAAAAAAAAAAAAAAFAAAAD/AAAA/wAA&#10;AP8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8AAAD/AAAA/wAAAP8AAAC/AAAAAAAA&#10;AAAAAAAAAAAAAAAAAAAAAACAAAAA/wAAAP8AAAD/AAAA/wAAAP8AAAD/AAAA/wAAAP8AAABAAAAA&#10;AAAAAAAAAAAAAAAAvwAAAP8AAAD/AAAA/wAAAP8AAAAQAAAAAAAAAAAAAAAAAAAAAAAAAAAAAAAA&#10;AAAAAAAAAAAAAABQAAAA/wAAAP8AAAD/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A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AAAA/wAAAP8AAAD/AAAAvwAAAAAAAAAAAAAAAAAAAAAAAAAAAAAAAAAAAM8AAAD/AAAA/wAAAP8A&#10;AAD/AAAA/wAAAP8AAAD/AAAAQAAAAAAAAAAAAAAAAAAAAI8AAAD/AAAA/wAAAP8AAAD/AAAAnwAA&#10;AAAAAAAAAAAAAAAAAAAAAAAAAAAAAAAAAAAAAAAAAAAAvwAAAP8AAAD/AAAA/wAAAP8AAAB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A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wAAAP8AAAD/AAAA/wAAAL8AAAAAAAAAAAAAAAAAAAAAAAAA&#10;AAAAAAAAAABAAAAA/wAAAP8AAAD/AAAA/wAAAP8AAAD/AAAA/wAAAEAAAAAAAAAAAAAAAAAAAAAg&#10;AAAA/wAAAP8AAAD/AAAA/wAAAP8AAACvAAAAIAAAAAAAAAAAAAAAAAAAAAAAAAAgAAAArwAAAP8A&#10;AAD/AAAA/wAAAP8AAADvAAAA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IQUBWg3d2nrOi&#10;oNi/ravmv62r5qeXlsmDd3aeSEFAVgAAAAAAAAAAAAAAAAAAAAAAAAAAAAAAAAAAAAAAAAAAAAAA&#10;AAAAAAAAAAAAAAAAAAAAAAAAAAAAAAAAAAAAAAAAAAAAAAAAAAAAAAAAAAAAAAAAAAAAAAAAAAAA&#10;AAAAAAAAAAAAAAAAAAAAAAAAAAAAAAAAAAAAADArKzpgV1ZzYFdWc2BXVnNgV1ZzAAAAAAAAAAAA&#10;AAAAAAAAAAAAAAAAAAAAAAAAAAAAAABIQUBWg3d2nrOioNi/ravmv62r5puNi7tgV1ZzDAsLDg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D/AAAA/wAAAP8AAAD/AAAA/wAAAP8AAAD/AAAA/wAAAP8AAAD/&#10;AAAA/wAAAP8AAAD/AAAA/wAAAP8AAAD/AAAA/wAAAP8AAAD/AAAA/wAAAP8AAAD/AAAA/wAAAP8A&#10;AAD/AAAA/wAAAJ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P8A&#10;AAC/AAAAAAAAAAAAAAAAAAAAAAAAAAAAAAAAAAAAAAAAAJ8AAAD/AAAA/wAAAP8AAAD/AAAA/wAA&#10;AP8AAABAAAAAAAAAAAAAAAAAAAAAAAAAAI8AAAD/AAAA/wAAAP8AAAD/AAAA/wAAAP8AAADfAAAA&#10;vwAAAL8AAADfAAAA/wAAAP8AAAD/AAAA/wAAAP8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wAAAP8AAAD/AAAA/wAAA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AAAAP8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8AAAD/AAAA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wAAAP8AAAD/AAAA/wAA&#10;AP8AAAD/AAAA/wAAAP8AAAD/AAAA/wAAAP8AAAD/AAAA/wAAAP8AAAD/AAAA/wAAAP8AAAD/AAAA&#10;/wAAAP8AAAD/AAAA/wAAAP8AAAD/AAAA/wAAAO8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D/AAAAvwAAAAAAAAAAAAAAAAAAAAAAAAAAAAAAAAAAAAAAAAAQ&#10;AAAA7wAAAP8AAAD/AAAA/wAAAP8AAAD/AAAAQAAAAAAAAAAAAAAAAAAAAAAAAAAQAAAAzwAAAP8A&#10;AAD/AAAA/wAAAP8AAAD/AAAA/wAAAP8AAAD/AAAA/wAAAP8AAAD/AAAA/wAAAP8AAAD/AAAAz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P8AAAD/AAAA/wAAAP8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AAAAD/&#10;AAAA/w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D/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L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P8AAAD/AAAA/wAAAP8AAAD/AAAA/wAAAP8AAAD/AAAA/wAAAP8AAAD/AAAA/wAAAP8A&#10;AAD/AAAA/wAAAP8AAAD/AAAA/wAAAP8AAAD/AAAA/wAAAP8AAAD/AAAA/wAAAP8AAAB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wAAAL8AAAAAAAAAAAAA&#10;AAAAAAAAAAAAAAAAAAAAAAAAAAAAAAAAAGAAAAD/AAAA/wAAAP8AAAD/AAAA/wAAAEAAAAAAAAAA&#10;AAAAAAAAAAAAAAAAAAAAABAAAACvAAAA/wAAAP8AAAD/AAAA/wAAAP8AAAD/AAAA/wAAAP8AAAD/&#10;AAAA/wAAAP8AAAD/AAAAnwAAAB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D/AAAA/wAAAP8AAAD/&#10;A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A/w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wAAA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D/AAAA/wAAAP8AAAD/AAAA/wAAAP8AAAD/AAAA&#10;/wAAAP8AAAD/AAAA/wAAAP8AAAD/AAAA/wAAAP8AAAD/AAAA/wAAAP8AAAD/AAAA/wAAAP8AAAD/&#10;AAAA/wAAAP8AAAB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8AAAC/&#10;AAAAvwAAAL8AAACPAAAAAAAAAAAAAAAAAAAAAAAAAAAAAAAAAAAAAAAAAAAAAAAAAAAAnwAAAL8A&#10;AAC/AAAAvwAAAL8AAAAwAAAAAAAAAAAAAAAAAAAAAAAAAAAAAAAAAAAAAAAAAEAAAACfAAAA3wAA&#10;AP8AAAD/AAAA/wAAAP8AAAD/AAAA/wAAAN8AAACfAAAA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wAAAP8AAAD/AAAA/wAAAE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AAAP8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P8AAAB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wAAAP8AAAD/AAAA/wAAAP8A&#10;AAD/AAAA/wAAAP8AAAD/AAAA/wAAAP8AAAD/AAAA/wAAAP8AAAD/AAAA/wAAAP8AAAD/AAAA/wAA&#10;AP8AAAD/AAAA/wAAAP8AAAD/AAAA/wAAAL8AAAAw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QAAAAEAAAABA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P8AAAD/AAAA/wAAAP8AAAB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AAAAD/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D/A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L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8AAAD/AAAA/wAAAP8AAAD/AAAA/wAAAP8AAAD/AAAA/wAAAP8AAAD/AAAA/wAAAP8AAAD/&#10;AAAA/wAAAP8AAAD/AAAA/wAAAP8AAAD/AAAAzwAAAL8AAACvAAAAgAAAAD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AAAAL8AAAC/AAAA&#10;vwAAAL8AAAC/AAAA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A/wAAAP8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wAAAE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AAAP8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P8AAAB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v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AAAAD/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P8AAAD/AAAA&#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L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A/w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wAAAE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wAAAP8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QAAAArw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AAAAP8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P8AAAB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8AAAD/AA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AAAAIAAAADfAAAA&#10;/wAAAP8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AAAAD/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D/AAAAQ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wAAAL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AAAABAAAAAQAAAAEAAAABAAAAAQAAAAB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8AAAD/AAAA/w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wAAAP8AAADP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HAAAAD/AAAA/wAAAH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D/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QAAAArwAAAP8AAAD/AAAA/wAAAP8AAAD/A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A/w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wAAAE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wAAAP8A&#10;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P8AAAD/AAAA/wAAAP8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A&#10;/wAAAP8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AAAAIAAAADfAAAA/wAAAP8AAAD/AAAA/wAAAP8AAAD/AAAA/w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AAAAP8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P8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AD/AAAA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D/&#10;AAAA/wAAAP8AAAD/A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L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AAAAP8AAAD/A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QAAAArwAAAP8AAAD/AAAA/wAAAP8AAAD/AAAA/wAA&#10;AP8AAAD/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AAAAD/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D/AAA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L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wAAAP8AAAD/AAAA/wAAAE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AAAAD/AAAA/w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AAAAIAAAADfAAAA/wAAAP8AAAD/&#10;AAAA/wAAAP8AAAD/AAAA/wAAAP8AAAD/AAAA/wAAAP8AAAD/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A&#10;/w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w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P8AAAD/AAAA/wAAAP8A&#10;AAB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QAAAArwAA&#10;AP8AAAD/AAAA/wAAAP8AAAD/AAAA/wAAAP8AAAD/AAAA/wAAAP8AAAD/AAAA/wAAAP8AAAD/AAAA&#10;rw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AAAAP8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A/wAA&#10;AP8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AAAD/AAAA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D/AAAA/wAAAP8AAAD/AAAAQ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L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AP8AAAD/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AAAAIAAAADfAAAA/wAAAP8AAAD/AAAA/wAAAP8AAAD/AAAA/wAAAP8AAAD/AAAA/wAAAP8A&#10;AAD/AAAA/wAAAN8AAACAAAAA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AAAAD/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AP8AAAD/AAAA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L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AAAACAAAAAgAAAAIAAAACAAAAAgAAAA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AAAAD/AAAA&#10;/wAAA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AAAArwAAAP8AAAD/AAAA/wAAAP8AAAD/AAAA/wAAAP8AAAD/AAAA&#10;/wAAAP8AAAD/AAAA/wAAAP8AAADvAAAAnwAAA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A/wAAAP8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wAAA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wAAAP8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v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A/wAAAP8AAAB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AAAAIAAAADfAAAA/wAAAP8AAAD/AAAA/wAAAP8A&#10;AAD/AAAA/wAAAP8AAAD/AAAA/wAAAP8AAAD/AAAA/wAAAP8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AP8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P8AAA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8AAAD/AAAA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L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AAAAP8AAAD/A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QAAAArwAAAP8AAAD/AAAA&#10;/wAAAP8AAAD/AAAA/wAAAP8AAAD/AAAA/wAAAP8AAAD/AAAA/wAAAP8AAAD/AAAA/wAAAP8AAAD/&#10;AAAA/w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AAAAD/AAAA&#10;/w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P8AAAD/AAA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AAAA/wAAAL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AAAAD/AAAA/wAAAE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AAIAA&#10;AADfAAAA/wAAAP8AAAD/AAAA/wAAAP8AAAD/AAAA/wAAAP8AAAD/AAAA/wAAAP8AAAD/AAAA/wAA&#10;AK8AAABQAAAAgAAAAP8AAAD/AAAA/w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A/w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wAA&#10;AE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wAAAP8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AAAjwAAAO8AAAB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A/wAAAP8AAAB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AD/AAAA/wAAAP8AAAD/AAAA/wAAAP8AAAD/AAAA/wAAAP8AAAD/&#10;AAAA/wAAAP8AAADfAAAAcAAAABAAAAAAAAAAAAAAAIAAAAD/AAAA/wAAAP8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AAAAEAAAABAA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AAAQAAAAEAAAAA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AAABAAAAAM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AAABAA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C/AAAA/wAAAP8AAAD/AAAAQ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L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AP8AAAD/AAAA&#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D/AAAA/wAA&#10;AP8AAAD/AAAA/wAAAP8AAAD/AAAA7wAAAJ8AAAAwAAAAAAAAAAAAAAAAAAAAAAAAAAAAAACAAAAA&#10;/wAAAP8AAAD/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AAAAjwAAAO8AAAD/AAAA/wAAAP8AAAD/&#10;AAAA/wAAAE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AAAAD/AAAA/wAAAE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D/AAAA/wAAAP8AAAD/AAAA/wAAAP8AAAC/AAAAYAAAAAAAAAAAAAAAAAAAAAAA&#10;AAAAAAAAAAAAAAAAAAAAAAAAgAAAAP8AAAD/AAAA/wAAAP8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C/AAAA/wAA&#10;AP8AAAD/AAAA/wAAAP8AAAD/AAAA/wAAAP8AAAB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A/wAAAP8AAAB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AAAD/AAAA/wAAAP8AAAD/AAAA/wAAAP8AAADfAAAA&#10;gAAAACAAAAAAAAAAAAAAAAAAAAAAAAAAAAAAAAAAAAAAAAAAAAAAAIAAAAD/AAAA/wAAAP8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AAAAjwAAAO8AAAD/AAAA/wAAAP8AAAD/AAAA/wAAAP8AAAD/AAAA/wAAAP8AAAD/A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L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AAA&#10;AP8AAAD/AAAAQ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P8A&#10;AAD/AAAA/wAAAP8AAAD/AAAA/wAAAP8AAAD/AAAAvwAAAGAAAAAQAAAAAAAAAAAAAAAAAAAAAAAA&#10;AAAAAACAAAAA/wAAAP8AAAD/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C/AAAA/wAAAP8AAAD/AAAA/wAAAP8AAAD/AAAA/wAAAP8AAAD/AAAA&#10;/wAAAP8AAAD/AAAA/wAAA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AAAAD/AAAA/wAAAE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wAAAP8AAAD/AAAA/wAAAP8AAAD/AAAA/wAAAP8AAAD/AAAA/wAAAP8AAAD/&#10;AAAA/wAAAJ8AAABQAAAAAAAAAAAAAAAAAAAAgAAAAP8AAAD/AAAA/w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AjwAAAO8AAAD/AAAA/wAAAP8AAAD/AAAA/wAAAP8A&#10;AAD/AAAA/wAAAP8AAAD/AAAA/wAAAP8AAAD/AAAA3wAAAHAAAA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v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A/wAAAP8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AAAADPAAAA/wAAAP8AAAD/AAAA/wAA&#10;AP8AAAD/AAAA/wAAAP8AAAD/AAAA/wAAAP8AAAD/AAAA/wAAAN8AAACPAAAAIAAAAIAAAAD/AAAA&#10;/wAAAP8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C/AAAA/wAAAP8AAAD/AAAA&#10;/wAAAP8AAAD/AAAA/wAAAP8AAAD/AAAA/wAAAP8AAAD/AAAA/wAAAO8AAACfA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L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AAAAP8AAAD/AAA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AAACfAAAA7wAAAP8AAAD/AAAA/wAAAP8AAAD/AAAA/wAAAP8AAAD/AAAA/wAAAP8A&#10;AAD/AAAA/wAAAP8AAADvAAAA/wAAAP8AAAD/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AAjwAAAO8A&#10;AAD/AAAA/wAAAP8AAAD/AAAA/wAAAP8AAAD/AAAA/wAAAP8AAAD/AAAA/wAAAP8AAAD/AAAAzwAA&#10;AGAAAAA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AAAAD/AAAA/w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AAvwAAAP8AAAD/AAAA&#10;/wAAAP8AAAD/AAAA/wAAAP8AAAD/AAAA/wAAAP8AAAD/AAAA/wAAAP8AAAD/AAAA/w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C/AAAA/wAAAP8AAAD/AAAA/wAAAP8AAAD/AAAA/wAAAP8AAAD/AAAA/wAAAP8AAAD/&#10;AAAA/wAAAP8AAAD/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A/wAA&#10;AP8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AAAAjwAAAN8AAAD/AAAA/wAAAP8AAAD/AAAA/wAAAP8AAAD/AAAA/wAA&#10;AP8AAAD/AAAA/wAAAP8AAAD/AAAA7wAAAI8AAAAw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AAAAjwAAAO8AAAD/AAAA/wAAAP8AAAD/AAAA/wAAAP8AAAD/AAAA/wAA&#10;AP8AAAD/AAAA/wAAAP8AAAD/AAAA3wAAAP8AAAD/AAAA/w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L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AAAAP8AAAD/AAAA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AAAAK8AAAD/&#10;AAAA/wAAAP8AAAD/AAAA/wAAAP8AAAD/AAAA/wAAAP8AAAD/AAAA/wAAAP8AAAD/AAAA/wAAAM8A&#10;AABwAAAAE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AAAAC/AAAA/wAAAP8AAAD/AAAA/wAAAP8AAAD/&#10;AAAA/wAAAP8AAAD/AAAA/wAAAP8AAAD/AAAA/wAAAM8AAABwAAAAEAAAAIAAAAD/AAAA/wAAAP8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CA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IAAAAB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AAAACAAAAAgA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gAAAA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AHAAAADfAAAA/wAAAP8AAAD/AAAA/wAAAP8AAAD/AAAA&#10;/wAAAP8AAAD/AAAA/wAAAP8AAAD/AAAA/wAAAP8AAACvAAAAI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wAA&#10;AP8AAAD/AAAA/wAAAP8AAAD/AAAA/wAAAP8AAAD/AAAA/wAAAP8AAADvAAAAnwAAADAAAAAAAAAA&#10;AAAAAAAAAACAAAAA/wAAAP8AAAD/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AA&#10;AACfAAAA/wAAAP8AAAD/AAAA/wAAAP8AAAD/AAAA/wAAAP8AAAD/AAAA/wAAAP8AAAD/AAAA/wAA&#10;AE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AAAABgAAAAzwAAAP8AAAD/AAAA/wAAAP8AAAD/&#10;AAAA/wAAAP8AAAD/AAAA/wAAAP8AAAB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AAAAnwAAAO8AAAD/AAAA/wAAAP8AAAD/AAAA/wAAAP8AAAD/AAAAQ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YAAAAL8AAAD/AAAA/wAAAP8A&#10;AAD/AAAA/wAAAE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AAAAEAAAABAA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AAAAI8AAADvAAAA/wAAAP8AAAB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&#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AAAACfAAAA7wAAAP8AAAD/AAAA/wAAAP8A&#10;AADvAAAAnwAAAE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AAAACvAAAAQ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AAAAB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DvAAAA&#10;/wAAAP8AAAD/AAAA/wAAAP8AAAD/AAAA/wAAAP8AAAD/AAAAvwAAA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AAAACfAAAAM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AAAAL8AAAD/AAAA/w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AAA&#10;AJ8AAAD/AAAA/wAAAO8AAAA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A&#10;AAAAvwAAAP8AAAD/AAAA/wAAAP8AAAD/AAAAY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AAAnwAAAP8AAAD/AAAA/wAAAP8AAAD/AAAA7wAAAD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AAAAC/AAAA/wAAAP8AAAD/AAAA/wAAAP8AAAD/AAAA/wAAAP8AAAB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AAAACfAAAA/wAAAP8AAAD/AAAA/wAAAP8AAAD/AAAA&#10;/wAAAP8AAADvAAAA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8AAAD/AAAA/wAAAP8AAAD/AAAA/wAAAO8A&#10;AACfAAAA/wAAAP8AAAD/AAAA/w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CfAAAAnwAAAP8AAAD/AAAA/wAAAO8AAAAw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10;/wAAAP8AAAD/AAAA7wAAAIAAAAAQAAAAAAAAAGAAAAD/AAAA/wAAAP8AAAD/AAAAY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J8AAAAgAAAAAAAAAAAAAACfAAAA/wAAAP8AAAD/&#10;AAAA7wAAAD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wAAAP8AAAD/AAAArwAAABAAAAAAAAAAAAAAAAAAAAAAAAAAYAAA&#10;AP8AAAD/AAAA/wAAAP8AAAB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FAAAAAAAAAAAAAA&#10;AAAAAAAAAAAAAAAAAJ8AAAD/AAAA/wAAAP8AAADvAAAA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8AAAD/AAAA/wAAAIAAAAAA&#10;AAAAAAAAAAAAAAAAAAAAAAAAAAAAAABgAAAA/wAAAP8AAAD/AAAA/w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thYIGPgoCtj4KA&#10;rY+CgK2PgoCtj4KArY+CgK2PgoCtj4KArY+CgK2PgoCtj4KArY+CgK2PgoCtj4KArY+CgK0AAAD/&#10;AAAA/wAAAP8AAABAAAAAAAAAAAAAAAAAAAAAAAAAAAAAAAAAAAAAnwAAAP8AAAD/AAAA/wAAAO93&#10;bGuwj4KArY+CgK2PgoCtj4KArY+CgK2PgoCtj4KArY+CgK2PgoCtj4KArY+CgK2PgoCtj4KArY+C&#10;gK2Pgo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wAAAP8AAACAAAAAAAAAAAAAAAAAAAAAAAAAAAAAAAAAAAAAEAAAAN8AAAD/AAAA&#10;/wAAAP8AAAD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a/ravmv62r5r+tq+a/ravmv62r5r+t&#10;q+a/ravmv62r5r+tq+a/ravmAAAA/wAAAP8AAAD/AAAAQAAAAAAAAAAAAAAAAAAAAAAAAAAAAAAA&#10;AAAAAAAAAADPAAAA/wAAAP8AAAD/p5eW6b+tq+a/ravmv62r5r+tq+a/ravmv62r5r+tq+a/ravm&#10;v62r5r+tq+a/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wAAAP8AAAD/AAAAgAAAAAAAAAAAAAAAAAAAAAAA&#10;AAAAAAAAEAAAAM8AAAD/AAAA/wAAAP8AAADPAAAAE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v62r5r+tq+a/ravmv62r5r+tq+a/ravmv62r5r+tq+a/ravmv62r5gAAAP8AAAD/AAAA/wAAAEAA&#10;AAAAAAAAAAAAAAAAAAAAAAAAAAAAAAAAAAAgAAAA/wAAAP8AAAD/SEFA9r+tq+a/ravmv62r5r+t&#10;q+a/ravmv62r5r+tq+a/ravmv62r5r+tq+a/ravm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8AAAD/AAAA&#10;/wAAAN8AAABgAAAAAAAAAAAAAAAAAAAAEAAAAM8AAAD/AAAA/wAAAP8AAADPAAAAE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r+tq+a/ravmv62r5r+tq+a/ravmv62r5r+tq+a/ravmv62r&#10;5r+tq+YAAAD/AAAA/wAAAP8AAABAAAAAAAAAAAAAAAAAAAAAAAAAAAAAAAAAAAAAnwAAAP8AAAD/&#10;AAAA/6eXlum/ravmv62r5r+tq+a/ravmv62r5r+tq+a/ravmv62r5r+tq+a/ravmv62r5r+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&#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wAAAP8AAAD/AAAA/wAAAN8AAABgAAAAEAAAAM8AAAD/AAAA/wAA&#10;AP8AAADPAAAAE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a/ravmv62r5r+tq+a/&#10;ravmv62r5r+tq+a/ravmv62r5r+tq+a/ravmAAAA/wAAAP8AAAD/AAAAQAAAAAAAAAAAAAAAAAAA&#10;AAAAAAAAAAAAIAAAAP8AAAD/AAAA/0hBQPa/ravmv62r5r+tq+a/ravmv62r5r+tq+a/ravmv62r&#10;5r+tq+a/ravmv62r5r+tq+a/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AAAAN8AAAD/AAAA/wAAAP8AAAD/&#10;AAAA/wAAAP8AAAD/AAAA/wAAAP8AAADPAAAAE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D/AAAA/wAAAEAAAAAAAAAAAAAAAAAAAAAA&#10;AAAAAAAAAAAAAAAAAAAAQAAAAP8AAAD/AAAA/wAAAP8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v62r5r+tq+a/ravmv62r5r+tq+a/ravmv62r5r+tq+a/ravmv62r5gAAAP8AAAD/&#10;AAAA/wAAAJ8AAACAAAAAgAAAAIAAAACAAAAAgAAAAL8AAAD/AAAA/wAAAP+nl5bpv62r5r+tq+a/&#10;ravmv62r5r+tq+a/ravmv62r5r+tq+a/ravmv62r5r+tq+a/ravm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AN8AAAD/AAAA/wAAAP8AAAD/AAAA/wAAAP8AAADPAAAAE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wAAAP8AAAD/AAAA/wAA&#10;AP8AAABAAAAAAAAAAAAAAAAAAAAAAAAAAAAAAAAAAAAAAAAAAEAAAAD/AAAA/wAAAP8AAAD/AAAA&#10;v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wAAAP8AAAD/AAAA&#10;/wAAAP8AAAC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N8AAAD/AAAA/wAAAP8A&#10;AADPAAAAE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8AAAD/AAAA/wAAAP8AAAD/AAAAQAAAAAAAAAAAAAAAAAAAAAAAAAAAAAAAAAAAAAAA&#10;AABAAAAA/wAAAP8AAAD/AAAA/wAAAL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N8AAADPAAAAE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wAAAP8AAAD/AAAA/wAAAM8AAACPAAAA&#10;UAAAACAAAAAAAAAAAAAAAAAAAAAAAAAAQAAAAP8AAAD/AAAA/wAAAP8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8AAAC/AAAAvwAAAL8MCwvOMCsr+TArK/kwKyv5MCsr+TArK/kYFhXcA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3w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wAAAP8A&#10;AAD/AAAA/wAAAP8AAAD/AAAA/wAAAP8AAAD/AAAA7wAAAL8AAACAAAAAUAAAAFAAAAD/AAAA/wAA&#10;AP8AAAD/AAAA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AA/wAAAP8AAAD/AAAA3w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AD/AAAA/wAAAP8AAAD/AAAA/wAAAP8AAAD/AAAA/wAAAP8AAAD/&#10;AAAA/wAAAP8AAAD/AAAA/wAAAP8AAAD/AAAA/wAAAL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AA/wAAAP8AAAD/AAAA/wAAAP8A&#10;AAD/AAAA3w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D/AAAA/wAA&#10;AP8AAAD/AAAA/wAAAP8AAAD/AAAA/wAAAP8AAAD/AAAA/wAAAP8AAAD/AAAA/wAAAP8AAAD/AAAA&#10;3wAAAJ8AAABwA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wAAAP8AAAD/AAAA/wAAAP8AAAD/AAAA/wAAAP8AAAD/AAAA3w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D/AAAA/wAAAP8AAAD/AAAA/wAAAP8AAAD/AAAA/wAAAP8AAAD/AAAA/wAAAP8A&#10;AAD/AAAA/wAAAP8AAAD/AAAA/wAAAP8AAAD/AAAA/wAAAP8AAAD/AAAAzwAAAJ8AAABgAAAAM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AAAA/wAAAP8AAAD/AAAA/wAAAGAAAABgAAAA3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AAAAL8AAAD/AAAA/wAAAP8AAAD/AAAA/wAAAP8AAAD/AAAA/wAAAP8A&#10;AAD/AAAA/wAAAP8AAAD/AAAA/wAAAP8AAAD/AAAA/wAAAP8AAAD/AAAA/wAAAP8AAAD/AAAA/wAA&#10;AP8AAADvAAAAnw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AAAACAAAAAvwAAAO8AAAD/AAAA/wAAAP8AAAD/AAAA&#10;/wAAAP8AAAD/AAAA/wAAAP8AAAD/AAAA/wAAAP8AAAD/AAAA/wAAAP8AAAD/AAAA/wAAAP8AAAD/&#10;AAAA/wAAAP8AAAD/AAAA/wAAAP8AAAD/AAAAvwAAAD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wAAAP8AAAD/AAAA/wAAAGAAAAAA&#10;AAAAAAAAAAAAAABgAAAA3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AAAAJ8AAADvAAAA&#10;/wAAAP8AAAD/AAAA/wAAAP8AAAD/AAAA/wAAAP8AAAD/AAAA/wAAAP8AAAD/AAAA/wAAAP8AAAD/&#10;AAAA/wAAAP8AAAD/AAAA/wAAAK8AAABgAAAAE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AAAAGAAAACPAAAAvwAAAP8AAAD/AAAA/wAAAP8AAAD/AAAA/wAAAP8AAAD/AAAA/wAA&#10;AP8AAAD/AAAA/wAAAP8AAAD/AAAA/wAAAP8AAAD/AAAA/wAAAP8AAAD/AAAA/wAAAP8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CAgKzArKzow&#10;Kys6MCsrOjArKzowKys6MCsrOjArKzowKys6MCsrOjArKzowKys6MCsrOjArKzoMCwtuAAAA/wAA&#10;AP8AAAD/AAAA/wAAAGAAAAAAAAAAAAAAAAAAAAAAAAAAAAAAAEAAAAD/AAAA/wAAAP8wKys6MCsr&#10;OjArKzowKys6MCsrOjArKzowKys6MCsrOjArKzowKys6MCsrOjArKzowKys6MCsrO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AAAACAAAAAvwAAAP8AAAD/AAAA/wAAAP8AAAD/AAAA/wAA&#10;AP8AAAD/AAAA/wAAAP8AAAD/AAAA/wAAAM8AAACfAAAAYAAAAB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AAAAGAAAACf&#10;AAAAzwAAAP8AAAD/AAAA/wAAAP8AAAD/AAAA/wAAAP8AAAD/AAAA/wAAAP8AAAD/AAAA/wAAAP8A&#10;AAD/AAAA/wAAAP8AAAD/AAA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r+tq+a/ravmv62r5r+tq+a/ravm&#10;v62r5r+tq+abjYvrAAAA/wAAAP8AAAD/AAAA/wAAAGAAAAAAAAAAAAAAAAAAAAAAAAAAAAAAAAAA&#10;AABAAAAA/wAAAP8AAAD/v62r5r+tq+a/ravmv62r5r+tq+a/ravmv62r5r+tq+a/ravmv62r5r+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AAAAEAAAABgAAAAgAAAAIAAAACAAAAAgAAAAIAAAABA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AAAAHAAAACfAAAA3wAAAP8AAAD/AAAA&#10;/wAAAP8AAAD/AAAA/wAAAP8AAAD/AAAA/wAAAP8AAAD/AAAA/w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a/ravmv62r5r+tq+a/ravmv62r5r+tq+a/ravmv62r5hgWFfwAAAD/AAAA/wAAAN8AAAAAAAAA&#10;AAAAAAAAAAAAAAAAAAAAAAAAAAAAAAAAQAAAAP8AAAD/AAAA/7+tq+a/ravmv62r5r+tq+a/ravm&#10;v62r5r+tq+a/ravmv62r5r+tq+a/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AAAAvwAAAIA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QAAAAIAAAACvAAAA3wAAAP8AAAD/AAAA/wAAAP8AAAD/AAAA/wAA&#10;AP8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v62r5r+tq+a/ravmv62r5r+tq+a/ravmv62r5r+tq+Z3&#10;bGvvAAAA/wAAAP8AAAD/AAAAYAAAAAAAAAAAAAAAAAAAAAAAAAAAAAAAAAAAAEAAAAD/AAAA/wAA&#10;AP+/ravmv62r5r+tq+a/ravmv62r5r+tq+a/ravmv62r5r+tq+a/ravm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zwAAAP8AAAD/AAAA7wAAAIAAAA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wAAAK8AAABwAAAAMAAAAAAAAAAAAAAAAAAAAAAAAAAAAAAA&#10;AAAAAAAAAAAAAAAAAAAAAAAAAAAAAAAAAAAAAAAAAAAAAAAAAAAAAAAAAAAAAAAAAAAAAAAAAAAQ&#10;AAAAUAAAAIAAAAC/AAAA7wAAAP8AAAD/AAAA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r+tq+a/ravmv62r&#10;5r+tq+a/ravmv62r5r+tq+a/ravmv62r5hgWFfwAAAD/AAAA/wAAAN8AAAAAAAAAAAAAAAAAAAAA&#10;AAAAAAAAAAAAAABAAAAA/wAAAP8AAAD/v62r5r+tq+a/ravmv62r5r+tq+a/ravmv62r5r+tq+a/&#10;ravmv62r5r+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zwAAAP8AAAD/AAAA/wAAAP8A&#10;AAD/AAAA7wAAAIA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P8A&#10;AADvAAAAMAAAAAAAAAAAAAAAAAAAAAAAAAAAAAAAAAAAAAAAAAAAAAAAAAAAAAAAAAAAAAAAAAAA&#10;AAAAAAAAAAAAAAAAAAAAAAAAAAAAAAAAAAAAAAAAAAAAAAAAAAAAAAAgAAAAUAAAACAAAAAAAAAA&#10;AAAAAAAAAAAAAAAAAAAAAAAAAAAAAAAAAAAAAAAAAAAAAAAAAAAAAAAAAAAAAAAAAAAAAAAAAAAA&#10;AAAAAAAAAAAAAAAAAAAAAAAAAAAAAAAAAAAAAAAAAAAAAAAAAAAAAAAAAAAAAAAwA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a/ravmv62r5r+tq+a/ravmv62r5r+tq+a/ravmv62r5r+tq+Z3bGvvAAAA/wAA&#10;AP8AAAD/AAAAYAAAAAAAAAAAAAAAAAAAAAAAAAAAAAAAQAAAAP8AAAD/AAAA/7+tq+a/ravmv62r&#10;5r+tq+a/ravmv62r5r+tq+a/ravmv62r5r+tq+a/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zwAAAP8AAAD/AAAA/wAAAP8AAAD/AAAA/wAAAP8AAAD/AAAA7wAAAIA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EFAVmBXVnNgV1ZzYFdWc2BXVnNgV1ZzYFdWc2BXVnNgV1ZzYFdWc2BXVnNgV1Zz&#10;YFdWc2BXVnNgV1ZzYFdWcwAAAN8AAAD/AAAA/wAAAO8AAAC/AAAAvwAAAL8AAAC/AAAAvwAAAM8A&#10;AAD/AAAA/wAAAP9gV1ZzYFdWc2BXVnNgV1ZzYFdWc2BXVnNgV1ZzYFdWc2BXVnNgV1ZzYFdWc2BX&#10;VnNgV1ZzYFdWc2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zwAAAP8AAAD/AAAA/wAAAM8AAABQAAAAvwAAAP8AAAD/AAAA/wAA&#10;AP8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wAAAP8AAABAAAAAAAAA&#10;AAAAAAAAAAAAAAAAAAAAAAAAAAAAgAAAAP8AAAC/AAAAgAAAAEAAAAAAAAAAAAAAAAAAAAAAAAAA&#10;AAAAAAAAAAAAAAAAAAAAAAAAAAAAAAAAAAAAAAAAAAAAAAAAAAAAAAAAAAAAAAAAAAAAAAAAAAAA&#10;AAAAAAAAAAAAAAAAAAAAAAAAAAAAAAAAAAAAAAAAAAAAAAAAAAAAAAAAAAAAAAAAAAAAAAAAAAAA&#10;AAAAAAAAAAAAAAAAAAAAAAAAAAAAAAAAAAAAAAAAAAAAAIAAAAD/AAAA/wAAAP8AAAD/AAAArw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zwAAAP8AAAD/AAAA/wAAAM8AAAAQ&#10;AAAAAAAAAAAAAABAAAAAvwAAAP8AAAD/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8AAAD/AAAA/wAAAP8AAAD/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zwAA&#10;AP8AAAD/AAAA/wAAAM8AAAAQAAAAAAAAAAAAAAAAAAAAAAAAAAAAAAC/AAAA/w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AAAADPAAAAnwAAA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AgAAAAIAYFhWcYFdW82BXVvNgV1bz&#10;YFdW82BXVvMwKyu5AAAAgA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wAAAP8AAAD/AAAA/wAAAM8AAAAQAAAAAAAAAAAAAAAAAAAAAAAAAAAA&#10;AAAAAAAAvwAAAP8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AAAADPAAAA/wAA&#10;AP8AAAD/AAAAnw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8AAAD/AAAA/wAAAP8AAAAwAAAA&#10;AAAAAAAAAAAAAAAAAAAAAAAAAAAAAAAAAAAAAL8AAAD/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AAAADPAAAA/wAAAP8AAAD/AAAA/wAAAP8AAAD/AAAAnwAAA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pgV1ZzYFdWc2BXVnNgV1ZzYFdWc2BXVnNgV1ZzYFdWc2BXVnNgV1ZzYFdWc2BXVnNg&#10;V1aTAAAA/wAAAP8AAAD/AAAAnwAAAAAAAAAAAAAAAAAAAAAAAAAAAAAAAAAAAAAAAAC/AAAA/wAA&#10;AP8wKyu5YFdWc2BXVnNgV1ZzYFdWc2BXVnNgV1ZzYFdWc2BXVnNgV1ZzYFdWc2BXVnNgV1ZzYFdW&#10;c2BXVnNgV1ZzGBYVH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AAAADPAAAA/wAAAP8AAAD/AAAA/wAAAP8AAAD/AAAA&#10;/wAAAP8AAAD/AAAAnw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a/ravmv62r&#10;5r+tq+a/ravmv62r5r+tq+a/ravmv62r5khBQPYAAAD/AAAA/wAAAP8AAAAgAAAAAAAAAAAAAAAA&#10;AAAAAAAAAAAAAAAAAAAAvwAAAP8AAAD/YFdW87+tq+a/ravmv62r5r+tq+a/ravmv62r5r+tq+a/&#10;ravmv62r5r+tq+a/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AAAADPAAAA/wAAAP8A&#10;AAD/AAAAzwAAADAAAACfAAAA/wAAAP8AAAD/AAAA/wAAAP8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v62r5r+tq+a/ravmv62r5r+tq+a/ravmv62r5r+tq+anl5bpAAAA/wAA&#10;AP8AAAD/AAAAnwAAAAAAAAAAAAAAAAAAAAAAAAAAAAAAAAAAAL8AAAD/AAAA/2BXVvO/ravmv62r&#10;5r+tq+a/ravmv62r5r+tq+a/ravmv62r5r+tq+a/ravm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AAAADPAAAA/wAAAP8AAAD/AAAAzwAAABAAAAAAAAAAAAAAACAAAACfAAAA/wAAAP8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r+tq+a/ravmv62r5r+tq+a/ravm&#10;v62r5r+tq+a/ravmv62r5khBQPYAAAD/AAAA/wAAAP8AAAC/AAAAvwAAAL8AAAC/AAAAvwAAAL8A&#10;AADvAAAA/wAAAP9gV1bzv62r5r+tq+a/ravmv62r5r+tq+a/ravmv62r5r+tq+a/ravmv62r5r+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AAAADPAAAA/wAAAP8AAAD/AAAAzwAAABAAAAAAAAAAAAAA&#10;AAAAAAAAAAAAAAAAAL8AAAD/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wAAAP8AAAD/AAAA/wAAAEAA&#10;AAAAAAAAAAAAAAAAAAAAAAAAAAAAAAAAAACAAAAA/wAAAP8AAAD/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AAAAJ8AAADvAAAA/wAAAP8AAAD/AAAA/wAA&#10;AP8AAAD/AAAA/wAAAP8AAAD/AAAA/wAAAP8AAAD/AAAAjwAAAB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fAAAA/wAA&#10;AP8AAAD/AAAA/wAAAP8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a/ravmv62r5r+tq+a/ravmv62r5r+tq+a/ravmv62r5r+tq+anl5bpAAAA/wAAAP8AAAD/AAAA&#10;/wAAAP8AAAD/AAAA/wAAAP8AAAD/AAAA/wAAAP8AAAD/YFdW87+tq+a/ravmv62r5r+tq+a/ravm&#10;v62r5r+tq+a/ravmv62r5r+tq+a/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AAAADPAAAA/wAAAP8AAAD/&#10;AAAAzwAAABAAAAAAAAAAAAAAAAAAAAAAAAAAAAAAAAAAAAC/AAAA/w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wAAAP8AAAD/AAAA/wAAAP8AAABAAAAAAAAAAAAAAAAAAAAAAAAAAAAAAAAAAAAAgAAAAP8AAAD/&#10;AAAA/w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AAAAL8AAAD/AAAA/wAAAP8AAAD/AAAA/wAAAP8AAAD/AAAA/wAAAP8AAAD/AAAA/wAAAP8A&#10;AADPAAAAE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AAA/wAAAP8AAAD/AAAA/w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AAAAGA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v62r5r+tq+a/ravmv62r5r+tq+a/ravmv62r5r+tq+a/&#10;ravmv62r5khBQPYAAAD/AAAA/wAAAP8AAAD/AAAA/wAAAP8AAAD/AAAA/wAAAP8AAAD/AAAA/2BX&#10;VvO/ravmv62r5r+tq+a/ravmv62r5r+tq+a/ravmv62r5r+tq+a/ravm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8AAAD/AAAA/wAAAO8AAAAwAAAAAAAAAAAAAAAAAAAAAAAAAAAAAAAAAAAA&#10;vwAAAP8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8AAAD/AAAA/wAAAP8AAAD/AAAAQAAAAAAAAAAAAAAAAAAA&#10;AAAAAAAAAAAAAAAAAIAAAAD/AAAA/wAAAP8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ACPAAAA3wAAAP8AAAD/AAAA/wAAAP8AAAD/AAAA/wAAAP8AAAD/AAAA&#10;/wAAAP8AAAD/AAAA/wAAAP8AAAD/AAAA/wAAAM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8AAAD/AAAA/wAAAP8AAAD/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wAA&#10;AJ8AAAB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gWFR0wKys6MCsrOjArKzowKys6MCsrOjArKzowKys6MCsr&#10;OjArKzowKys6MCsrOjArKzowKys6MCsrOjArKzokICBLAAAAgGBXVvNgV1bzYFdW82BXVvNgV1bz&#10;SEFA1gAAAIAAAACAAAAAgAAAAIAYFhVdMCsrOjArKzowKys6MCsrOjArKzowKys6MCsrOjArKzow&#10;Kys6MCsrOjArKzowKys6MCsrOjArKzowKys6DAsLD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AAAA/wAAAP8AAAD/AAAA7wAAADAA&#10;AAAAAAAAAAAAAAAAAAAAAAAAAAAAAM8AAAD/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Y+CgK2PgoCtj4KArY+CgK2PgoCtj4KArY+CgK2PgoCtj4KArQ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AAP8A&#10;AAD/AAAA/wAAAK8AAABAAAAAQAAAAEAAAABAAAAAQAAAAH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A/wAAAP8AAAD/AAAA/wAAAO8AAACfAAAAM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8AAAD/AAAA/wAAAP8AAADvAAAAMAAAAAAAAAAAAAAAYAAAAN8AAAD/AAAA/w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tq+a/ravmv62r5r+tq+a/ravmv62r5r+t&#10;q+a/ravmv62r5r+tq+Y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8AAAD/AAAA/wAAAP8AAAAgAAAAAAAAAAAAAAAAAAAAAAAAAAAAAAB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D/AAAA/wAAAP8AAAD/AAAA&#10;/wAAAP8AAADfAAAAgA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8AAAD/AAAA/wAAAO8AAABwAAAA3wAA&#10;AP8AAAD/AAAA/wAAAP8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AAAAD/AAAA/wAAAP8AAACfAAAAAAAA&#10;AAAAAAAAAAAAAAAAAAAAAAAAAAAAQ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A&#10;AAD/AAAA/wAAAP8AAAD/AAAA/wAAAP8AAAD/AAAA/wAAAP8AAAD/AAAAzwAAAHAAAAA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f&#10;AAAA/wAAAP8AAAD/AAAA/wAAAP8AAAD/AAAA/wAAAP8AAADfAAAAY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10;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f&#10;AAAA/wAAAP8AAAD/AAAAIAAAAAAAAAAAAAAAAAAAAAAAAAAAAAAAAAAAAE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wAAAP8AAAD/AAAA/wAAAP8AAAD/AAAA/wAAAP8AAAD/&#10;AAAA/wAAAP8AAAD/AAAA/wAAAK8AAAB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8AAAD/AAAA/wAAAP8AAAD/AAAA/wAAAN8AAAB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A/wAAAP8AAAD/AAAA3wAAABAAAAAAAAAAAAAAAAAAAAAAAAAA&#10;AAAAAAAAAAB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AAAAI8AAADfAAAA/wAA&#10;AP8AAAD/AAAA/wAAAP8AAAD/AAAA/wAAAP8AAAD/AAAA/wAAAP8AAAD/AAAA/wAAAO8AAACfAAAA&#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8A&#10;AAD/AAAA3w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AAAAM8AAAD/AAAA/wAAAP8A&#10;AADPAAAAEAAAAAAAAAAAAAAAAAAAAAAAAAAAAAAAQ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AAACPAAAAzwAAAP8AAAD/AAAA/wAAAP8AAAD/AAAA/wAAAP8A&#10;AAD/AAAA/wAAAP8AAAD/AAAA/wAAAP8AAADfAAAAjwAAAD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8AAAD/AAAA/wAAAP8AAAD/AAAA/wAAAP8AAAD/AAAA/wAAAP8AAAD/AAAA7wAA&#10;AB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AAAA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wAA&#10;AP8AAAD/AAAA/wAAAL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zwAAAP8AAAD/AAAA/wAAAM8AAAAQAAAAAAAAAAAAAAAAAAAAAAAAAI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AAAA&#10;cAAAAM8AAAD/AAAA/wAAAP8AAAD/AAAA/wAAAP8AAAD/AAAA/wAAAP8AAAD/AAAA/wAAAP8AAAD/&#10;AAAAzwAAAHA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wAAAP8AAAD/AAAA/wAAAP8AAAD/&#10;AAAA/wAAAP8AAAD/AAAA/w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P8AAAD/AAAA/wAAAP8AAAD/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AAAADPAAAA/wAAAP8AAAD/AAAAzwAA&#10;ABAAAAAAAAAAYAAAAN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AAAAHAAAACvAAAA/wAAAP8AAAD/AAAA/wAA&#10;AP8AAAD/AAAA/wAAAP8AAAD/AAAA/wAAAP8AAAD/AAAA/wAAAK8AAAB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wAA&#10;AP8AAAD/AAAA/wAAAP8AAAD/AAAA/wAAAP8AAAD/AAAA/wAAAP8AAAD/AAAA7wAAAB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D/AAAA/wAAAP8AAAD/AAAA/wAAAP8AAAD/AAAA&#10;/wAAAL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AAAAM8AAAD/AAAA/wAAAP8AAADPAAAA3wAAAP8AAAD/AAAA/wAAAP8AAAD/AAAA3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AAAABgAAAArwAAAP8AAAD/AAAA/wAAAP8AAAD/AAAA/wAAAP8AAAD/AAAA/wAAAP8A&#10;AAD/AAAA/wAAAM8AAAA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8AAAD/AAAA/wAAAJ8AAABAAAAAQAAAAEAAAABAAAAAQAAAAGAA&#10;AAD/AAAA/wAAAP8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kICArj4KArY+CgK2PgoCtj4KArY+CgK2PgoCt&#10;j4KArY+CgK2PgoCtj4KArY+CgK2PgoCtj4KArY+CgK0AAAD/AAAA/wAAAP8AAABwAAAAQAAAAEAA&#10;AABAAAAAQAAAAEAAAACPAAAA/wAAAP8AAAD/YFdWs4+CgK2PgoCtj4KArY+CgK2PgoCtj4KArY+C&#10;gK2PgoCtj4KArY+CgK2PgoCtj4KArY+CgK2PgoCtj4KArWthYI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zwAAAP8AAAD/AAAA/wAAAP8AAAD/AAAA&#10;/wAAAP8AAADfAAAAY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AAAAHAAAAC/AAAA/wAAAP8AAAD/AAAA&#10;/wAAAP8AAAD/AAAA/wAAAP8AAAD/AAAA/wAAAP8AAAD/AAAA7wAAAD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wAAAP8AAACAAAAA&#10;AAAAAAAAAAAAAAAAAAAAAAAAAAAAAAAAvwAAAP8AAAD/AAAA7wAAAB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v62r5r+tq+a/ravmv62r5r+tq+a/ravmv62r5r+tq+a/ravmAAAA&#10;/wAAAP8AAAD/AAAAQAAAAAAAAAAAAAAAAAAAAAAAAAAAAAAAEAAAAO8AAAD/AAAA/zArK/m/ravm&#10;v62r5r+tq+a/ravmv62r5r+tq+a/ravmv62r5r+tq+a/ravm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AA&#10;AADPAAAA/wAAAP8AAAD/AAAA/xgWFfx3bGvvYFdW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AAABwAAAAzwAAAP8A&#10;AAD/AAAA/wAAAP8AAAD/AAAA/wAAAP8AAAD/AAAA/wAAAP8AAAD/AAAA/wAAAP8AAAD/AAAA/wAA&#10;AP8AAADvAAAAE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wAAAP8AAAD/AAAAgAAAAAAAAAAAAAAAAAAAAAAAAAAAAAAAAAAAAEAAAAD/AAAA/w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r+tq+a/ravmv62r5r+tq+a/&#10;ravmv62r5r+tq+a/ravmv62r5gAAAP8AAAD/AAAA/wAAAEAAAAAAAAAAAAAAAAAAAAAAAAAAAAAA&#10;AAAAAACAAAAA/wAAAP8AAAD/j4KA7L+tq+a/ravmv62r5r+tq+a/ravmv62r5r+tq+a/ravmv62r&#10;5r+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AAAAM8AAAD/GBYV/Hdsa++/ravmv62r5mBXV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AAAA&#10;jwAAAN8AAAD/AAAA/wAAAP8AAAD/AAAA/wAAAP8AAAD/AAAA/wAAAP8AAAD/AAAA/wAAAP8AAAD/&#10;AAAA/wAAAP8AAAD/AAAA/wAAAP8AAAD/AAAA/wAAAH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r+tq+a/ravmv62r&#10;5r+tq+a/ravmv62r5r+tq+a/ravmv62r5jArK/kAAAD/AAAA/wAAAIAAAAAAAAAAAAAAAAAAAAAA&#10;AAAAAAAAAAAAAAAAAAAAvwAAAP8AAAD/DAsL/bOioOi/ravmv62r5r+tq+a/ravmv62r5r+tq+a/&#10;ravmv62r5r+tq+a/ravmv62r5r+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a/ravmv62r5r+tq+a/ravmv62r5r+tq+a/ravmv62r5r+tq+YAAAD/AAAA/wAAAP8AAABA&#10;AAAAAAAAAAAAAAAAAAAAAAAAAAAAAAAAAAAAEAAAAO8AAAD/AAAA/zArK/m/ravmv62r5r+tq+a/&#10;ravmv62r5r+tq+a/ravmv62r5r+tq+a/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kICA7d2xr77+t&#10;q+a/ravmv62r5r+tq+ZgV1Z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AAAAI8AAADfAAAA/wAAAP8AAAD/AAAA/wAAAP8AAAD/AAAA/wAAAP8AAAD/AAAA/wAA&#10;AP8AAAD/AAAA/wAAAK8AAABQAAAAIAAAAHAAAADfAAAA/wAAAP8AAAD/AAAA/wAAAP8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IQUBWg3d2no+CgK2PgoCtg3d2njArKzo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a/ravmv62r5r+tq+a/ravmv62r5r+tq+a/ravmv62r5r+tq+YwKyv5AAAA/wAA&#10;AP8AAACAAAAAAAAAAAAAAAAAAAAAAAAAAAAAAAAAAAAAAAAAAK8AAAD/AAAA/wAAAP8wKyv5v62r&#10;5r+tq+a/ravmv62r5r+tq+a/ravmv62r5r+tq+a/ravmv62r5r+tq+a/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ravmv62r5r+tq+a/ravmv62r&#10;5o+CgK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CsrOr+tq+a/ravmv62r5r+tq+a/ravmv62r5r+tq+a/ravmv62r5r+tq+a/ravmv62r5r+t&#10;q+a/ravmAAAA/wAAAP8AAAD/AAAAQAAAAAAAAAAAAAAAAAAAAAAAAAAAAAAAAAAAADAAAADvAAAA&#10;/wAAAP8AAAD/m42L67+tq+a/ravmv62r5r+tq+a/ravmv62r5r+tq+a/ravm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v62r5r+tq+a/ravmv62r5r+tq+a/ravm&#10;v62r5r+tq+a/ravmMCsr+QAAAP8AAAD/AAAAgAAAAAAAAAAAAAAAAAAAAAAAAAAAAAAAAAAAAJ8A&#10;AAD/AAAA/wAAAP8AAAD/YFdW87+tq+a/ravmv62r5r+tq+a/ravmv62r5r+tq+a/ravmv62r5r+t&#10;q+a/ravm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62r5r+tq+a/ravmv62r5r+tq+aPgo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q/ravmv62r5r+tq+a/ravmv62r5r+tq+a/ravm&#10;v62r5r+tq+a/ravmv62r5r+tq+a/ravmv62r5gAAAP8AAAD/AAAA/wAAAEAAAAAAAAAAAAAAAAAA&#10;AAAAAAAAAAAAADAAAADvAAAA/wAAAP8AAAD/SEFA9r+tq+a/ravmv62r5r+tq+a/ravmv62r5r+t&#10;q+a/ravmv62r5r+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r+t&#10;q+a/ravmv62r5r+tq+a/ravmv62r5r+tq+a/ravmv62r5jArK/kAAAD/AAAA/wAAAK8AAAAQAAAA&#10;AAAAAAAAAAAAAAAAAAAAAJ8AAAD/AAAA/wAAAP8MCwv9m42L67+tq+a/ravmv62r5r+tq+a/ravm&#10;v62r5r+tq+a/ravmv62r5r+tq+a/ravmv62r5r+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CPAAAAEAAAAAAAAAAAAAAAAAAAADAAAADvAAAA/wAAAP8AAAD/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a/ravmv62r5r+tq+a/ravmv62r5r+tq+a/ravmv62r5r+tq+Yw&#10;Kyv5AAAA/wAAAP8AAAD/AAAA7wAAAIAAAAAQAAAAAAAAAJ8AAAD/AAAA/wAAAP8MCwv9m42L67+t&#10;q+a/ravmv62r5r+tq+a/ravmv62r5r+tq+a/ravmv62r5r+tq+a/ravmv62r5r+tq+a/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&#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O8AAACAAAAAEAAAADAAAADvAAAA/wAA&#10;AP8AAAD/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2FggY+CgK2PgoCtj4KArY+CgK2PgoCtj4KArY+CgK2PgoCtj4KA&#10;rY+CgK2PgoCtj4KArY+CgK2PgoCtJCAgywAAAP8AAAD/AAAA/wAAAP8AAAD/AAAA7wAAAL8AAAD/&#10;AAAA/wAAAP8AAADva2FgsY+CgK2PgoCtj4KArY+CgK2PgoCtj4KArY+CgK2PgoCtj4KArY+CgK2P&#10;goCtj4KArY+CgK2PgoCtj4KArY+CgK2PgoCtj4KArY+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8AAAD/AAAA/wAAAP8AAAD/&#10;AAAA/wAAAO8AAADvAAAA/wAAAP8AAAD/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AvwAA&#10;AP8AAAD/AAAA/wAAAP8AAAD/AAAA/wAAAP8MCwv9PDY1e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AAAAL8AAAD/AAAA/wAAAP8AAAD/AAAA/wAAAP8AAAD/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AvwAAAP8AAAD/AAAA/wAAAP8MCwv9m42L62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DY1iDArK/kAAAD/AAAA/wAAAP8A&#10;AAD/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FhVdMCsr&#10;+QAAAP8MCwv9m42L67+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j4KA7DArK/kAAAD/SEFA9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gWFU1I&#10;QUD2p5eW6b+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PgoDsm42L67+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m42L67+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AAADvAAAA/wAAAP9IQUD2p5eW6b+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&#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AAADvAAAA/wAAAP8AAAD/AAAA/wAA&#10;AP9IQUD2SEFAd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vwAAAAAAAAAAAAAAAAAAAAAAAAAAAAAAAAAAAAAAAAAAAAAAvwAAAP8AAAD/AAAA/wAAAP8AAABA&#10;AAAAAAAAAAAAAAAAAAAAIAAAAP8AAAD/AAAA/wAAAP8AAAD/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tq+a/ravmv62r5r+tq+ZgV1ZzAAAAAAAA&#10;AAAAAAAAAAAAAAAAAAAAAAAAAAAAAAAAAAAAAAAAAAAAAAAAAAAAAAAAAAAAAAAAAAAAAAAAAAAA&#10;AAAAAAAAAAAAAAAAAAAAAAAAAAAAAAAAAAAAAAAAAAAAAAAAAAAAAAAAAAAAAAAAAGBXVnO/ravm&#10;v62r5r+tq+a/ravmAAAAAAAAAAAAAAAAAAAAAAAAAACPgoCtv62r5r+tq+a/ravmv62r5rOioNiP&#10;goCts6Kg2L+tq+a/ravmv62r5r+tq+azoqDYDAsLDg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AAADv&#10;AAAA/wAAAP8AAAD/AAAA/wAAAP8AAAD/AAAA/wAAAP8AAACfA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AA&#10;AAD/AAAA/wAAAP8AAAD/AAAA/wAAAFAAAAAAAAAAAAAAAAAAAAAAAAAAAAAAAAAAAAAAAAAAAAAA&#10;AL8AAAD/AAAA/wAAAP8AAAD/AAAAQAAAAAAAAAAAAAAAAAAAAAAAAACvAAAA/wAAAP8AAAD/AAAA&#10;/wAAAO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ravm&#10;v62r5r+tq+a/ravmYFdWcwAAAAAAAAAAAAAAAAAAAAAAAAAAAAAAAAAAAAAAAAAAAAAAAAAAAAAA&#10;AAAAAAAAAAAAAAAAAAAAAAAAAAAAAAAAAAAAAAAAAAAAAAAAAAAAAAAAAAAAAAAAAAAAAAAAAAAA&#10;AAAAAAAAAAAAAAAAAABgV1Zzv62r5r+tq+a/ravmv62r5gAAAAAAAAAAAAAAAAAAAAAAAAAAJCAg&#10;K7OioNi/ravmv62r5r+tq+a/ravmv62r5r+tq+a/ravmv62r5r+tq+a/ravmPDY1S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ADvAAAA/wAAAP8AAAD/AAAAnwAAAJ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A/wAAAP8AAAD/AAAA/wAAAP8AAAAQAAAAAAAAAAAAAAAA&#10;AAAAAAAAAAAAAAAAAAAAAAAAAAAAAAC/AAAA/wAAAP8AAAD/AAAA/wAAAEAAAAAAAAAAAAAAAAAA&#10;AAAAAAAAYAAAAP8AAAD/AAAA/wAAAP8AAAD/AAAAM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AAADvAAAA/wAAAP8AAAD/AAAAnwAAAAAA&#10;AAAAAAAAIAAAAJ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A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AAADvAAAA&#10;/wAAAP8AAAD/AAAAnwAAAAAAAAAAAAAAAAAAAAAAAAAAAAAAU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8AAAD/AAAA/wAAAL8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ICArMCsrOjArKzoMCwsO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AAAADvAAAA/wAAAP8AAAD/AAAAnwAAAAAAAAAAAAAAAAAAAAAAAAAAAAAAAAAA&#10;AE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8AAAD/AAAA/wAAAP8AAAD/&#10;AAAA/wAAAL8AAAB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7wAAAP8AAAD/AAAAzwAAAAAAAAAA&#10;AAAAAAAAAAAAAAAAAAAAAAAAAAAAAAB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8AAAD/AAAA/wAAAP8AAAD/AAAA/wAAAP8AAAD/AAAA/wAAAL8AAAB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wAAAP8AAAAgAAAAAAAAAAAAAAAAAAAAAAAAAAAAAAAAAAAAQ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8AAAD/AAAA/wAAAP8AAADvAAAAjwAAAO8AAAD/AAAA/wAAAP8A&#10;AAD/AAAA/wAAAH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7wAAAP8AAAD/AAAAnwAAAAAAAAAAAAAAAAAAAAAA&#10;AAAAAAAAAAAAAE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8AAAD/AAAA/wAAAP8AAADvAAAA&#10;MAAAAAAAAAAQAAAAgAAAAO8AAAD/AAAA/w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wAAAP8AAAAgAAAAAAAAAAAAAAAAAAAAAAAAAAAAAAB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8A&#10;AAD/AAAA/wAAAP8AAADvAAAAMAAAAAAAAAAAAAAAAAAAAAAAAAAQAAAAzwAAAP8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AAAAD/AAAA/wAAAP8AAAD/AAAA/wAAAM8AAAAAAAAAAAAAAAAAAAAAAAAAAAAAAAAA&#10;AAAAAAAAAAAAAAAAAAAAAAAAAAAAAAAAAAAAAAAAAAAAAAAAAAAAAAAAAAAAAAAAAACvAAAA/wAA&#10;AP8AAAD/AAAA/wAAAL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rwAAAE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7wAAAP8AAAD/AAAAvwAAAIAAAACAAAAAgAAAAIAAAACAAAAAn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tq+a/ravmv62r5r+tq+a/ravmj4KA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8AAAD/AAAA/wAAAP8AAADvAAAAMAAAAAAAAAAAAAAAAAAAAAAAAAAA&#10;AAAAAAAAAL8AAAD/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wAAAP8AAAD/AAAA/wAAAP8AAAD/AAAA&#10;nwAAAAAAAAAAAAAAAAAAAAAAAAAAAAAAAAAAAAAAAAAAAAAAAAAAAAAAAAAAAAAAAAAAAAAAAAAA&#10;AAAAAAAAAAAAAAAAAAAA7wAAAP8AAAD/AAAA/w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AA/wAAAP8AAAD/AAAA&#10;vwAAA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wAAAP8AAAD/&#10;AAAA/wAAAP8AAAD/AAAA/wAAAP8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ravmv62r5r+tq+a/&#10;ravmv62r5o+Cg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D/AAAAQAAA&#10;AAAAAAAAAAAAAAAAAAAAAAAAAAAAAAAAAAAAAAC/AAAA/w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AA&#10;AAD/AAAA/wAAAP8AAAD/AAAA/wAAAP8AAAC/AAAAEAAAAAAAAAAAAAAAAAAAAAAAAAAAAAAAAAAA&#10;AAAAAAAAAAAAAAAAAAAAAAAAAAAAAAAAAAAAAAAAAAAAcAAAAP8AAAD/AAAA/wAAAP8AAAD/AAAA&#10;Y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AA/wAAAP8AAAD/AAAA/wAAAP8AAAD/AAAAvwAAA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7wAAAP8AAAD/AAAA/wAAAP8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AK8AAADvAAAA/wAAAP8AAADfAAAArwAA&#10;AGAAAAA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62r5r+tq+a/ravmv62r5r+tq+aPgo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AAAAP8AAAD/AAAA/wAAAIAAAAAAAAAAAAAAAAAAAAAAAAAAAAAAAAAAAAAAAAAAvwAAAP8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wAAAP8AAAD/AAAA/wAAAP8AAAD/AAAA/wAAAO8AAACA&#10;AAAAEAAAAAAAAAAAAAAAAAAAAAAAAAAAAAAAAAAAAAAAAAAAAAAAAAAAAAAAAAAAAAAAQAAAAP8A&#10;AAD/AAAA/wAAAP8AAAD/AAAA/wAAAC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AA/wAAAP8AAAD/AAAA/wAAAP8AAAD/AAAA/wAAAP8AAAD/&#10;AAAAvwAAAE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AAAAC/AAAAvwwLC84wKyv5MCsr+TArK/kw&#10;Kyv5MCsr+RgWFdwAAAC/AAAA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AAAAzwAAAP8AAAD/&#10;AAAA/wAAAP8AAAD/AAAA/wAAAP8AAAD/AAAA7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tq+a/ravmv62r5r+tq+a/ravmj4K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wAAAP8AAADvAAAAEAAAAAAAAAAAAAAA&#10;AAAAAAAAAAAAAAAAAAAAAL8AAAD/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AAAADfAAAA/wAA&#10;AP8AAAD/AAAA/wAAAP8AAAD/AAAA/wAAAO8AAACfAAAAYAAAACAAAAAAAAAAAAAAAAAAAAAAAAAA&#10;AAAAAAAAAAAwAAAAnwAAAP8AAAD/AAAA/wAAAP8AAAD/AAAA/wAAAM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wAAAP8AAAD/AAAA/wAA&#10;AHAAAACAAAAA7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A7wAAAP8AAAD/AAAA/wAAAP8AAAD/AAAA/wAAAP8AAAD/AAAA/wAAAP8AAAD/AAAA&#10;zwAAAD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ravm&#10;v62r5r+tq+a/ravmv62r5o+CgK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AAAAP8A&#10;AAD/AAAA/wAAAIAAAAAAAAAAAAAAAAAAAAAAAAAAAAAAAAAAAAC/AAAA/w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wAAAP8AAAD/AAAA/wAAAGAAAAAAAAAAAAAAABAAAACAAAAA7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62r5r+tq+a/ravmv62r5r+tq+aPgo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gAAAAI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DvAAAAgAAAAIAAAACAAAAAgAAAAIAAAACA&#10;AAAA3wAAAP8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YFdWc2BXVnNgV1ZzYFdWc2BXVnNgV1ZzYFdWc2BXVnNgV1ZzYFdWc2BX&#10;VnNgV1ZzYFdWc2BXVnMkICCLAAAA/wAAAP8AAAD/AAAA/wAAAGAAAAAAAAAAAAAAAAAAAAAAAAAA&#10;AAAAAEAAAAD/AAAA/wAAAP9gV1ZzYFdWc2BXVnNgV1ZzYFdWc2BXVnNgV1ZzYFdWc2BXVnNgV1Zz&#10;YFdWc2BXVnNgV1ZzYFdWc2BXVnNgV1ZzSEFAV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tq+a/ravmv62r5r+tq+a/&#10;ravmj4KA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AAAACAAAAA7wAAAP8AAAD/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AAAAP8AAAD/AAAA/wAA&#10;AP8AAAD/AAAA/wAAAP8AAAD/AAAA/wAAAP8AAAD/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ravm&#10;v62r5r+tq+a/ravmv62r5r+tq+a/ravmv62r5r+tq+Z3bGvvAAAA/wAAAP8AAAD/AAAA/wAAAGAA&#10;AAAAAAAAAAAAAAAAAAAAAAAAAAAAAAAAAABAAAAA/wAAAP8AAAD/v62r5r+tq+a/ravmv62r5r+t&#10;q+a/ravmv62r5r+tq+a/ravmv62r5r+tq+a/ravmv62r5r+tq+a/ravmv62r5o+Cg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ravmv62r5r+tq+a/ravmv62r5o+CgK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AAAAIAAAADvAAAA/wAAAP8AAAD/&#10;AAAA/wAAAP8AAAC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D/AAAA/wAAAP8AAAD/AAAA/wAAAP8AAAD/AAAA/w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t&#10;q+a/ravmv62r5r+tq+a/ravmv62r5r+tq+a/ravmv62r5r+tq+a/ravmv62r5r+tq+a/ravmd2xr&#10;7wAAAP8AAAD/AAAA/wAAAP8AAABgAAAAAAAAAAAAAAAAAAAAAAAAAAAAAAAAAAAAQAAAAP8AAAD/&#10;AAAA/7+tq+a/ravmv62r5r+tq+a/ravmv62r5r+tq+a/ravmv62r5r+tq+a/ravmv62r5r+tq+a/&#10;ravmv62r5r+tq+aPgo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62r5r+tq+a/ravmv62r5r+tq+aPgoC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gAAA&#10;AO8AAAD/AAAA/wAAAP8AAAD/AAAA/wAAAP8AAAD/AAAA/wAAAJ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AAAAL8AAAC/AAAAvwAAAL8AAAC/AAAA&#10;vwAAAL8AAAC/AAAAvwAAAL8AAAC/AAAA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vmv62r5r+tq+a/ravmv62r5r+tq+a/ravmv62r5r+tq+a/&#10;ravmv62r5r+tq+a/ravmv62r5r+tq+Z3bGvvAAAA/wAAAP8AAAD/AAAA/wAAAGAAAAAAAAAAAAAA&#10;AAAAAAAAAAAAAAAAAEAAAAD/AAAA/wAAAP+/ravmv62r5r+tq+a/ravmv62r5r+tq+a/ravmv62r&#10;5r+tq+a/ravmv62r5r+tq+a/ravmv62r5r+tq+a/ravmj4KA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tq+a/ravm&#10;v62r5r+tq+a/ravmj4KA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wAAAP8AAAD/AAAA/wAAAP8AAAD/AAAAvwAAAGAAAADvAAAA/wAAAP8A&#10;AAD/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62r5r+tq+a/ravmv62r&#10;5r+tq+a/ravmv62r5r+tq+a/ravmv62r5r+tq+a/ravmv62r5r+tq+a/ravmv62r5ndsa+8AAAD/&#10;AAAA/wAAAP8AAAD/AAAAYAAAAAAAAAAAAAAAEAAAAIAAAADvAAAA/wAAAP8AAAD/v62r5r+tq+a/&#10;ravmv62r5r+tq+a/ravmv62r5r+tq+a/ravmv62r5r+tq+a/ravmv62r5r+tq+a/ravmv62r5o+C&#10;g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avmv62r5r+tq+a/ravmv62r5o+CgK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8AAAD/AAAA/wAAAP8AAAC/AAAA&#10;QAAAAAAAAAAAAAAAMAAAAO8AAAD/AAAA/wAAAP8AAAC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AAAABAAAAAQAAAAEAAAAAgAAAAAAAAAAAAAAAA&#10;AAAAAAAAAAAAAAAAAAAAAAAAAAAAAAAAAAAAAAAAAAAAAAAAAAAAAAAAAAAAAAAAAAAAAAAAAAAA&#10;AAAAAAAAAAAAAAAAAAAAAAAAAAAAAAAAAAAAAAAAAAAAAAAAAAAAAAAAAAAAAAAAAAAAAAAAAAAA&#10;AAAAAAAAAAAAAAAAAAAAAAAAAAAAAAAAAJ8AAAD/AAAA/wAAAP8AAAD/AAAAzwAAAEAAAAAAAAAA&#10;AAAAAO8AAAD/AAAA/wAAAP8AAAD/AAAA7wAAABAAAAAAAAAAMAAAAO8AAAD/AAAA/wAAAP8AAAB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tq+a/ravmv62r5r+tq+a/ravmv62r5r+tq+a/ravmv62r5r+tq+a/ravmv62r5r+t&#10;q+a/ravmv62r5r+tq+a/ravmd2xr7wAAAP8AAAD/AAAA/wAAAP8AAABwAAAAgAAAAO8AAAD/AAAA&#10;/wAAAP8AAAD/AAAA/7+tq+a/ravmv62r5r+tq+a/ravmv62r5r+tq+a/ravmv62r5r+tq+a/ravm&#10;v62r5r+tq+a/ravmv62r5r+tq+aPgo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wAAAP8AAAD/AAAA&#10;/wAAAEAAAAAAAAAAAAAAAAAAAAAAAAAAAAAAAAAAAAAAAAAA3wAAAP8AAAD/AAAA/w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CPAAAAAAAAAAAAAAAAAAAAAAAAAAAAAAAwAAAA7wAAAP8AAAD/AAAA/wAA&#10;AJ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P8A&#10;AAD/AAAAzwAAABAAAAAAAAAAAAAAADAAAAD/AAAA/wAAAP8AAAD/AAAA/wAAAJ8AAAAAAAAAAAAA&#10;AAAAAACfAAAA/wAAAP8AAAD/AAAAj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MCsrOjArKzowKys6MCsrOjArKzowKys6&#10;MCsrOjArKzowKys6MCsrOjArKzowKys6MCsrOjArKzowKys6MCsrOjArKzoMCwtuAAAA/wAAAP8A&#10;AAD/AAAA/wAAAP8AAAD/AAAA/wAAAP8AAAD/AAAAvwwLC04wKys6MCsrOjArKzowKys6MCsrOjAr&#10;KzowKys6MCsrOjArKzowKys6MCsrOjArKzowKys6MCsrOjArKzowKys6JCAgK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wAAAP8AAAD/AAAA/wAAAP8AAABAAAAAAAAAAAAAAAAAAAAAAAAAAAAAAAAAAAAAAAAA&#10;AJ8AAAD/AAAA/wAAAP8AAAD/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gAAAAAAAAAAAAAAAAAAAAAAAAAAA&#10;AAAAAAAAADAAAADvAAAA/wAAAP8AAAD/AAAA3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FAAAAAAAAAAAAAAAAAAAABwAAAA/wAAAP8AAAD/&#10;AAAA/wAAAP8AAABgAAAAAAAAAAAAAAAAAAAAUAAAAP8AAAD/AAAA/wAAAL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D/AAAA/wAAAP8AAAD/AAAA/wAAAP8AAAC/A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8AAAD/AAAA/wAAAP8AAAD/AAAAQAAAAAAAAAAA&#10;AAAAAAAAAAAAAAAAAAAAAAAAAAAAAACAAAAA/wAAAP8AAAD/AAAA/wAAAL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IAAAAAAAAAAAAAAAAAAAAAAAAAAAAAAAAAAAAAAAAAAYAAAAP8AAAD/AAAA/wAAAM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AAAAAAAAAA&#10;AAAAAAAAAAAArwAAAP8AAAD/AAAA/wAAAP8AAAD/AAAAIAAAAAAAAAAAAAAAAAAAAEAAAAD/AAAA&#10;/wAAAP8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CAgiwAAAP8AAAD/AAAA/zAr&#10;K/mPgoDs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wAA&#10;AP8AAAD/AAAA/wAAAEAAAAAAAAAAAAAAAAAAAAAAAAAAAAAAAAAAAAAAAAAAYAAAAP8AAAD/AAAA&#10;/wAAAP8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CAg&#10;K4+CgK2PgoCtj4KArY+CgK2PgoCtj4KArY+CgK2PgoCtj4KArY+CgK2PgoCtj4KArY+CgK2PgoCt&#10;j4KArY+CgK0kICDqAAAA/wAAAP8AAACAAAAAAAAAAAAAAAAAAAAAAAAAAAAAAAAAAAAAAAAAAL8A&#10;AAD/AAAA/wwLC/2PgoC8j4KArY+CgK2PgoCtj4KArY+CgK2PgoCtj4KArY+CgK2PgoCtj4KArY+C&#10;gK2PgoCtj4KArY+CgK1IQUB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AEAAAAAQ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AAAAAAAAAAAAAAAAAAAAAO8AAAD/AAAA/wAAAP8AAAD/AAAA7wAAAAAA&#10;AAAAAAAAAAAAAAAAAABAAAAA/wAAAP8AAAD/AAAA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N3bGvvPDY194+CgOy/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wLC24MCwv9YFdW87OioOi/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wAAAP8AAAD/AAAA/wAAAP8AAABAAAAAAAAAAAAAAAAAAAAAAAAAAAAA&#10;AAAAAAAAAAAAAEAAAAD/AAAA/wAAAP8AAAD/AAAA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AAAAEAAAAA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r+tq+a/ravmv62r5r+t&#10;q+a/ravmv62r5r+tq+a/ravmv62r5r+tq+a/ravmMCsr+QAAAP8AAAD/AAAAgAAAAAAAAAAAAAAA&#10;AAAAAAAAAAAAAAAAAAAAAEAAAAD/AAAA/wAAAP9gV1bzv62r5r+tq+a/ravmv62r5r+tq+a/ravm&#10;v62r5r+tq+a/ravmv62r5r+tq+a/ravmv62r5r+tq+a/ravmYFdW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D/AAAA/wAAAP8MCwv9&#10;YFdW87OioOh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8AAAD/AAAA/wAAAP8AAAD/AAAA&#10;QAAAAAAAAAAAAAAAAAAAAAAAAAAAAAAAAAAAAAAAAABAAAAA/wAAAP8AAAD/AAAA/wAAAL8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CAAAAA7wAAAP8AAAD/AAAA/wAAAO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a/ravmv62r5r+tq+a/ravmv62r5r+tq+a/ravmv62r5r+tq+a/ravmv62r5jArK/kA&#10;AAD/AAAA/wAAAIAAAAAAAAAAAAAAAAAAAAAAAAAAAAAAAAAAAAC/AAAA/wAAAP8MCwv9s6Kg6L+t&#10;q+a/ravmv62r5r+tq+a/ravmv62r5r+tq+a/ravmv62r5r+tq+a/ravmv62r5r+tq+a/ravmv62r&#10;5mBXVn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D/AAAA/wAAAP8AAAD/AAAA/wAAAP8MCwv9JCAgqwAAAB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v62r5r+tq+a/ravmv62r5r+tq+a/ravmv62r&#10;5r+tq+a/ravmv62r5r+tq+YwKyv5AAAA/wAAAP8AAACAAAAAAAAAAAAAAAAAAAAAAAAAAAAAAABA&#10;AAAA/wAAAP8AAAD/YFdW87+tq+a/ravmv62r5r+tq+a/ravmv62r5r+tq+a/ravmv62r5r+tq+a/&#10;ravm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AA/wAAAJ8AAAAg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r+tq+a/&#10;ravmv62r5r+tq+a/ravmv62r5r+tq+a/ravmv62r5r+tq+a/ravmMCsr+QAAAP8AAAD/AAAA/wAA&#10;AJ8AAAAgAAAAAAAAAAAAAAAwAAAA7wAAAP8AAAD/DAsL/bOioOi/ravmv62r5r+tq+a/ravmv62r&#10;5r+tq+a/ravmv62r5r+tq+a/ravmv62r5r+tq+a/ravmv62r5r+tq+a/ravmYFdW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AAAA/wAAAP8A&#10;AAD/AAAA/wAAAJ8AAAAg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a/ravmv62r5r+tq+a/ravmv62r5r+tq+a/ravmv62r5r+tq+a/ravm&#10;v62r5jArK/kAAAD/AAAA/wAAAP8AAAD/AAAA/wAAAJ8AAABQAAAA7wAAAP8AAAD/AAAA/2BXVvO/&#10;ravmv62r5r+tq+a/ravmv62r5r+tq+a/ravmv62r5r+tq+a/ravmv62r5r+tq+a/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wAAAP8AAAD/AAAA/wAAAP8AAAD/AAAA/wAAAJ8AAAAg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j4KA7DArK/lIQUD2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AAAAnwAAAP8AAAD/AAAA/wAAAP8AAAD/AAAA&#10;/wAAAP8AAAD/AAAA/wAAAJ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AAAA/wAAAP8AAAD/AAAA/wAAAP8AAAD/AAAA/wAA&#10;AP8AAAD/AAAA/wAAAJ8AAAAQ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A&#10;AAAAvwAAAP8AAAD/AAAA/0hBQP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gAAAAnwAAAP8AAAD/AAAA/wAAAP8AAAD/AAAA/wAAAJ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7wAAAP8AAAD/&#10;AAAA/wAAAGAAAAAgAAAAnwAAAP8AAAD/AAAA/wAAAP8AAAD/AAAAQ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AAAAC/AAAA/wAAAP8AAAD/AAAA/wAAAP8AAAD/SEFA9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3bGuwSEFA9gAAAP8AAAD/AAAA/0hBQP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D/AAAA/wAAAP8A&#10;AAD/AAAAQAAAAAAAAAAAAAAAAAAAAAAAAAAAAAAAAAAAAAAAAAAAAAAAAAAAAAAAAAAAAAAAAAAA&#10;AAAAAAAAAAAAAAAAAAAAAAAAAAAAAAAAAAAAAAAAAAAAAAAAAAAAAAAAAAAAAAAAAAAAAAAAAAAA&#10;AAAAAAAAAAAAAAAAMAAAAM8AAAD/AAAA/wAAAP8AAAD/AAAA/wAAAO8AAABgAAAAAAAAAAAAAAAA&#10;AAAAAAAAAAAAAAD/AAAA/wAAAP8AAADPAAAAE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D/AAAA/wAAAGAAAAAAAAAAAAAAAAAAAAAgAAAAnwAAAP8AAAD/AAAA&#10;/wAAAE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AL8AAAD/AAAA/wAAAP8AAAD/AAAA/wAAAP8A&#10;AAD/AAAA/wAAAP8MCwu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nl5bpSEFA9khBQP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D/AAAA/wAAAP8AAAD/AAAA/wAAAEAAAAAAAAAAAAAAAAAAAAAAAAAAAAAAAAAAAAAA&#10;AAAAAAAAAAAAAAAAAAAAAAAAAAAAAAAAAAAAAAAAAAAAAAAAAAAAAAAAAAAAAAAAAAAAAAAAAAAA&#10;AAAAAAAAAAAAAAAAAAAAAAAAAAAAAAAAAAAAAAAAAAAAAAAAAAAAAAAAYAAAAJ8AAAC/AAAAvwAA&#10;AIAAAAAgAAAAAAAAAAAAAAAAAAAAAAAAAAAAAAAAAAAA3w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AAAAO8AAAD/AAAA/wAAAL8AAAAAAAAAAAAAAAAA&#10;AAAAAAAAAAAAAAAAAAD/AAAA/wAAAP8AAABAAAAAAGBXVnO/ravmv62r5r+tq+a/ravmv62r5jAr&#10;KzoAAAAAAAAAAAAAAAAAAADfAAAA/wAAAP8AAAD/AAAA/wAAAP8AAAD/AAAA/wAAAP8AAAD/AAAA&#10;/wAAAL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J8AAAD/AAAA/wAAAP8AAAAgAAAAAAAAAAAAAAAAAAAA&#10;AAAAAAAAAAAAAAAAQAAAAP8AAAD/AAAA/w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8AAAD/AAAA&#10;/wAAAP8AAAD/AAAA7wAAAIAAAABAAAAA7wAAAP8AAAD/AAAA/wAAAJ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AAABwAAAAnwAAAM8AAABAAAAAAAAA&#10;AAAAAAAAAAAAAAAAAAAAAAAAAAAAAAAAAAAAAAAAAAAAAAAAAAAAAAAAAAAAAAAAAAAAAAAAAAAA&#10;AAAAAAAAAAAAAAAAAAAAAAAAAAAAAAAAAAAAAAAAAAAAAAAAAAAAAAAAAAAAAAAAAAAAAAAAAAAA&#10;AAAAAAAAAAAAAAAAAAAAAAAAAAAAAAAAAAAAAAAAAAAAAAAAAAAAAAAAAAAAAAAAAAAAAAAAAFA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wAAAP8AAABAAAAAAAAAAAAAAAAAAAAAAAAAAAAAAAAAAAAA/wAAAP8AAAD/AAAAQAAAAABgV1Zz&#10;v62r5r+tq+a/ravmv62r5r+tq+YwKys6AAAAAAAAAAAAAABgAAAA/wAAAP8AAAD/AAAA/wAAAP8A&#10;AAD/AAAA/wAAAP8AAAD/AAAA/wAAAP8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CAAAAD/AAAA/wAAAP8A&#10;AADfAAAAEAAAAAAAAAAAAAAAAAAAAAAAAAAAAAAAAAAAAEAAAAD/AAAA/wAAAP8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wAAAP8AAADvAAAAgAAAABAAAAAAAAAAAAAAADAAAADvAAAA/wAA&#10;AP8AAAD/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AAAADvAAAA/wAAAP8AAAC/AAAAAAAAAAAAAAAAAAAAAAAAAAAAAAAAAAAAAAAA&#10;AP8AAAD/AAAA/wAAAEAAAAAAYFdWc7+tq+a/ravmv62r5r+tq+a/ravmMCsrOgAAAAAAAAAAAAAA&#10;3wAAAP8AAAD/AAAA/wAAAP8AAAD/AAAA/wAAAP8AAAD/AAAA/wAAAP8AAAD/AAAA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QAAAAzwAAAP8AAAD/AAAA/wAAAM8AAAAQAAAAAAAAAAAAAAAAAAAAAAAAAAAAAABA&#10;AAAA/wAAAP8AAAD/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wAAAP8AAAD/AAAAgAAAAAAAAAAA&#10;AAAAAAAAAAAAAAAAAAAAMAAAAO8AAAD/AAAA/wAAAP8AAACvA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QAAAAP8AAAD/AAAA/wAAAP8A&#10;AAD/AAAA/wAAAP8AAAD/AAAA/wAAAP8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P8AAAD/AAAAQAAAAAAAAAAA&#10;AAAAAAAAAAAAAAAAAAAAAAAAAAAAAAD/AAAA/wAAAP8AAABAAAAAAGBXVnO/ravmv62r5r+tq+a/&#10;ravmv62r5jArKzoAAAAAAAAAYAAAAP8AAAD/AAAA/wAAAIAAAABAAAAAQAAAAEAAAABAAAAAQAAA&#10;AJ8AAAD/AAAA/wAAAL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BAAAADPAAAA/wAAAP8AAAD/AAAAzwAA&#10;ABAAAAAAAAAAAAAAAAAAAAAAAAAAYAAAAP8AAAD/AAAA/w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8AAAD/AAAA/wAAAIAAAAAAAAAAAAAAAAAAAAAAAAAAAAAAAAAAAAAwAAAA7wAAAP8AAAD/AAAA&#10;/wAAAM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EAAAAD/AAAA/wAAAP8AAAD/AAAA/wAAAP8AAAD/AAAA/wAAAP8AAAD/AAAA/wAAAO8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7wAA&#10;AP8AAAD/AAAA7wAAABAAAAAAAAAAAAAAAAAAAAAAAAAAAAAAAAAAAAAAAAAA/wAAAP8AAAD/AAAA&#10;QAAAAABgV1Zzv62r5r+tq+a/ravmv62r5r+tq+YwKys6AAAAAAAAAN8AAAD/AAAA/wAAAN8AAAAA&#10;AAAAAAAAAAAAAAAAAAAAAAAAAAAAAACAAAAA/wAAAP8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EAAAAM8AAAD/AAAA/wAAAP8AAADPAAAAEAAAAAAAAABAAAAAvwAAAP8AAAD/AAAA/wAAAP8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wAAAP8AAACAAAAAAAAAAAAAAAAAAAAAAAAAAAAA&#10;AAAAAAAAAAAAAI8AAAD/AAAA/wAAAP8AAAB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BAAAAA/wAAAP8AAAD/AAAA/wAAAP8AAAD/AAAA/wAA&#10;AP8AAAD/AAAA/wAAAP8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AAAAM8AAAD/AAAA/wAAAP8AAADPAAAAEAAAAAAAAAAAAAAAAAAAAAAA&#10;AAAAAAAAAAAAAP8AAAD/AAAA/wAAAEAAAAAAYFdWc7+tq+a/ravmv62r5r+tq+a/ravmMCsrOgAA&#10;AGAAAAD/AAAA/wAAAP8AAABgAAAAAAAAAAAAAAAAAAAAAAAAAAAAAAAAAAAAgAAAAP8AAAD/AAAA&#10;v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QAAAAzwAAAP8AAAD/AAAA/wAAAM8AAAC/AAAA&#10;/wAAAP8AAAD/AAAA/wAAAP8AAADv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wAAAP8AAAD/AAAA&#10;gAAAAAAAAAAAAAAAAAAAAAAAAAAAAAAAAAAAABAAAADvAAAA/wAAAP8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QAAAAP8AAAD/&#10;AAAA/wAAAEAAAABAAAAAQAAAAEAAAABAAAAAQAAAAL8AAAD/AAAA/wAAAO8AAAA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zwAAAP8AAAD/AAAA&#10;/wAAAM8AAAAQAAAAAAAAAAAAAAAAAAAAAAAAAEAAAAD/AAAA/wAAAP8AAABAAAAAAGBXVnO/ravm&#10;v62r5r+tq+a/ravmv62r5jArKzoAAADfAAAA/wAAAP8AAADfAAAAAAAAAAAAAAAAAAAAAAAAAAAA&#10;AAAAAAAAAAAAAIAAAAD/AAAA/wAAAL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BAA&#10;AADPAAAA/wAAAP8AAAD/AAAA/wAAAP8AAAD/AAAA/wAAAO8AAACAAAAAE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D/AAAA/wAAAP8AAAB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AAAAD/AAAA/wAAAP8AAAD/AAAAzwAAAN8AAAD/AAAA/wAAAP8AAAD/AAAA/wAAAK8A&#10;AAAAAAAAAAAAAEAAAADfAAAA/wAAAP8AAAD/AAAA/wAAAP8A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8AAAD/AAAA/wAAAIAAAAAAAAAAAAAAAAAAAAAAAAAAAAAAAAAAAACAAAAA/wAA&#10;AP8AAAD/AAAAQ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EAAAAD/AAAA/wAAAP8AAAAAAAAAAAAAAAAAAAAAAAAAAAAAAAAAAABAAAAA&#10;/wAAAP8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AAAADPAAAA/wAAAP8AAAD/AAAAzwAAABAAAAAAAAAAQAAAAL8AAAD/AAAA/wAA&#10;AP8AAAD/AAAAQAAAAABgV1Zzv62r5r+tq+a/ravmv62r5r+tq+YwKyuZAAAA/wAAAP8AAAD/AAAA&#10;rwAAAAAAAAAAAAAAAAAAAAAAAAAAAAAAAAAAAAAAAACAAAAA/wAAAP8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EAAAAM8AAAD/AAAA/wAAAP8AAAD/AAAA7wAAAIAAAAAQ&#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wAAAP8AAACAAAAAAAAAAAAAAAAA&#10;AAAAAAAAAAAAAAAQAAAA7wAAAP8AAAD/AAAAv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BAAAAA/wAAAP8AAAD/AAAAAAAAAAAA&#10;AAAAAAAAAAAAAAAAAAAAAAAAAAAAAL8AAAD/AAAA/wAAAO8AAA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AAAAM8AAAD/AAAA/wAAAP8AAADP&#10;AAAAvwAAAP8AAAD/AAAA/wAAAP8AAAD/AAAA7wAAADAAAAAAYFdWc7+tq+a/ravmv62r5r+tq+a/&#10;ravmMCsraQAAAO8AAAD/AAAA/wAAAP8AAACfAAAAAAAAAAAAAAAAAAAAAAAAAAAAAAAAAAAAgAAA&#10;AP8AAAD/AAAA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m42L67OioOi/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QAAAAzwAA&#10;AP8AAADvAAAAgAAAAB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wAA&#10;AP8AAAD/AAAA3wAAAL8AAAC/AAAAvwAAAL8AAAC/AAAAzwAAAP8AAAD/AAAA/wAAA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QAAAAP8AAAD/AAAA/wAAAAAAAAAAAAAAAAAAAAAAAAAAAAAAAAAAAAAAAABAAAAA/wAAAP8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zwAAAP8AAAD/AAAA/wAAAP8AAAD/AAAA/wAAAP8AAADvAAAAgAAAABAAAAAAAAAA&#10;AGBXVnO/ravmv62r5r+tq+a/ravmv62r5jArKzoAAAAwAAAA7wAAAP8AAAD/AAAA/wAAAJ8AAAAA&#10;AAAAAAAAAAAAAAAAAAAAAAAAAJ8AAAD/AAAA/wAAAL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PgoDsMCsr+QAAAP8kICD6&#10;s6Kg6G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BAAAABwAAAAE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8AAAD/AAAA/wAAAP8AAAD/AAAA/wAAAP8AAAD/AAAA/wAAAP8A&#10;AAD/AAAA/wAAAL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EAAAAD/AAAA/wAAAP8AAAAAAAAAAAAAAAAAAAAAAAAAAAAA&#10;AAAAAAAAAAAAMAAAAP8AAAD/AAAA/wAAAO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ADPAAAA/wAAAP8AAAD/AAAA/wAAAO8A&#10;AACAAAAAEAAAAAAAAAAAAAAAAAAAAABgV1Zzv62r5r+tq+a/ravmv62r5r+tq+YwKys6AAAAAAAA&#10;ADAAAADvAAAA/wAAAP8AAAD/AAAAnwAAAAAAAAAAAAAAYAAAAN8AAAD/AAAA/wAAAP8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AAAAC/AAAA/wAAAP8AAAD/AAAA/yQgIPpUTEt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wAAAP8AAAD/AAAA&#10;/wAAAP8AAAD/AAAA/wAAAP8AAAD/AAAA/wAAAP8AAAB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BAAAAA/wAAAP8AAAD/&#10;AAAAAAAAAAAAAAAAAAAAAAAAAAAAAAAAAAAAMAAAAO8AAAD/AAAA/wAAAP8AAAC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AAAAM8AAAD/AAAA7wAAAIAAAAAQAAAAAAAAAAAAAAAAAAAAAAAAAAAAAAAAYFdWc7+tq+a/ravm&#10;v62r5r+tq+a/ravmMCsrOgAAAAAAAAAAAAAAMAAAAO8AAAD/AAAA/wAAAP8AAACvAAAA3wAAAP8A&#10;AAD/AAAA/wAAAP8AAAD/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AAAAL8AAAD/AAAA/wAAAP8AAAD/AAAA/wAAAP8AAAD/AAAAzwAAAB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AIAAAACAAAAAgAAAAIAYFhWcYFdW82BXVvNgV1bzYFdW82BXVvMwKyu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EAAAAAAAAAAAAAAAAAAAAAAAAAAAAAAAAAAAAAAAAAAAAAAAAAAAAIAAAAD/AAAA/wAAAP8AAAD/&#10;AAAA/wAAAEAAAAAAAAAAAAAAAAAAAAAAAAAAAAAAAAAAAAAAAAAAAAAAAAAAAAAAAAAAAAAAAAAA&#10;AAAAAAAAAAAAAAAAAAAAAAAAAAAAAAAAAAAAAAAAAAAAAAAAAAAAAAAAAAAAAAAAAAAAAAAAAAAA&#10;AAAAAAD/AAAA/wAAAP8AAAD/AAAA7wAAAD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wAAAP8A&#10;AAD/AAAA/wAAAP8AAAD/AAAA3wAAAAAAAAAAAAAAAGBXVnO/ravmv62r5r+tq+a/ravmv62r5jAr&#10;KzoAAAAAAAAAQAAAAP8AAAD/AAAA/wAAAEAAAAAAAAAAAAAAAAAAAAAAAAAAMAAAAO8AAAD/AAAA&#10;/wAAAP8AAAC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cAAAABAAAAAAAAAAAAAAAAAAAAAAAAAAAAAA&#10;AAAAAAAAAAAAAGBXVnO/ravmv62r5r+tq+a/ravmv62r5jArKzoAAAAAAAAAAAAAAAAAAAAwAAAA&#10;7wAAAP8AAAD/AAAA/wAAAP8AAAD/AAAA/wAAAP8AAAC/AAA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wAAAP8AAAD/AAAA&#10;7wAAAN8AAAD/AAAA/wAAAP8AAADPAAAAE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wAAAP8AAAD/AAAA/wAAAP8AAABAAAAAAAAAAAAAAAAAAAAA&#10;AAAAAAAAAAAAAAAAgAAAAP8AAAD/AAAA/w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P8AAAD/AAAA/wAAAP8AAABAAAAAAAAAAAAAAAAAAAAAAAAAAAAAAAAAAAAA&#10;AAAAAAAAAAAAAAAAAAAAAAAAAAAAAAAAAAAAAAAAAAAAAAAAAAAAAAAAAAAAAAAAAAAAAAAAAAAA&#10;AAAAAAAAAAAAAAAAAAAAAAAAAAAAAAAAAAAA/wAAAP8AAAD/AAAA/wAAAJ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BgAAAAAAAAAABgV1Zz&#10;v62r5r+tq+a/ravmv62r5r+tq+YwKys6AAAAAAAAAEAAAAD/AAAA/wAAAP8AAAD/AAAAvwAAAEAA&#10;AAAAAAAAMAAAAO8AAAD/AAAA/wAAAP8AAAC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DAAAADvAAAA/wAAAP8AAAD/AAAA/wAAAL8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vAAAAgAAAABAAAAAQAAAAzwAAAP8AAAD/AAAA/wAAAM8AAAA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P8A&#10;AAD/AAAAQAAAAAAAAAAAAAAAAAAAAAAAAAAAAAAAAAAAAIAAAAD/AAAA/wAAAP8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ravmv62r5r+tq+a/ravmv62r&#10;5o+CgK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AL8AAADvAAAA/wAAAP8AAAD/AAAAQAAAAAAA&#10;AAAAAAAAAAAAAAAAAAAAAAAAAAAAAAAAAAAAAAAAAAAAAAAAAAAAAAAAAAAAAAAAAAAAAAAAAAAA&#10;AAAAAAAAAAAAAAAAAAAAAAAAAAAAAAAAAAAAAAAAAAAAAAAAAAAAAAAAAAAAAAAAAL8AAAD/AAAA&#10;/w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P8AAAD/AAAA/wAA&#10;AP8AAAD/AAAA3wAAAAAAAAAAYFdWc7+tq+a/ravmv62r5r+tq+a/ravmMCsrOgAAAAAAAAAwAAAA&#10;7wAAAP8AAAD/AAAA/wAAAP8AAAD/AAAAvwAAAO8AAAD/AAAA/wAAAP8AAAC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AAABASEFA&#10;lo+CgOyPgoDsj4KA7I+CgOyPgoDsJCAgawAAAEAAAABAAAAAQAAAAAAAAAAAAAAAMAAAAO8AAAD/&#10;AAAAvwAAAE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CPAAAAEAAAAAAAAAAAAAAAAAAAABAAAADP&#10;AAAA/wAAAP8AAAD/AAAAzwAAAB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D/AAAA/wAAAEAAAAAAAAAAAAAAAAAAAAAAAAAAAAAAAAAAAACA&#10;AAAA/wAAAP8AAAD/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62r5r+tq+a/ravmv62r5r+tq+aPgo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AAABgAAAAjwAAADAAAAAAAAAAAAAAAAAAAAAAAAAAAAAAAAAAAAAAAAAAAAAAAAAAAAAA&#10;AAAAAAAAAAAAAAAAAAAAAAAAAAAAAAAAAAAAAAAAAAAAAAAAAAAAAAAAAAAAAAAAAAAAAAAAAAAA&#10;AAAAAAAAAAAAAAAAAABwAAAA/wAAAP8AAAD/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HAAAABA&#10;AAAAQAAAAEAAAABAAAAAQAAAAIAAAAD/AAAA/wAAAP8AAABgAAAAAGBXVnO/ravmv62r5r+tq+a/&#10;ravmv62r5jArKzoAAAAAAAAAAAAAABAAAACAAAAA7wAAAP8AAAD/AAAA/wAAAP8AAAD/AAAA/wAA&#10;AP8AAAC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fAAAA/wAAAP8AAAD/AAAA/wAAAP8AAAD/AAAA/wAAAP8AAAD/AAAA/wAA&#10;AP8AAAAAAAAAAAAAAAAAAAAw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QAAA&#10;AAAAAAAAAAAAAAAAAAAAAAAAAAAAEAAAAM8AAAD/AAAA/wAAAP8AAADPAAAAE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AAAAO8AAAD/AAAA/wAAAO8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BAAAAAAAAAAAAAAAAAAAAAAAAAAAAAAAAAAAAA3wAAAP8AAAD/AAAA&#10;3wAAAABgV1Zzv62r5r+tq+a/ravmv62r5r+tq+YwKys6AAAAAAAAAAAAAAAAAAAAAAAAABAAAACA&#10;AAAA7wAAAP8AAAD/AAAA/wAAAP8AAAC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wAAAP8AAAD/AAAA/wAAAP8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EAAAAAAAAAAAAAAAAAAAAAAAAAAAAAAAAAAAAAQAAAA3wAAAP8A&#10;AAD/AAAA/wAAAD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QAAAA/wAAAP8AAAD/AAAArwAAA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QAAAAAAAAAAAAAAAAAAAAAAA&#10;AAAAAAAAAAAAAGAAAAD/AAAA/wAAAP8AAABgYFdWc7+tq+a/ravmv62r5r+tq+a/ravmMCsrOgAA&#10;AAAAAAAAAAAAAAAAAAAAAAAAAAAAAAAAABAAAACAAAAA7wAAAP8AAAC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BAAAAAAAAAAAAAAAAAAAAA&#10;AAAAAAAAAAAAAAAAEAAAAO8AAAD/AAAA/wAAAL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MAAAAG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D/AAAA/wAAAP8AAADfAAAAcAAAAEA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EAAAAAAAAAAAAAAAAAAAAAAAAAAAAAAAAAAAAAAAAAA3wAAAP8AAAD/AAAA32BXVnO/ravm&#10;v62r5r+tq+a/ravmv62r5jArKzoAAAAAAAAAAAAAAAAAAAAAAAAAAAAAAAAAAAAAAAAAAAAAABAA&#10;AAB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QAAAAAAAAAAAAAAAAAAAAAAAAAAAAAAAAAAAAIAAAAD/AAAA/wAAAP8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MAAAAO8AAAD/AAAA3wAAAG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AIAAAACAAAAA&#10;zwAAAP8AAAD/AAAA/wAAAP8AAAD/AAAA/wAAAP8AAAD/AAAA/wAAAP8AAAD/AAAA/wAAAP8AAAD/&#10;AAAA/wAAAP8AAAD/AAAA/wAAA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BAAAAAAAAAAAAAAAAAAAAAAAAAAAAAAAAAAAAAEAAA&#10;AM8AAAD/AAAA/wAAAP9gV1bT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EAAAAAAAAAAAAAAAAAAAAAAAAAAAAAAABAAAADv&#10;AAAA/wAAAP8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MAAAAO8A&#10;AAD/AAAA/wAAAP8AAAD/AAAA3wAAAGAAAAAAAAAAAAAAAAAAAAAAAAAAAAAAAAAAAAAAAAAAAAAA&#10;AAAAAAAAAAAAAAAAAAAAAAAAAAAAAAAAAAAAAAAAAAAAAAAAAAC/ravmv62r5r+tq+a/ravmv62r&#10;5o+CgK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QAAAAAAAAAAA&#10;AAAAAAAAAAAAAAAAAAAAEAAAAM8AAAD/AAAA/wAAAP8AAADPYFdWg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&#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BwAAAAQAAA&#10;AEAAAABAAAAAQAAAAEAAAACPAAAA/wAAAP8AAAD/AAAA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MAAAAO8AAAD/AAAA/wAAAP8AAAD/AAAA/wAAAP8AAAD/AAAA3wAAAGAAAAAA&#10;AAAAAAAAAAAAAAAAAAAAAAAAAAAAAAAAAAAAAAAAAAAAAAAAAAAAAAAAAAAAAAAAAAAAAAAAAAAA&#10;AAAAv62r5r+tq+a/ravmv62r5r+tq+aPgo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K8AAAAgAAAAAAAAAAAAAAAAAAAAEAAAAM8AAAD/AAAA/wAAAP8AAADPAAAA&#10;E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P8AAAD/AAAA/wAAAP8AAAD/AAAAv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MAAAAO8AAAD/AAAA/wAAAP8AAACvAAAA3wAA&#10;AP8AAAD/AAAA/wAAAP8AAAD/AAAA3w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J8AAAAgAAAAEAAAAM8A&#10;AAD/AAAA/wAAAP8AAADPAAAAE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wAAAP8AAAD/AAAA&#10;/wAAAP8AAAD/AAAA/wAAAM8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MAAAAO8AAAD/&#10;AAAA/wAAAP8AAACfAAAAAAAAAAAAAABgAAAA3wAAAP8AAAD/AAAA/wAAAP8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&#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8AAAD/AAAA&#10;/wAAAP8AAAD/AAAA/wAAAN8AAAD/AAAA/wAAAP8AAADPAAAAE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wAAAP8AAAD/AAAA/wAAAP8AAAD/AAAAzwAAAB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MAAAAO8AAAD/AAAA/wAAAP8AAACfAAAAAAAAAAAAAAAAAAAAAAAAAAAAAACAAAAA&#10;/wAAAP8AAAD/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AAAAnwAAAP8AAAD/AAAA/wAAAP8AAAD/AAAA/wAAAP8AAADPAAAAE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nwAAAP8AAAD/AAAA/wAAAO8AAAAwAAAA&#10;AAAAAAAAAAAAAAAAIAAAAK8AAAD/AAAA/wAAAP8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QAAAAAAAAAAAAAAAAAAAAAAAAAAAAAAAEAAAAM8AAAD/&#10;AAAA/wAAAP8AAADPAAAA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MAAAAO8AAAD/AAAA/wAAAP8AAACfAAAAAAAAAAAA&#10;AAAAAAAAAAAAAAAAAAAAAAAAQAAAAP8AAAD/AAAA/w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AA&#10;AAD/AAAA/wAAAP8AAAD/AAAA/wAAAP8AAAD/AAAA/wAAAP8AAAC/AAAAvwAAAL8AAAC/AAAAvwAA&#10;AL8AAADfAAAA/wAAAP8AAAD/AAAA/wAAAP8AAAD/AAAA/wAAAP8AAAD/AAAA/wAAAP8AAAD/AAAA&#10;/wAAAP8AAADfAAAAU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AAnwAAAP8AAAD/&#10;AAAA/wAAAP8AAADPAAAAE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CfAAAA/wAAAP8AAAD/AAAA7wAAADAAAAAgAAAAnwAAAP8AAAD/AAAA/wAAAP8AAAD/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EAAAAAAAAAAAAAA&#10;AAAAAAAAAAAAAAAAAAAAAAAQAAAA3wAAAP8AAAD/AAAA/wAAAD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GAAAAD/AAAA&#10;/wAAAP8AAACvAAAAAAAAAAAAAAAAAAAAAAAAAAAAAAAAAAAAAAAAAEAAAAD/AAAA/wAAAP8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A/wAAAP8AAADPAAAAnwAAAIAAAABAAAAAIAAAAAAAAAAA&#10;AAAAAAAAAAAAAAAAAAAAAAAAAAAAAAAAAAAAAAAAAAAAAAAAAAAAQAAAAGAAAACPAAAAvwAAAP8A&#10;AAD/AAAA/wAAAP8AAAD/AAAA/wAAAP8AAAD/AAAA/wAAAP8AAACvAAAAE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AnwAAAP8AAADPAAAAE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J8AAAD/AAAA/wAAAP8AAADvAAAA/wAAAP8AAAD/&#10;AAAA/wAAAP8AAAD/AAAAnw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BAAAAAAAAAAAAAAAAAAAAAAAAAAAAAAAAAAAAAEAAAAO8AAAD/AAAA/wAAAL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3wAAAP8AAAD/AAAA3wAAAAAAAAAAAAAAAAAAAAAAAAAAAAAAAAAA&#10;AAAAAABAAAAA/wAAAP8AAAD/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AAAAFAAAAAQAAAAAAAA&#10;AAAAAAAAAAAAAAAAAAAAAAAAAAAAAAAAAAAAAAAAAAAAAAAAAAAAAAAAAAAAAAAAAAAAAAAAAAAA&#10;AAAAAAAAAAAAAAAAAAAAAAAAAAAAAAAAQAAAAI8AAADfAAAA/wAAAP8AAAD/AAAA/wAAAP8AAAD/&#10;AAAA/wAAAN8AAAA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AAE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nwAA&#10;AP8AAAD/AAAA/wAAAP8AAAD/AAAA/wAAAP8AAACfAAAAI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QAAAAAAAAAAAAAAAAAAAAAAAAAAAAAAA&#10;AAAAAIAAAAD/AAAA/wAAAP8AAAB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GAAAAD/AAAA/wAAAP8AAABg&#10;AAAAAAAAAAAAAAAAAAAAAAAAAAAAAAAAAAAAQAAAAP8AAAD/AAAA/w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AAACfAAAA7wAAAP8AAAD/AAAA/wAAAP8AAAD/AAAA/wAAAH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CfAAAA/wAAAP8AAAD/AAAA/wAAAJ8AAAAg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EAA&#10;AAAAAAAAAAAAAAAAAAAAAAAAAAAAABAAAADvAAAA/wAAAP8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3wAAAP8AAAD/AAAA3wAAAAAAAAAAAAAAAAAAAAAAAAAAAAAAAAAAAEAAAAD/AAAA&#10;/wAAAP8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ACAAAAA7wAAAP8AAAD/AAAA/wAAAP8A&#10;AAD/AAAAnwAAAAAAAAAAAAAAAAAAAAAAAAAAAAAAAAAAAAAAAAAAAAAAAAAAAAAAAAAAAAAAAAAA&#10;AAAAAAAAAAAAAAAAAAAAAAAAAAAAAAAAAAAAAAAAAAAAAAAAAAAAAAAAAAAAAAAAAAAAAAAAAAAA&#10;AAAAACAAAABwAAAArwAAAM8AAAD/AAAA/wAAAP8AAAAAAAAAAAAAAAAAAAB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J8AAAD/AAAA&#10;nwAAAC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BwAAAAQAAAAEAAAABAAAAAQAAAAEAAAACPAAAA/wAAAP8AAAD/&#10;A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EAAAAJ8AAABAAAAAAAAAAAAAAAAAAAAAAAAAAAAAAAAAAAAAAAAAAAAAAAAA&#10;AAAAAAAAAAAAAAAAAAAAAAAAAAAAAAAAAAAAAAAAAGAAAAD/AAAA/wAAAP8AAACAAAAAQAAAAEAA&#10;AABAAAAAQAAAAEAAAABwAAAA/wAAAP8AAAD/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AAAACPAAAA/wAAAP8AAAD/AAAA/wAAAP8AAADPAAAAEAAAAAAAAAAAAAAAAAAAAAAAAAAA&#10;AAAAAAAAAAAAAAAAAAAAAAAAAAAAAAAAAAAAAAAAAAAAAAAAAAAAAAAAAAAAAAAAAAAAAAAAAAAA&#10;AAAAAAAAAAAAAAAAAAAAAAAAQAAAAL8AAAD/AAAA/wAAAP8AAAD/AAAA/wAAAP8AAAD/AAAAAAAA&#10;AAAAAAAgAAAA/wAAAN8AAAB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I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D/AAAA/wAAAP8AAAD/AAAAv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EAAAAM8AAAD/AAAA/wAAAL8AAABAAAAAAAAA&#10;AAAAAAAAAAAAAAAAAAAAAAAAAAAAAAAAAAAAAAAAAAAAAAAAAAAAAAAAAAAAAAAAAAAAAAAAAAAA&#10;3wAAAP8AAAD/AAAA/wAAAP8AAAD/AAAA/wAAAP8AAAD/AAAA/wAAAP8AAAD/AAAA/w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AAADPAAAA/wAAAP8AAAD/AAAA/wAA&#10;AM8AAAAAAAAAAAAAAAAAAAAAAAAAAAAAAAAAAAAAAAAAAAAAAAAAAAAAAAAAAAAAAAAAAAAAAAAA&#10;AAAAAAAAAAAAAAAAAAAAAAAAAAAAAAAAAAAAAAAAAAAAAAAAjwAAAP8AAAD/AAAA/wAAAP8AAAD/&#10;AAAA/wAAAP8AAAD/AAAA/wAAAAAAAAAAAAAAQAAAAP8AAAD/AAAA/wAAAJ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wAAAP8AAAD/AAAA/wAAAP8AAAD/AAAA/wAAAI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EAAAAM8AAAD/&#10;AAAA/wAAAP8AAAD/AAAA/wAAAL8AAABAAAAAAAAAAAAAAAAAAAAAAAAAAAAAAAAAAAAAAAAAAAAA&#10;AAAAAAAAAAAAAAAAAAAAAAAAAAAAAGAAAAD/AAAA/wAAAP8AAAD/AAAA/wAAAP8AAAD/AAAA/wAA&#10;AP8AAAD/AAAA/wAAAP8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AAAAIAAAABg&#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wAAAP8AAAD/AAAA&#10;/wAAAP8AAADvAAAA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EAAAAM8AAAD/AAAA/wAAAP8AAAD/AAAA/wAAAP8AAAD/AAAA/wAAAL8AAABAAAAA&#10;AAAAAAAAAAAAAAAAAAAAAAAAAAAAAAAAAAAAAAAAAAAAAAAAAAAAAAAAAAAAAAAA3wAAAP8AAAD/&#10;AAAA/wAAAP8AAAD/AAAA/wAAAP8AAAD/AAAA/wAAAP8AAAD/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gAAAAO8AAAD/AAAA/wAAAG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QAAAAAAA&#10;AAAAAAAAAAAAAAAAAAAAAAAAQAAAAP8AAAD/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EAAAAM8AAAD/AAAA/wAAAP8AAADPAAAAgAAAAO8A&#10;AAD/AAAA/wAAAP8AAAD/AAAA/wAAAEAAAAAAAAAAAAAAAAAAAAAAAAAAAAAAAAAAAAAAAAAAAAAA&#10;AAA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tq+a/ravmv62r5r+tq+a/ravmj4KA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BAAAACAAAAA7wAAAP8AAAD/AAAA/wAAAP8AAAD/AAAAY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EAAAAAAAAAAAAAAAAAAAAAAAAAAAAAAAAAAAAC/AAAA/wAAAP8AAADv&#10;AAAAE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EAAAAM8AAAD/AAAA&#10;/wAAAP8AAADPAAAAEAAAAAAAAAAQAAAAgAAAAO8AAAD/AAAA/wAAAP8AAABAAAAAAAAAAAAAAAAA&#10;AAAAAAAAAAAAAAAAAAAAAAAAAAAAAAAA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ravmv62r5r+tq+a/&#10;ravmv62r5o+Cg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EAAAAIAAAADvAAAA/wAAAP8AAAD/AAAA&#10;/wAAAP8AAAD/AAAA/wAAAP8AAABg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EAAAAM8AAAD/AAAA/wAAAP8AAADPAAAAEAAAAAAAAAAAAAAAAAAAAAAAAAAQAAAA/wAA&#10;AP8AAAD/AAAAQAAAAAAAAAAAAAAAAAAAAAAAAAAAAAAAAAAAAAAAAAA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62r5r+tq+a/ravmv62r5r+tq+aPgo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L8A&#10;AAD/AAAA/wAAAP8AAAD/AAAA/wAAAL8AAACAAAAA/wAAAP8AAAD/AAAA/wAAAE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EAAAAM8AAAD/AAAA/wAAAP8AAADPAAAAEAAAAAAAAAAA&#10;AAAAAAAAAAAAAAAAAAAAAAAAAP8AAAD/AAAA/wAAAEAAAAAAAAAAAAAAAAAAAAAAAAAAAAAAAAAA&#10;AAAAAAAAAAAAAAAAAAAAAAAAA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wAAAA/wAAAP8AAAD/&#10;AAAA/wAAAP8AAAD/AAAAvwAAAAAAAAAAAAAAAAAAAAAAAAC/AAAA/wAAAP8AAAD/AAAA/wAAAP8A&#10;AAD/AAAA/wAAAP8AAAD/AAAA/wAAAP8AAAC/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tq+a/ravmv62r5r+tq+a/ravmj4K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C/AAAA/wAAAP8AAAD/AAAAvwAAAEAAAAAAAAAAAAAAAGAAAAD/&#10;AAAA/wAAAP8AAAC/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DAAAADvAAAA/wAA&#10;AP8AAAD/AAAAnwAAAAAAAAAAAAAAAAAAAAAAAAAAAAAAAAAAAAAAAAD/AAAA/wAAAP8AAABAAAAA&#10;AAAAAAAAAAAAAAAAAAAAAAAAAAAAAAAAAAAAAAAAAAAA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A/wAAAP8AAAD/AAAA/wAAAP8AAAD/AAAA/wAAAN8AAAAAAAAAAAAAAAAAAAAAAAAA&#10;vwAAAP8AAAD/AAAA/wAAAP8AAAD/AAAA/wAAAP8AAAD/AAAA/wAAAP8AAAD/AAAA/wAAAL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ravm&#10;v62r5r+tq+a/ravmv62r5o+CgK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AAAAAAAAAAAAAAAAAAAAAAAAAAAAAAAvwAAAP8AAAD/AAAAjwAA&#10;AAAAAAAAAAAAAAAAAAAAAAAAAAAAcAAAAP8AAAD/AAAA/wAAAE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&#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MAAAAO8AAAD/AAAA/wAAAP8AAACfAAAAAAAAAAAAAAAAAAAAAAAAAAAA&#10;AAAAAAAA/wAAAP8AAAD/AAAAQAAAAAAAAAAAAAAAAAAAAAAAAAAAAAAAAAAAAAAAAAAAAAAAAAAA&#10;AAAAAAAAAAAAAAAAAAAAAAAAAAAAAAAAAAAAAAAAAAAAAAAAAAAAAAAA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wAAAP8AAAD/AAAA/wAAAP8AAAD/AAAA/wAAAP8A&#10;AADfAAAAAAAAAAAAAAAAAAAAAAAAAL8AAAD/AAAA/wAAAP8AAAD/AAAA/wAAAP8AAAD/AAAA/wAA&#10;AP8AAAD/AAAA/wAAAP8AAAD/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62r5r+tq+a/ravmv62r5r+tq+aPgo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AAAAAAAAAAAAAAAAAAAAAAAAAAAAAAAAAAAAAA&#10;AAAAAAAAAL8AAAD/AAAA/wAAAIAAAAAAAAAAAAAAAAAAAAAAAAAAAAAAAAAAAADfAAAA/wAAAP8A&#10;AAC/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wAAAA7wAAAP8AAAD/AAAA&#10;/wAAAJ8AAAAAAAAAAAAAAAAAAAAgAAAAnwAAAP8AAAD/AAAA/wAAAEAAAAAAAAAAAAAAAAAAAAAA&#10;AAAAAAAAAAAAAAAAAAAAAAAAAAAAAAAAAAAAAAAAAAAAAAAAAAAAAAAAAAAAAAAAAAAAAAAAAAAA&#10;AAAAAAAAAAAAAAAAAAAAAAAAAAAAAAAAAAAAAAAAAAAAAAAAAAAAAAAAAAAAAAAAAAAAAAAAAAAA&#10;AAAAAAAAAAAAAAAAAAAAAAAAAAAAAL+tq+a/ravmv62r5r+tq+a/ravmj4KA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tq+a/ravmv62r5r+tq+a/&#10;ravmj4KA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AAAAAAA&#10;AAAAAAAAAAAAAAAAAAAAAAAAAAAAAAAAAAAAAAC/AAAA/wAAAP8AAACAAAAAAAAAAAAAAAAAAAAA&#10;AAAAAAAAAAAAAAAAYAAAAP8AAAD/AAAA/wAAAE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ravmv62r5r+tq+a/ravmv62r5o+CgK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vwAAAP8A&#10;AAD/AAAAgAAAAAAAAAAAAAAAAAAAAAAAAAAAAAAAAAAAAAAAAADfAAAA/wAAAP8AAAC/AAAAAAAA&#10;AAAAAAAAAAAAAAAAAAAAAAAAAAAAAAAAAAAAAAAAAAAAAAAAAAAAAAAAYFdWc7+tq+a/ravmd2xr&#10;7yQgIPqbjYvr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BgAAAA3wAAAP8AAAD/&#10;AAAA/wAAAP8AAAD/AAAA/wAAAP8AAAD/AAAA/wAAAG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MAAAAO8AAAD/AAAA/wAAAP8AAAD/&#10;AAAA/wAAAP8AAAD/AAAA/wAAAO8AAACAAAAAEAAAAAAAAAAAAAAAAAAAAAAAAAAAAAAAAAAAAAAA&#10;AAAAAAAAAAAAAAAAAAAAAAAAAAAAAAAAAAAAAAAAAAAAAAAAAAAAAAAAAAAAAAAAAAAAAAAAAAAA&#10;AAAAAAAAAAAAAAAAAAAAAAAAAAAAAAAAAAAAAAAAAAAAAAAAAAAAAAAAAAAAAAAAAAAAAAAAAAAA&#10;AAAAAAAAAAAAv62r5r+tq+a/ravmv62r5r+tq+aPgo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62r5r+tq+a/ravmv62r5r+tq+aPgoC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L8AAAD/AAAA/wAAAIAAAAAAAAAAAAAAAAAAAAAAAAAAAAAAAAAAAAAA&#10;AAAAcAAAAP8AAAD/AAAA/wAAAEAAAAAAAAAAAAAAAAAAAAAAAAAAAAAAAAAAAAAAAAAAAAAAAAAA&#10;AAAAAAAAAGBXVnN3bGvvGBYV/AAAAP8AAAD/DAsL/RgWFU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BgAAAA3wAAAP8AAAD/AAAA/wAAAP8AAAD/AAAA/wAAAG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wAAAA7wAAAP8AAAD/AAAA/wAAAP8AAAD/AAAA7wAAAIAAAAAQAAAAAAAAAAAAAAAAAAAA&#10;AAAAAAAAAAAAAAAAAAAAAAAAAAAAAAAAAAAAAAAAAAAAAAAAAAAAAAAAAAAAAAAAAAAAAAAAAAAA&#10;AAAAAAAAAAAAAAAAAAAAAAAAAAAAAAAAAAAAAAAAAAAAAAAAAAAAAAAAAAAAAAAAAAAAAAAAAAAA&#10;AAAAAAAAAAAAAAAAAAAAAAAAAAAAAAAAAAAAAAAAAL+tq+a/ravmv62r5r+tq+a/ravmj4K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tq+a/ravm&#10;v62r5r+tq+a/ravmj4KA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BgAAAA3wAAAP8A&#10;AAD/AAAA/wAAAG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DAAAADvAAAA/wAAAP8AAADvAAAAgAAAABAA&#10;AAAAAAAAAAAAAAAAAAAAAAAAAAAAAAAAAAAAAAAAAAAAAAAAAAAAAAAAAAAAAAAAAAAAAAAAAAAA&#10;AAAAAAAAAAAAAAAAAAAAAAAAAAAAAAAAAAAAAAAAAAAAAAAAAAAAAAAAAAAAAAAAAAAAAAAAAAAA&#10;AAAAAAAAAAAAAAAAAAAAAAAAAAAAAAAAAAAAAAAAAAAAAAAAAAAAAAAAAAAAAAAAAAAAAAC/ravm&#10;v62r5r+tq+a/ravmv62r5o+CgK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avmv62r5r+tq+a/ravmv62r5o+CgK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BgAAAA3wAAAG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MAAAAN8AAACAAAAAEAAAAAAAAAAAAAAAAAAAAAAAAAAAAAAAAAAAAAAAAAAAAAAAAAAAAAAAAAAA&#10;AAAAAAAAAAAAAAAAAAAAAAAAAAAAAAAAAAAAAAAAAAAAAAAAAAAAAAAAAAAAAAAAAAAAAAAAAAAA&#10;AAAAAAAAAAAAAAAAAAAAAAAAAAAAAAAAAAAAAAAAAAAAAAAAAAAAAAAAAAAAAAAAAAAAAAAAAAAA&#10;AAAAAAAAAAAAAAAAAAAAAAAAv62r5r+tq+a/ravmv62r5r+tq+aPgo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tq+a/ravmv62r5r+tq+a/&#10;ravmj4KA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ravmv62r5r+tq+a/ravmv62r5o+CgK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62r5r+tq+a/ravmv62r5r+tq+aPgoC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tq+a/ravm&#10;v62r5r+tq+a/ravmj4KA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FdWc2BXVnNgV1ZzYFdWc2BX&#10;VnNgV1ZzYFdWc2BXVnNgV1ZzYFdWcw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avmv62r5r+tq+a/ravmv62r5o+CgK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tq+a/ravmv62r5r+tq+a/ravmv62r5r+tq+a/ravmv62r5r+tq+Y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IAAAAJ8AAACfAAAA&#10;AAAAAAAAAAAAAAAAAAAAAAAAAAAAAAAAAAAAAAAAAAAAAAAAAAAAAAAAAAAAAAAAAAAAAAAAAAAA&#10;AAAA/wAAAP8AAAD/AAAAQAAAAAAAAAAAAAAAAAAAAAAAAAAAAAAAAAAAAEAAAAD/AAAA/wAAAP8A&#10;AABg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ravmv62r5r+tq+a/ravmv62r5r+tq+a/ravmv62r&#10;5r+tq+azoqDY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P8AAAD/AAAA/wAAAEAAAAAAAAAAAAAAAAAAAAAAAAAA&#10;AAAAAAAAAAC/AAAA/wAAAP8AAADf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D/AAAA/wAAAP8A&#10;AABAAAAAAAAAAAAAAAAAAAAAAAAAAAAAAABAAAAA/wAAAP8AAAD/AAAAY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YAAA&#10;AN8AAADPAAAAEAAAAAAAAAAAAAAAAAAAAAAAAAAAAAAAAAAAAAAAAAAAAAAAAAAAAAAAAAAAAAAA&#10;AAAAAAAAAAAAAAAA/wAAAP8AAAD/AAAAzwAAAL8AAAC/AAAAvwAAAL8AAAC/AAAA3wAAAP8AAAD/&#10;AAAA3wAAAAAAAAAAAAAAAAAAAAAAAAAAAAAAAAAAAAAAAAAAAAAAAAAAAAAAAAAAAAAAAAAAAAAA&#10;AAAAAAAAAAAAAAAAAABAAAAAvwAAAO8AAAAw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AAAACfAAAA7wAAAP8AAAD/AAAA/wAA&#10;AP8AAAD/AAAA/wAAAP8AAAD/AAAA/wAAAP8AAADvAAAAgAAAABAAAAAAAAAAAAAAAAAAAAAAAAAA&#10;AAAAAAAAAAAAAAAAAAAAAAAAAAAAAAAAAAAAAAAAAAAAAAAAAAAAAAAAAAAAAAAAAAAAAAAAAAAA&#10;AAAAAAAAAAAAAAAAAAAAAAAAAAAAAAAAAAAAAAAAAAAAAAAAAAAAAAAAAAAAAAAAAAAAAAAAAAAA&#10;AAAAAAAAAAAAAAAAAAAAAAAAAAAAAAAAAAAAAAAAAAAAACAAAABAAAAAQAAAAEAAAAA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g&#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AAAAcAAAAIAAAAC/AAAAvwAAAL8AAAC/AAAAnwAAAIAAAAB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AAAABAAAAAQAAAAGA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&#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CAAAACfAAAA/wAAAJ8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D/AAAA/wAA&#10;AP8AAAAAAAAAAAAAAAAAAAAAAAAAAAAAAAAAAAAAAAAAAAAAAAAAAAAAAAAAAAAAAAAAAABgAAAA&#10;/wAAAP8AAAD/AAAA/wAAA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IAAAAJ8AAAD/AAAA/wAAAP8AAAD/AAAAnw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wAAAP8AAAD/AAAAAAAAAAAAAAAAAAAAAAAAAAAAAAAAAAAAAAAAAAAA&#10;AAAAAAAAAAAAAAAAAAAAAAAAIAAAAP8AAAD/AAAA/wAAAP8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fAAAA/wAAAP8AAAD/AAAA/wAAAP8AAAC/AAAAAAAAAAAAAAAAAAAA&#10;AAAAAAAAAAAAAAAAAAAAAAAAAAAAAAAAAAAAAO8AAAC/AAA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gAAAAnwAAAP8AAAD/AAAA&#10;/wAAAP8AAAD/AAAA/wAAAP8AAACf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P8AAAD/AAAA/wAAAAAAAAAAAAAA&#10;AAAAAAAAAAAAAAAAAAAAAAAAAAAAAAAAAAAAAAAAAAAAAAAAAAAAAAAAAAD/AAAA/wAAAP8AAAD/&#10;AAAAr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AAAA/wAAAP8AAAD/AAAA/wAAAP8A&#10;AAD/AAAAvwAAAAAAAAAAAAAAAAAAAAAAAAAAAAAAAAAAAAAAAAAAAAAAAAAAABAAAAD/AAAA/wAA&#10;AP8AAAC/AAAAM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CfAAAA/wAAAP8AAAD/AAAA/wAAAP8AAAD/AAAA7wAAAP8AAAD/AAAA/wAAAJ8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D/AAAA/wAAAP8AAAAAAAAAAAAAAAAAAAAAAAAAAAAAAAAAAAAAAAAAAAAAAAAAAAAAAAAAAAAA&#10;AAAAAABAAAAA/wAAAP8AAAD/AAAA/wAAAL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wAAAP8AAAD/AAAA/wAAAP8AAAD/AAAA/wAAAM8AAAAAAAAAAAAAAAAAAAAAAAAAAAAAAAAAAAAA&#10;AAAAAAAAAAAAAABAAAAA/wAAAP8AAAD/AAAA/wAAAP8AAAB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wAAAP8AAAD/AAAA/wAAAP8AAACfAAAAIAAAADAAAADv&#10;AAAA/wAAAP8AAAD/AAAAnw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P8AAAD/AAAA/wAA&#10;AK8AAAAgAAAAAAAAAAAAAAAAAAAAMAAAAO8AAAD/AAAA/wAAAP8AAACf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D/AAAA/wAAAP8AAABAAAAAAAAAAAAAAAAAAAAAAAAAAAAAAAAwAAAA7wAAAP8A&#10;AAD/AAAA/wAAAJ8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P8AAAD/AAAA/wAAAEAAAAAAAAAAAAAAAAAAAAAAAAAAAAAA&#10;AAAAAAAQAAAA3wAAAP8AAAD/AAAA/wAAAC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wAAAP8AAAD/AAAAQAAAAAAAAAAAAAAA&#10;AAAAAAAAAAAAAAAAAAAAADAAAADvAAAA/wAAAP8AAAD/AAAAQ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D/AAAA/wAAAP8AAABA&#10;AAAAAAAAAAAAAAAAAAAAAAAAAAAAAAAQAAAAzwAAAP8AAAD/AAAA/wAAAM8AAAAQ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P8A&#10;AAD/AAAA/wAAAEAAAAAAAAAAAAAAAAAAAAAAAAAAAAAAAAAAAAAAAAAA3wAAAP8AAAD/AAAA3w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ravmv62r5r+tq+a/ravmv62r&#10;5o+CgK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wAAAP8AAAD/AAAAYAAAAAAAAAAAAAAAAAAAAAAAAAAQAAAAzwAAAP8AAAD/AAAA&#10;/wAAAM8AAAAQ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D/AAAA/wAAAP8AAAD/AAAA/wAAAP8AAAD/AAAA/wAAAP8AAAD/&#10;AAAA/wAAAP8AAAD/AAAA/wAAAG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62r5r+tq+a/ravmv62r5r+tq+aPgo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P8AAAD/AAAA/wAAAP8AAAC/AAAAQAAAAAAA&#10;AAAQAAAAzwAAAP8AAAD/AAAA/wAAAM8AAAAQ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wAAAP8AAAD/AAAA/wAA&#10;AP8AAAD/AAAA/wAAAP8AAAD/AAAA/wAAAP8AAAD/AAAA/wAAAN8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AAAAYAAAAI8AAAAwAAAAAAAAAAAAAAAAAAAAAAAAAAAAAAAAAAAA&#10;AAAAAAAAAAAAAAAAgAAAAP8AAAD/AAAA/wAAAP8AAAD/AAAAQAAAAAAAAAAAAAAAAAAAAAAAAAAA&#10;AAAAAAAAAAAAAAAAAAAAAAAAAAAAAAAAAAAAAAAAAAAAAAAAAAAAAAAAAAAAAAAAAAAAAAAAAAAA&#10;AAAAAAAAAAAAAAAAAAAAAAAAAAAAAAAAAAAAAAAAAAAAAIA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EAAAAG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P8AAAD/AAAA/wAAAP8AAAD/AAAA/wAAAP8AAAD/AAAA/wAAAP8AAAD/AAAA/wAAAP8A&#10;AABg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wAAAP8AAAD/AAAA/wAA&#10;AEAAAAAAAAAAAAAAAAAAAAAAAAAAAAAAAAAAAAAAAAAAAAAAAAAAAAAAAAAAAAAAAAAAAAAAAAAA&#10;AAAAAAAAAAAAAAAAAAAAAAAAAAAAAAAAAAAAAAAAAAAAAAAAAAAAAAAAAAAAAAAAAAAAAAAAAACA&#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IQUBWg3d2no+CgK2PgoCtg3d2njArKzo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EAAAAM8AAAD/AAAA3wAAAG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D/AAAA/wAAAP8AAABwAAAAQAAAAEAAAABAAAAA&#10;QAAAAEAAAACPAAAA/wAAAP8AAAD/AAAAQ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&#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EAAAAM8AAAD/AAAA/wAAAP8AAAD/AAAA3wAAAG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wAAAP8A&#10;AAD/AAAAQAAAAAAAAAAAAAAAAAAAAAAAAAAAAAAAEAAAAO8AAAD/AAAA/wAAAL8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AAAABwAAAArwAAAN8AAAD/AAAAQ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EAAAAM8AAAD/AAAA&#10;/wAAAP8AAAD/AAAA/wAAAP8AAAD/AAAA3wAAAG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P8AAAD/AAAA/wAAAEAAAAAAAAAAAAAAAAAAAAAAAAAAAAAAAAAAAACA&#10;AAAA/wAAAP8AAAD/AAAAQ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wKys6v62r5r+tq+a/ravmv62r5r+tq+ZgV1ZzAAAAAAAAAAAAAAAgAAAAQAAAAEAA&#10;AABAAAAAQAAAAEAAAABAAAAAQAAAAEAAAABAAAAAQAAAAEAAAAAAAAAAAAAAAAAAAAAAAAAAAAAA&#10;AAAAAAAAAAAAAAAAAAAAAAAAAAAAAAAAAAAAAAAAAAAAAAAAAAC/ravmv62r5r+tq+a/ravmv62r&#10;5o+CgK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AAAAB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&#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EAAAAM8AAAD/AAAA/wAAAP8AAADPAAAA3wAAAP8AAAD/AAAA/wAAAP8AAAD/AAAA3w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D/AAAA/wAAAP8AAABAAAAAAAAA&#10;AAAAAAAAAAAAAAAAAAAAAAAAAAAAEAAAAO8AAAD/AAAA/wAAAL8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MCsrOr+tq+a/ravmv62r5r+tq+a/ravmYFdW&#10;cwAAAAAAAAAAAAAA3wAAAP8AAAD/AAAA/wAAAP8AAAD/AAAA/wAAAP8AAAD/AAAA/wAAAP8AAAD/&#10;AAAAAAAAAAAAAAAAAAAAAAAAAAAAAAAAAAAAAAAAAAAAAAAAAAAAAAAAAAAAAAAAAAAAAAAAAAAA&#10;AAAAv62r5r+tq+a/ravmv62r5r+tq+aPgo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D/AAAA/wAAAP8AAAD/AAAA/wAAAK8AAAAA&#10;AAAAAAAAAAAAAAAAAAAAAAAAAAAAAAAAAAAAAAAAAAAAAAAAAAAAAAAAAAAAAAAAAAAAAAAAAAAA&#10;AAAAAAAAAAAAAAAAAACfAAAA/wAAAP8AAAD/AAAA/wAAAL8AAAAAAAAAAAAAAAAAAAAAAAAAAAAA&#10;AAAAAAAAAAAAAAAAAAAAAAAAAAAAAAAAAAAAAAAAAAAAAAAAAAAAAAAAAAAAAAAAAAAAAAAAAAAA&#10;AAAAAAAAAAAAAAAAAAAAAAAAAAAAAAAAAAAAAAAAAABAAAAA/wAAAP8AAAD/AAAAz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EAAAAM8AAAD/AAAA/wAAAP8AAADPAAAAEAAAAAAAAABg&#10;AAAA3wAAAP8AAAD/AAAA/wAAAP8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wAAAP8AAAD/AAAAQAAAAAAAAAAAAAAAAAAAAAAAAAAAAAAAAAAAABAAAADfAAAA/wAAAP8A&#10;AAD/AAAAM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DArKzq/&#10;ravmv62r5r+tq+a/ravmv62r5mBXVnMAAAAAAAAAYAAAAP8AAAD/AAAA/wAAAP8AAAD/AAAA/wAA&#10;AP8AAAD/AAAA/wAAAP8AAAD/AAAA/w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D/AAAA/wAAAP8AAACAAAAAAAAAAAAAAAAAAAAAAAAAABAAAADPAAAA/wAA&#10;AP8AAAD/AAAAzwAAAB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EAAAAM8AAAD/AAAA/wAA&#10;AP8AAADPAAAAEAAAAAAAAAAAAAAAAAAAAAAAAACAAAAA/wAAAP8AAAD/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P8AAAD/AAAA/wAAAEAAAAAAAAAAAAAAAAAAAAAAAAAA&#10;AAAAABAAAADPAAAA/wAAAP8AAAD/AAAAzwAAAB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wKys6v62r5r+tq+a/ravmv62r5r+tq+ZgV1ZzAAAAAAAAAN8AAAD/&#10;AAAA/wAAAP8AAAD/AAAA/wAAAP8AAAD/AAAA/wAAAP8AAAD/AAAA/wAAAP8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wAAAP8AAAD/AAAA/wAAAP8AAACvAAAAEAAAAAAA&#10;AAAAAAAAAAAAAAAAAAAAAAAAAAAAAAAAAAAAAAAAAAAAAAAAAAAAAAAAAAAAAAAAAAAAAAAAjwAA&#10;AP8AAAD/AAAA/wAAAP8AAAD/AAAAgAAAAAAAAAAAAAAAAAAAAAAAAAAAAAAAAAAAAAAAAAAAAAAA&#10;AAAAAAAAAAAAAAAAAAAAAAAAAAAAAAAAAAAAAAAAAAAAAAAAAAAAAAAAAAAAAAAAAAAAAAAAAAAA&#10;AAAAAAAAAAAAAAAAAAAAAAAAAAAAAAAQAAAAzwAAAP8AAAD/AAAA7wAAAH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wAAAP8AAAD/AAAAQAAAAAAAAAAA&#10;AAAAAAAAAAAAAAAAAAAAEAAAAM8AAAD/AAAA/wAAAP8AAADPAAAAE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EAAAAM8AAAD/AAAA/wAAAP8AAADPAAAAEAAAAAAAAAAAAAAAAAAAAAAAAAAAAAAAQAAAAP8A&#10;AAD/AAAA/w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D/AAAA/wAAAP8A&#10;AACPAAAAEAAAAAAAAAAAAAAAAAAAABAAAADPAAAA/wAAAP8AAAD/AAAAzwAAAB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MCsrOr+tq+a/ravmv62r5r+t&#10;q+a/ravmYFdWcwAAAGAAAAD/AAAA/wAAAP8AAABAAAAAAAAAAAAAAAAAAAAAAAAAAAAAAABAAAAA&#10;/wAAAP8AAAD/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P8AAAD/AAAA/wAAAEAAAAAAAAAAAAAAAAAAAAAAAAAAAAAAAAAAAAAQAAAA3wAAAP8AAAD/AAAA&#10;/wAAAC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DAAAAD/AAAA/wAAAP8AAADfAAAAEAAAAAAAAAAAAAAA&#10;AAAAAAAAAAAAAAAAAAAAAEAAAAD/AAAA/wAAAP8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wAAAP8AAAD/AAAA/wAAAO8AAACAAAAAEAAAABAAAADPAAAA/wAAAP8AAAD/&#10;AAAAzwAAAB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DArKzq/ravmv62r5r+tq+a/ravmv62r5mBXVnMAAADfAAAA/wAAAP8AAAC/AAAAAAAAAAAA&#10;AAAAAAAAAAAAAAAAAAAAAAAAQAAAAP8AAAD/AAAA/w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D/AAAA/wAAAP8AAABAAAAAAAAAAAAAAAAAAAAAAAAAAAAA&#10;AAAAAAAAEAAAAO8AAAD/AAAA/wAAAJ8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vwAAAP8A&#10;AAD/AAAA7wAAABAAAAAAAAAAAAAAAAAAAAAAAAAAAAAAAAAAAABAAAAA/wAAAP8AAAD/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L8AAAD/AAAA/wAAAP8AAAD/AAAA/wAA&#10;AO8AAADfAAAA/wAAAP8AAAD/AAAAzwAAAB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wKys6v62r5r+tq+a/ravmv62r5r+tq+ZgV1bTAAAA&#10;/wAAAP8AAAD/AAAAQAAAAAAAAAAAAAAAAAAAAAAAAAAAAAAAAAAAAEAAAAD/AAAA/wAAAP8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wAAAP8AAAD/AAAA&#10;QAAAAAAAAAAAAAAAAAAAAAAAAAAAAAAAAAAAAIAAAAD/AAAA/wAAAP8AAAAg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EAAAAD/AAAA/wAAAP8AAACAAAAAAAAAAAAAAAAAAAAAAAAAAAAAAAAA&#10;AAAAQAAAAP8AAAD/AAAA/w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QAAAAL8AAAD/AAAA/wAAAP8AAAD/AAAA/wAAAP8AAAD/AAAAzwAAAB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MCsrOr+tq+a/&#10;ravmv62r5r+tq+a/ravmGBYV/AAAAP8AAAD/AAAAvwAAAAAAAAAAAAAAAAAAAAAAAAAAAAAAAAAA&#10;AAAAAABAAAAA/wAAAP8AAAD/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P8AAAD/AAAA/wAAAEAAAAAAAAAAAAAAAAAAAAAAAAAAAAAAABAAAADvAAAA/wAA&#10;AP8AAACf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vwAAAP8AAAD/AAAA7wAA&#10;ABAAAAAAAAAAAAAAAAAAAAAAAAAAAAAAAEAAAAD/AAAA/wAAAP8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QAAAAL8AAAD/AAAA/wAAAP8AAAD/AAAA&#10;zwAAAB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wKys6MCsrOjArKzowKys6MCsr&#10;OjArKzowKys6MCsrOlRMS2W/ravmv62r5r+tq+a/ravmd2xr7wAAAP8AAAD/AAAA/wAAAM8AAAAQ&#10;AAAAAAAAAAAAAAAAAAAAAAAAAAAAAAAAAAAAQAAAAP8AAAD/AAAA/w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D/AAAA/wAAAP8AAABwAAAAQAAAAEAAAABA&#10;AAAAQAAAAEAAAACPAAAA/wAAAP8AAAD/AAAAI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EAAAAD/AAAA/wAAAP8AAACPAAAAQAAAAEAAAABAAAAAQAAAAEAAAABwAAAA/wAAAP8A&#10;AAD/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QAAAAL8AAAD/AAAAzwAAAB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v62r5r+tq+a/ravmv62r5r+tq+a/ravmv62r5r+tq+a/ravmv62r5r+tq+a/ravmv62r5rOi&#10;oOgkICD6AAAA/wAAAP8AAAD/AAAAzwAAABAAAAAAAAAAAAAAAAAAAAAAAAAAAAAAAEAAAAD/AAAA&#10;/wAAAP8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wAA&#10;AP8AAAD/AAAA/wAAAP8AAAD/AAAA/wAAAP8AAAD/AAAA/wAAAP8AAAD/AAAAnw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vwAAAP8AAAD/AAAA/wAAAP8AAAD/AAAA&#10;/wAAAP8AAAD/AAAA/wAAAP8AAAD/AAAA/w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MAAAAB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L+tq+a/ravmv62r5r+tq+a/ravmv62r5r+tq+a/ravm&#10;v62r5r+tq+a/ravmv62r5r+tq+a/ravms6Kg6CQgIPoAAAD/AAAA/wAAAP8AAADPAAAAEAAAAAAA&#10;AAAAAAAAAAAAACAAAACvAAAA/wAAAP8AAAD/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BgWFR0wKys6MCsrOgAAAP8AAAD/AAAA/wAAAP8AAAD/AAAA/wAAAP8AAAD/AAAA/wAAAP8A&#10;AAD/AAAA/zArK1kwKys6MCsrOjArKzowKys6MCsrOg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EAA&#10;AAD/AAAA/wAAAP8AAAD/AAAA/wAAAP8AAAD/AAAA/wAAAP8AAAD/AAAA/wAAAP8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PgoDsm42L&#10;67+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AAAAGAAAACfAAAAzwAAAP8AAAD/AAAA/wAAAP8AAAD/AAAA/wAAAP8AAADvAAAAvwAAAHA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BgV1Zzv62r5r+tq+YAAAD/AAAA/wAAAP8AAAD/AAAA&#10;/wAAAP8AAAD/AAAA/wAAAP8AAAD/AAAA/0hBQPa/ravmv62r5r+tq+a/ravmv62r5r+tq+Y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vwAAAP8AAAD/AAAA/wAAAP8AAAD/AAAA/wAAAP8AAAD/&#10;AAAA/wAAAP8AAAD/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BAAAACAAAAAM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gWFV0wKyv5AAAA/wwLC/2bjYvr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AAAAEAAAABAAAAA&#10;QAAAAEAAAAA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YFdWc7+tq+a/&#10;ravmv62r5r+tq+a/ravmv62r5r+tq+a/ravmv62r5r+tq+a/ravmv62r5r+tq+a/ravmv62r5r+t&#10;q+a/ravmv62r5r+tq+a/ravm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MAAA&#10;AO8AAAD/AAAA7wAAAIAAAAAQ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EAAAAIAAAADvAAAA/wAAAO8AAAAw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AAAAL8AAAD/AAAA/wAAAP8AAAD/DAsL/ZuNi+t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GBXVnO/ravmv62r5r+tq+a/ravmv62r5r+tq+a/ravmv62r5r+tq+a/ravm&#10;v62r5r+tq+a/ravmv62r5r+tq+a/ravmv62r5r+tq+a/ravmv62r5g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MAAAAO8AAAD/AAAA/wAAAP8AAAD/AAAA7wAAAIAAAAAQ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QAAAAgAAAAO8A&#10;AAD/AAAA/wAAAP8AAAD/AAAA7wAAAD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AvwAAAP8AAAD/AAAA/wAA&#10;AP8AAAD/AAAA/wAAAP8MCwv9PDY1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tq+a/ravmv62r5r+tq+a/ravmj4KA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wAAAN8AAACvAAAAgAAAAEAAAAA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BgV1Zzv62r5r+tq+a/ravmv62r5r+t&#10;q+a/ravmv62r5r+tq+a/ravmv62r5r+tq+a/ravmv62r5r+tq+a/ravmv62r5r+tq+a/ravmv62r&#10;5r+tq+Y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MAAAAO8AAAD/AAAA/wAAAP8AAAD/AAAA&#10;/wAAAP8AAAD/AAAA7wAAAIAAAAAQ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BAAAACAAAAA7wAAAP8AAAD/AAAA/wAAAP8AAAD/AAAA/wAAAP8AAADvAAAAM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f&#10;AAAA/wAAAP8AAAD/AAAA/wAAAP8AAADvAAAAvwAAAP8AAAD/AAAA/wAAAO8AAAA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ravmv62r5r+tq+a/&#10;ravmv62r5o+Cg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wAAAP8A&#10;AAD/AAAA/wAAAP8AAAD/AAAA/wAAAM8AAACfAAAAcAAAA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YFdWc7+tq+a/ravmv62r5r+tq+a/ravmv62r5r+tq+a/ravmv62r5r+tq+a/ravmv62r5r+tq+a/&#10;ravmv62r5r+tq+a/ravmv62r5r+tq+a/ravm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EAAAAO8A&#10;AAD/AAAA/wAAAP8AAACfAAAAnwAAAP8AAAD/AAAA/wAAAP8AAAD/AAAA7w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DvAAAA/wAAAP8AAAD/AAAA/wAAAP8AAACfAAAAnwAA&#10;AP8AAAD/AAAA/wAAAO8AAAAw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wAAAP8AAAD/AAAA/wAAAO8AAACAAAAAEAAAAAAAAACfAAAA&#10;/wAAAP8AAAD/AAAA7wAAAD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62r5r+tq+a/ravmv62r5r+tq+aPgo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DArKzpgV1ZzYFdWc2BXVnNgV1ZzYFdWc4+CgK2/ravmv62r&#10;5r+tq+a/ravmv62r5ndsa5BgV1ZzYFdWc2BXVnNgV1ZzYFdWc2BXVnNgV1ZzYFdWcw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IAAAAD/AAAA/wAAAP8AAACfAAAAAAAAAAAAAAAgAAAAnwAAAP8AAAD/&#10;AAAA/wAAAP8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wAAAP8AAAD/&#10;AAAA/wAAAJ8AAAAgAAAAAAAAAAAAAACfAAAA/wAAAP8AAAD/AAAA7wAAAD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K8A&#10;AAAQAAAAAAAAAAAAAAAAAAAAAAAAAJ8AAAD/AAAA/wAAAP8AAADvAAAAM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AAAAEAA&#10;AAAAAAAAAAAAAAAAAAAAAAAAAAAAAAAAAAAAAAAAAL+tq+a/ravmv62r5r+tq+a/ravmj4K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BAAAADvAAAA/wAAAP8AAAC/AAAAAAAA&#10;AAAAAAAAAAAAAAAAAAAAAABQAAAA/wAAAP8AAAD/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P8AAAD/AAAA/wAAAFAAAAAAAAAAAAAAAAAAAAAAAAAAAAAAAJ8AAAD/AAAA&#10;/wAAAP8AAADvAAAAM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gAAAA/wAA&#10;AP8AAAD/AAAAnwAAAAAAAAAAAAAAAAAAAAAAAAAAAAAAAAAAAAAAAAD/AAAA/wAAAP8AAABAAAAA&#10;AAAAAAAwKys6v62r5r+tq+a/ravmv62r5r+tq+ZgV1Zz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CAAAAAAAAAAAAAAAAAAAAAAAAAAAAAAAAAAAAAnwAAAP8AAAD/&#10;AAAA/wAAAO8AAAB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P8AAAD/AAAAvwAAAEAAAAAAAAAAAAAAAAAAAAAAAAAAAAAAAAC/ravm&#10;v62r5r+tq+a/ravmv62r5o+CgK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CA&#10;AAAA/wAAAP8AAAD/AAAAQAAAAAAAAAAAAAAAAAAAAAAAAAAAAAAAQAAAAP8AAAD/AAAA/w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D/AAAA/wAAAP8AAABAAAAAAAAAAAAA&#10;AAAAAAAAAAAAAAAAAAAAAAAAnwAAAP8AAAD/AAAA/wAAAO8AAAAg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nwAAAP8AAAD/AAAA/wAAACAAAAAAAAAAAAAAAAAAAAAAAAAAAAAAAAAA&#10;AAAAAAAA/wAAAP8AAAD/AAAAQAAAAAAAAAAAMCsrOr+tq+a/ravmv62r5r+tq+a/ravmYFdWcwAA&#10;AAAAAAAAAAAAAAAAAAAAAAAAAAAAAAAAAAAAAAAAAAAAAAAAAAAAAAAA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gAAAAAAAAAAAAAAAAAAA&#10;AAAAAAAAAAAAAAAAAAAAAACvAAAA/wAAAP8AAAD/AAAA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AP8AAAD/AAAA/wAAAP8AAAD/AAAAvwAA&#10;AEAAAAAAAAAAAAAAAAAAAAAAv62r5r+tq+a/ravmv62r5r+tq+aPgo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QAAAA7wAAAP8AAAD/AAAAvwAAAAAAAAAAAAAAAAAAAAAAAAAAAAAA&#10;AAAAAEAAAAD/AAAA/wAAAP8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wAAAP8AAAD/AAAAQAAAAAAAAAAAAAAAAAAAAAAAAAAAAAAAAAAAAAAAAADPAAAA/wAAAP8AAAD/&#10;AAAAI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O8AAAD/AAAA/wAAAP8AAACfAAAA&#10;AAAAAAAAAAAAAAAAAAAAAAAAAAAAAAAAAAAAAP8AAAD/AAAA/wAAAEAAAAAAAAAAADArKzq/ravm&#10;v62r5r+tq+a/ravmv62r5mBXVnMAAAAAAAAAAAAAAAAAAAAAAAAAAAAAAAAAAAAAAAAAAAAAAAAA&#10;AAAAAAAAAAAAAAAAAAAAAAAAAAAAAAAAAAAAAAAAAAAAAAAAAAAAAAAAAAAAAAAAAAAAAAAAAAAA&#10;AAAAAAAAAAAAAAAAAAAAAAAAAAAAAL+tq+a/ravmv62r5r+tq+a/ravmj4KA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IAAAAAAAAAAAAAAAAAAAAAAAAAAAAAAAAAAAAAAAAAAvwAAAP8AAAD/AAAA7wAAAB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AP8AAAD/&#10;AAAA/wAAAP8AAAD/AAAA/wAAAP8AAAD/AAAAvwAAAEAAAAAAAAAAAL+tq+a/ravmv62r5r+tq+a/&#10;ravmj4KArQAAAAAAAAAAAAAAAAAAAAAAAAAAAAAAAAAAAAAAAAAQAAAAgAAAA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ndsa++Dd3bu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gAAAAP8AAAD/AAAA/wAAAEAA&#10;AAAAAAAAAAAAAAAAAAAAAAAAAAAAAAAAAABAAAAA/wAAAP8AAAD/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P8AAAD/AAAA/wAAAEAAAAAAAAAAAAAAAAAAAAAAAAAAAAAA&#10;AAAAAAAgAAAA/wAAAP8AAAD/AAAAnw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CAAAAAAAAAAAAAAAAAAAAAAAAAAAAAAAAAAAAA&#10;QAAAAP8AAAD/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AP8AAAD/AAAA/wAAAP8AAACfAAAA7wAAAP8AAAD/AAAA/wAAAP8AAAD/AAAA&#10;cAAAAAC/ravmv62r5r+tq+a/ravmv62r5o+CgK0AAAAAAAAAAAAAAAAAAAAAAAAAAAAAAAAAAAAQ&#10;AAAAzwAAAP8AAAD/AAAAnwAAAC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d2xr7xgWFfwAAAD/&#10;AAAA/3dsa+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EAAAAO8AAAD/AAAA/wAAAM8AAAAAAAAAAAAAAAAAAAAAAAAAAAAAAAAAAAAAAAAAQAAAAP8AAAD/&#10;AAAA/w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D/AAAA/wAAAP8AAABA&#10;AAAAAAAAAAAAAAAAAAAAAAAAAAAAAAAAAAAAnwAAAP8AAAD/AAAA/wAAAC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DAAAADvAAAA/wAAAP8AAAD/AAAAnwAAAAAAAAAA&#10;AAAAAAAAACAAAACfAAAA/wAAAP8AAAD/AAAAQAAAAAAAAAAAMCsrOr+tq+a/ravmv62r5r+tq+a/&#10;ravmYFdWcwAAAAAAAAAgAAAA/wAAAP8AAAD/AAAA/wAAAP8AAAD/AAAA/wAAAP8AAAD/AAAA/wAA&#10;AP8AAAD/AAAAAAAAAAAAAAAAAAAAAAAAAAAAAAAAAAAAAAAAAAAAAAAAAAAAAAAAAAAAAAAAAAAA&#10;AAAAAAAAAAAAv62r5r+tq+a/ravmv62r5r+tq+aPgo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wAAAP8AAAD/AAAA/wAAAP8AAAC/&#10;AAAAUAAAAEAAAABwAAAAzwAAAP8AAAD/AAAA/wAAAP8AAAD/AAAA/wAAAP8AAABgAAAAAAAAAAAA&#10;AAAAAAAAAAAAAAAAAABAAAAA/wAAAP8AAAD/AAAA/wAAAP8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wAAAP8AAAD/AAAAgAAAAAAA&#10;AAAAAAAAAAAAAAAAAAAAAAAAAAAAAL8AAAD/AAAA/wAAAO8AAA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AAAAP8AAAD/AAAA/wAAAP8AAABgAAAAAAAAABAA&#10;AACAAAAA7wAAAP8AAAD/AAAA/wAAAIAAAAAAv62r5r+tq+a/ravmv62r5r+tq+aPgoCtAAAAAAAA&#10;AAAAAAAAAAAAAAAAAAAAAAAQAAAAzwAAAP8AAAD/AAAA/wAAAP8AAAD/AAAAnw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DAsL7gAAAP8AAAD/AAAA/wAAAP8AAAD/AAAAY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AFAAAACAAAAAvwAAAO8AAAD/AAAA/wAAAP8AAAD/AAAA&#10;/wAAAP8AAAD/AAAA/wAAAP8AAAD/AAAA/wAAAP8AAAD/AAAA/w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DAAAAD/AAAA/wAAAP8AAAD/AAAAYAAAAAAAAAAAAAAAAAAA&#10;AAAAAAAAAAAAAAAAAEAAAAD/AAAA/wAAAP8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wAAAP8AAAD/AAAAQAAAAAAAAAAAAAAAAAAAAAAAAAAAAAAAIAAAAP8AAAD/AAAA&#10;/wAAAJ8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MAAA&#10;AO8AAAD/AAAA/wAAAP8AAACfAAAAIAAAAJ8AAAD/AAAA/wAAAP8AAAD/AAAA/wAAAEAAAAAAAAAA&#10;AAwLCw4wKys6MCsrOjArKzowKys6MCsrOhgWFR0AAAAAAAAAnwAAAP8AAAD/AAAA/wAAAP8AAAD/&#10;AAAA/wAAAP8AAAD/AAAA/wAAAP8AAAD/AAAA/wAAAAAAAAAAAAAAAAAAAAAAAAAAAAAAAAAAAAAA&#10;AAAAAAAAAAAAAAAAAAAAAAAAAAAAAAAAAAAAAAAAAL+tq+a/ravmv62r5r+tq+a/ravmj4K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wAA&#10;AP8AAAD/AAAA/wAAAP8AAACfAAAAAAAAAAAAAAAAAAAAAAAAAAAAAABwAAAA7wAAAP8AAAD/AAAA&#10;/wAAAP8AAAD/AAAA/wAAAGAAAAAAAAAAAAAAAAAAAAAAAAAAQAAAAP8AAAD/AAAA/wAAAP8AAAD/&#10;A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8AAAD/AAAA/wAAAJ8AAABAAAAAQAAAAEAAAABAAAAAQAAAAGAAAAD/AAAA/w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AAAAP8AAAD/AAAA&#10;/wAAAP8AAABgAAAAAAAAAAAAAAAAAAAAAAAAABAAAADPAAAA/wAAAP8AAACAAAAAAL+tq+a/ravm&#10;v62r5r+tq+a/ravmj4KArQAAAAAAAAAAAAAAAAAAAAAAAAAQAAAAzwAAAP8AAAD/AAAA/wAAAP8A&#10;AAD/AAAA/wAAAP8AAAD/AAAAnwAAAC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fAAAA/wAAAP8AAAD/AAAA/wAAAP8AAAD/AAAA/wAAAP8A&#10;AAB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AAAAGAAAACPAAAAvwAAAP8AAAD/AAAA/wAAAP8AAAD/AAAA/wAAAP8AAAD/AAAA/wAA&#10;AP8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YAAAAP8AAAD/&#10;AAAA/wAAAP8AAACPAAAAgAAAAIAAAACAAAAAgAAAAIAAAACfAAAA/wAAAP8AAAD/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P8AAAD/AAAA/wAAAJ8AAACAAAAAgAAAAIAA&#10;AACAAAAAgAAAAL8AAAD/AAAA/wAAAP8AAAAg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8AAAD/AAAA/wAAAP8AAAD/AAAAIAAAAAAAAAAAAAAAAAAAAAAA&#10;AAAAAAAAAAAAADAAAADvAAAA/wAAAP8AAAD/AAAA/wAAAP8AAAD/AAAAYAAAAAAAAAAAAAAAAAAA&#10;AEAAAAD/AAAA/wAAAP8AAAD/AAAA/wAAAE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wAAAP8AAAD/AAAA/wAAAP8AAAD/AAAA/wAA&#10;AP8AAAD/AAAA/wAAAP8AAADvAAAA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AP8AAAD/AAAA/wAAAP8AAABgAAAAAAAAAAAAAAAAAAAAAAAAAAAAAAAAAAAAvwAA&#10;AP8AAAD/AAAAgAAAAAC/ravmv62r5r+tq+a/ravmv62r5o+CgK0AAAAAAAAAAAAAAAAAAAAQAAAA&#10;zwAAAP8AAAD/AAAA/wAAAM8AAACfAAAA/wAAAP8AAAD/AAAA/wAAAP8AAADvAAAAM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8AAAD/AAAA/wAAAP8AAAD/AAAA&#10;/wAAAN8AAACPAAAA/wAAAP8AAAD/AAAA/w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AAAAGAAAACP&#10;AAAAzwAAAP8AAAD/AAAA/wAAAP8AAAD/AAAA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BgAAAA/wAAAP8AAAD/AAAA/wAAAP8AAAD/AAAA/wAAAP8AAAD/AAAA&#10;/wAAAP8AAAD/AAAA/w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D/AAAA&#10;/wAAAP8AAAD/AAAA/wAAAP8AAAD/AAAA/wAAAP8AAAD/AAAA/wAAAP8AAACf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DAAAADvAAAA&#10;/wAAAP8AAAD/AAAA/wAAAP8AAAD/AAAAnwAAACAAAAAAAAAAAAAAAAAAAAAAAAAAAAAAAAAAAAAA&#10;AAAAAAAAAAAAAAAAAAAAAAAAAJ8AAAD/AAAA/wAAAP8AAAAgAAAAAAAAAAAAAAAAAAAAAAAAAAAA&#10;AABAAAAA/wAAAP8AAAD/AAAAAAAAAAAAAAAAAAAAAAAAAAAAAAAAAAAAAAAAAAAAAAAAAAAAAAAA&#10;AAAAAAAAAAAAAAAAAAAAAAAAv62r5r+tq+a/ravmv62r5r+tq+aPgo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wAAAP8AAAD/AAAA&#10;/wAAAAAAAAAAAAAAAAAAAAAAAAAAAAAAAAAAAAAAAAAAAAAAMAAAAO8AAAD/AAAA/wAAAP8AAAD/&#10;AAAA/wAAAP8AAABAAAAAAAAAAAAAAABAAAAA/wAAAP8AAAD/AAAA/wAAAP8AAAB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wAAAP8AAAD/&#10;AAAA/wAAAP8AAAD/AAAA/wAAAP8AAAD/AAAA/wAAAP8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8AAAD/AAAA/wAAAP8AAABwAAAAAAAAAAAAAAAA&#10;AAAAAAAAAAAAAAAAAAAAAAAAAL8AAAD/AAAA/wAAAIAAAAAAv62r5r+tq+a/ravmv62r5r+tq+aP&#10;goCtAAAAAAAAAAAAAAAQAAAAzwAAAP8AAAD/AAAA/wAAAM8AAAAQAAAAAAAAACAAAACfAAAA/wAA&#10;AP8AAAD/AAAA/wAAAO8AAAA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D/AAAA3wAAAGAAAAAAAAAAAAAAAGAAAAD/AAAA/wAAAP8AAAD/AAAAY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BQAAAAIAAAAAAA&#10;AAAAAAAAAAAAAAAAAAAAAAAAAAAAAAAAAAAAAAAAAAAAAAAAAAAAAAAAAAAAAAAAAAAAAAAAAAAA&#10;AAAAAAAAAAAAAAAAAAAAAAAAAAAAAAAAAAAAAAAAAAAAQAAAAHAAAACfAAAAzwAAA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BgWFR0wKys6MCsrOjArKzowKys6MCsrOgwLCw4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GAAAAD/AAAA/wAAAP8A&#10;AAD/AAAA/wAAAP8AAAD/AAAA/wAAAP8AAAD/AAAA/wAAAP8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wAAAP8AAAD/AAAA/wAAAP8AAAD/AAAA/wAAAP8AAAD/AAAA/wAA&#10;AP8AAAD/AAAAI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wAAAP8AAAD/AAAA/wAAAP8AAAAgAAAAAAAAAAAAAAAAAAAAAAAAAAAAAAAAAAAAAAAA&#10;AAAAAAAwAAAA7wAAAP8AAAD/AAAA/wAAAP8AAAD/AAAA7wAAADAAAAAAAAAAQAAAAP8AAAD/AAAA&#10;/wAAAP8AAAD/A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8AAAD/AAAA/wAAAP8AAAD/AAAA/wAAAP8AAAD/AAAA/wAAAP8AAAD/AAAA&#10;7wAAAB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A/wAA&#10;AP8AAAD/AAAAnwAAAAAAAAAAAAAAAAAAAAAAAAAAAAAAAAAAAAAAAAC/AAAA/wAAAP8AAACAAAAA&#10;AL+tq+a/ravmv62r5r+tq+a/ravmj4KArQAAAAAAAAAQAAAAzwAAAP8AAAD/AAAA/wAAAM8AAAAQ&#10;AAAAAAAAAAAAAAAAAAAAAAAAACAAAACvAAAA/wAAAP8AAAD/AAAA7wAAAD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nwAAAAAAAAAAAAAAAAAAAAAAAAAA&#10;AAAAYAAAAP8AAAD/AAAA/wAAAP8AAAB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DvAAAAvwAAAIAAAABQAAAAE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YAAAAL8YFhXcMCsr+TArK/kwKyv5MCsr+TArK/kMCwvOAAAAvwAAAL8AAAC/&#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L8AAAC/AAAAvwAAAL8AAAC/&#10;AAAAvwAAAL8AAAC/AAAAvwAAAL8AAAC/AAAAg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wAAAA7wAAAJ8AAAAg&#10;AAAAAAAAAAAAAAAAAAAAAAAAAAAAAAAAAAAAAAAAAAAAAAAAAAAAAAAAAAAAAAAAAAAAAAAAAAAA&#10;AACfAAAA/wAAAP8AAAD/AAAAIAAAAAAAAAAAAAAAAAAAAAAAAAAAAAAAAAAAAEAAAAD/AAAA/wAA&#10;AP8AAAAAAAAAAAAAAAAAAAAAAAAAAAAAAAAAAAAAAAAAAAAAAAAAAAAAAAAAAAAAAAAAAAAAAAAA&#10;AAAAAAC/ravmv62r5r+tq+a/ravmv62r5o+CgK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8AAAD/AAAA/wAAAP8AAAAgAAAAAAAAAAAAAAAAAAAAAAAAAAAA&#10;AAAAAAAAvwAAAP8AAAD/AAAAgAAAAAC/ravmv62r5r+tq+a/ravmv62r5o+CgK0AAAAQAAAAzwAA&#10;AP8AAAD/AAAA/wAAAM8AAAAQAAAAAAAAAAAAAAAAAAAAAAAAAAAAAAAAAAAAAAAAAJ8AAAD/AAAA&#10;/wAAAP8AAAD/AAA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IAAAAAAAAAAAAAAAAAAAAAAAAAAAAAAAAAAAABgAAAA/wAAAP8AAAD/AAAA/wAAAK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wAAAP8AAAD/AAAA/wAA&#10;AP8AAADfAAAArwAAAIAAAABAAAAA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gAAAA/wAAAP8AAAD/AAAArwAAAAAAAAAAAAAAAAAAAAAAAAAA&#10;AAAAAAAAAAAAAABAAAAA/wAAAP8AAAD/AAAAAAAAAAAAAAAAAAAAAAAAAAAAAAAAAAAAAAAAAAAA&#10;AAAAAAAAAAAAAAAAAAAAAAAAAAAAAAAAAAAAv62r5r+tq+a/ravmv62r5r+tq+aPgoC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AAAA/wAAAP8AAAD/AAAA&#10;nwAAAAAAAAAAAAAAAAAAAAAAAAAAAAAAAAAAAL8AAAD/AAAA/wAAAIAAAAAAv62r5r+tq+a/ravm&#10;v62r5r+tq+aPgoCtAAAAEAAAAO8AAAD/AAAA/wAAAO8AAAAQAAAAAAAAAAAAAAAAAAAAAAAAAAAA&#10;AAAAAAAAAAAAAAAAAAAAAAAAvwAAAP8AAAD/AAAA/wAAAI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CAAAAAAAAAAAAAAAAAAAAAAAAAAAAAAAAAAAAAAAAAAIAA&#10;AAD/AAAA/wAAAP8AAAD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P8AAAD/AAAA/wAAAP8AAAD/AAAA/wAAAP8AAAD/AAAA/wAAAP8AAADPAAAAnwAAAHAA&#10;AAB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UAAAAP8AAAD/AAAA/wAA&#10;AP8AAABgAAAAAAAAAAAAAAAAAAAAAAAAAAAAAAAAAAAAQAAAAP8AAAD/AAAA/wAAAAAAAAAAAAAA&#10;AAAAAAAAAAAAAAAAAAAAAAAAAAAAAAAAAAAAAAAAAAAAAAAAAAAAAAAAAAAAAAAAAL+tq+a/ravm&#10;v62r5r+tq+a/ravmj4KA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8AAAD/AAAA/wAAAP8AAACAAAAAgAAAAIAAAACAAAAAgAAAAIAAAADfAAAA/wAA&#10;AP8AAACAAAAAAL+tq+a/ravmv62r5r+tq+a/ravmj4KArQAAAAAAAACAAAAA/wAAAP8AAAD/AAAA&#10;QAAAAAAAAAAAAAAAAAAAAAAAAAAAAAAAAAAAAAAAAAAAAAAAEAAAAO8AAAD/AAAA/wAAAL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gAAAAAAAAAAAAAAA&#10;AAAAAAAAAAAAAAAAAAAAAAAAAAC/AAAA/wAAAP8AAADvAAAAE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D/AAAA/wAAAP8AAAD/AAAA/wAAAP8AAAD/AAAA&#10;/wAAAP8AAAD/AAAA/wAAAP8AAAD/AAAA/wAAAP8AAADPAAAAnwAAAGAAAAA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BgAAAA/wAAAP8AAAD/AAAA/wAAAGAAAAAAAAAAAAAAAAAAAAAAAAAAAAAAAEAA&#10;AAD/AAAA/wAAAP8AAAAAAAAAAAAAAAAAAAAAAAAAAAAAAAAAAAAAAAAAAAAAAAAAAAAAAAAAAAAA&#10;AAAAAAAAAAAAAAAAAAC/ravmv62r5r+tq+a/ravmv62r5o+CgK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AAAA/wAAAP8AAAD/AAAA/wAAAP8AAAD/&#10;AAAA/wAAAP8AAAD/AAAA/wAAAP8AAAD/AAAAgAAAAAC/ravmv62r5r+tq+a/ravmv62r5o+CgK0A&#10;AAAAAAAAEAAAAO8AAAD/AAAA/wAAAL8AAAAAAAAAAAAAAAAAAAAAAAAAAAAAAAAAAAAAAAAAAAAA&#10;AIAAAAD/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IAAAAAAAAAAAAAAAAAAAAAAAAAAAAAAAAAAAABAAAAA/wAAAP8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wAAAP8AAAD/AAAA/wAAAP8A&#10;AAD/AAAA/wAAAP8AAAD/AAAA/wAAAP8AAAD/AAAA/wAAAP8AAAD/AAAA/wAAAP8AAAD/AAAA/wAA&#10;AP8AAAD/AAAA/wAAAP8AAAC/AAAAjwAAAGAAAAA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GAAAAD/AAAA/wAAAP8AAAD/AAAA&#10;YAAAAAAAAAAAAAAAEAAAAIAAAADvAAAA/wAAAP8AAAD/AAAAAAAAAAAAAAAAAAAAAAAAAAAAAAAA&#10;AAAAAAAAAAAAAAAAAAAAAAAAAAAAAAAAAAAAAAAAAAAAAAAA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8AAAD/AAAA/wAAAP8AAAD/AAAA/wAAAP8AAAD/AAAA/wAAAP8AAAD/AAAA/wAAAIAAAAAAv62r&#10;5r+tq+a/ravmv62r5r+tq+aPgoCtAAAAAAAAAAAAAACAAAAA/wAAAP8AAAD/AAAAQAAAAAAAAAAA&#10;AAAAAAAAAAAAAAAAAAAAAAAAABAAAADvAAAA/wAAAP8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CAAAAAAAAAAAAAAAAAAAAAAAAAAAAAAAAA&#10;AAAAvwAAAP8AAAD/AAAA7wAAAB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AAAACAAAAAvwAAAO8AAAD/AAAA/wAAAP8AAAD/AAAA/wAAAP8AAAD/AAAA/wAAAP8AAAD/&#10;AAAA/wAAAP8AAAD/AAAA/wAAAP8AAAD/AAAA/wAAAP8AAAD/AAAA/wAAAP8AAAD/AAAA/wAAAO8A&#10;AAC/AAAAgA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DArKzq/ravmv62r5r+tq+a/ravmv62r&#10;5r+tq+a/ravmv62r5r+tq+a/ravmv62r5r+tq+a/ravmv62r5r+tq+a/ravmv62r5r+tq+a/ravm&#10;v62r5r+tq+a/ravmv62r5g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YAAAAP8AAAD/AAAA/wAAAP8AAABwAAAAgAAAAO8AAAD/AAAA/wAAAP8AAAD/AAAA/wAA&#10;AAAAAAAAAAAAAAAAAAAAAAAAAAAAAAAAAAAAAAAAAAAAAAAAAAAAAAAAAAAAAAAAAAAAAAAAAAAA&#10;AL+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AvwAAAL8AAAC/AAAA/wAAAP8AAADPAAAAvwAAAL8A&#10;AAC/AAAAvwAAAL8AAABgAAAAAL+tq+a/ravmv62r5r+tq+a/ravmj4KArQAAAAAAAAAAAAAAEAAA&#10;AO8AAAD/AAAA/wAAAM8AAACAAAAAgAAAAIAAAACAAAAAgAAAAIAAAACvAAAA/wAAAP8AAAD/AAAA&#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wAAAP8AAAD/AAAAvwAA&#10;AIAAAACAAAAAgAAAAIAAAACAAAAAjwAAAP8AAAD/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AAAAGAAAACPAAAAvwAA&#10;AP8AAAD/AAAA/wAAAP8AAAD/AAAA/wAAAP8AAAD/AAAA/wAAAP8AAAD/AAAA/wAAAP8AAAD/AAAA&#10;/wAAAP8AAAD/AAAA/wAAAP8AAAD/AAAA/wAAAP8AAAB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DAAAAC/AAAAvwAAAL8AAAC/AAAAvwAA&#10;AL8AAAC/AAAAvwAAAL8AAAC/AAAAvwAAAF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w&#10;Kys6v62r5r+tq+a/ravmv62r5r+tq+a/ravmv62r5r+tq+a/ravmv62r5r+tq+a/ravmv62r5r+t&#10;q+a/ravmv62r5r+tq+a/ravmv62r5r+tq+a/ravmv62r5r+tq+Y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AAABgAAAA/wAAAP8AAAD/AAAA/wAAAP8AAAD/&#10;AAAA/wAAAP8AAAD/AAAAvwAAAEAAAAAAAAAAAAAAAAAAAAAAAAAAAAAAAAAAAAAAAAAAAAAAAAAA&#10;AAAAAAAAAAAAAAAAAAAAAAAAAAAAAAC/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8AAAD/AAAA7wAAAIAAAAAQAAAAAAAAAAAAAAAAAAAAAAAAAAC/ravmv62r5r+tq+a/ravm&#10;v62r5o+CgK0AAAAAAAAAAAAAAAAAAACAAAAA/wAAAP8AAAD/AAAA/wAAAP8AAAD/AAAA/wAAAP8A&#10;AAD/AAAA/wAAAP8AAAD/AAAA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8AAAD/AAAA/wAAAP8AAAD/AAAA/wAAAP8AAAD/AAAA/wAAAP8AAAD/AAAA/wAAAO8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AAAAHAAAACfAAAAzwAAAP8AAAD/AAAA/wAAAP8A&#10;AAD/AAAA/wAAAP8AAAD/AAAA/wAAAP8AAAD/AAAA/wAAAP8AAAD/AAAA/wAAAP8AAAD/AAAAQ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BA&#10;AAAA/wAAAP8AAAD/AAAA/wAAAP8AAAD/AAAA/wAAAP8AAAD/AAAA/wAAAP8AAADf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MCsrOr+tq+a/ravmv62r5r+tq+a/ravmv62r5r+tq+a/ravm&#10;v62r5r+tq+a/ravmv62r5r+tq+a/ravmv62r5r+tq+a/ravmv62r5r+tq+a/ravmv62r5r+tq+a/&#10;ravm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AAAAAAAA&#10;AGAAAAD/AAAA/wAAAP8AAAD/AAAA/wAAAP8AAAC/AAAAQAAAAAAAAAAAAAAAAAAAAAAAAAAAAAAA&#10;AAAAAAAAAAAAAAAAAAAAAAAAAAAAAAAAAAAAAAAAAAAAAAAAAAAAAAAAAAAA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AAAACfAAAA7wAAAP8AAAAAAAAAAAAAAAAA&#10;AAAAAAAAAAAAAAAAAAAAAAAAAAAAAAAAAAAAAAAAAAAAAAAAAAAAAAAAQAAAAO8AAAD/AAAA/wAA&#10;AP8AAAD/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wAAAP8AAAD/AAAA/wAAAP8AAAD/AAAA&#10;/wAAAP8AAAD/AAAA/w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AAAAHAAAACvAAAA3wAAAP8AAAD/AAAA/wAAAP8AAAD/AAAA/wAAAP8AAAD/&#10;AAAA/wAAAP8AAAD/AAAA/wAAA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QAAAAP8AAAD/AAAA/wAAAP8AAAD/AAAA/wAAAP8AAAD/AAAA&#10;/wAAAP8AAAD/AAAA/wAAAG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DArKzq/ravmv62r5r+t&#10;q+a/ravmv62r5r+tq+a/ravmv62r5r+tq+a/ravmv62r5r+tq+a/ravmv62r5r+tq+a/ravmv62r&#10;5r+tq+a/ravmv62r5r+tq+a/ravmv62r5g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AAAAAAAAAAAAAAAYAAAAP8AAAD/AAAA/wAAAL8AAAB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AAAAAAAAAAAAAAAAAAAAAAAAAAAAAAAAAAAAAAAAAAAAAAAAAAAAAAAAAAAAAAAA&#10;AAAAAAAAAAAAAAAgAAAAvwAAAP8AAAD/AAAA/wAAAP8AAAD/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wAAAL8A&#10;AAC/AAAAvyQgIOowKyv5MCsr+TArK/kwKyv5MCsr+QAAAL8AAAC/AAAAE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YAAA&#10;AO8AAAD/AAAA/wAAAP8AAAD/AAAA/wAAAP8AAAD/AAAA/wAAAP8AAAB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EAAAAD/AAAA/wAAAP8A&#10;AACAAAAAgAAAAIAAAACAAAAAgAAAAIAAAADfAAAA/wAAAP8AAADf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wKys6v62r5r+tq+a/ravmv62r5r+tq+a/ravmv62r5r+tq+a/ravmv62r5r+tq+a/&#10;ravmv62r5r+tq+a/ravmv62r5r+tq+a/ravmv62r5r+tq+a/ravmv62r5r+tq+Y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AAAAAAAAAAAAAAAAAAABgAAAA&#10;vwAAAE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AA3wAAAP8AAAD/AAAA&#10;/wAAA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QAAAArwAAAP8AAAD/AAAA/wAAAP8AAAD/AAAA/wAAAP8AAAD/AAAA/wAAAP8A&#10;AAD/AAAAQ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BAAAAA/wAAAP8AAAD/AAAAAAAAAAAAAAAAAAAAAAAAAAAAAAAAAAAAYAAAAP8AAAD/&#10;AAAA/wAAAG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JCAgK4+CgK2PgoCtj4KArY+CgK2PgoCtj4KA&#10;rY+CgK2PgoCtp5eWyb+tq+a/ravmv62r5r+tq+a/ravmm42Lu4+CgK2PgoCtj4KArY+CgK2PgoCt&#10;j4KArY+CgK2PgoCt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QAAAAnwAAAN8AAAB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QAAAAP8AAAD/AAAA/wAAAAAAAAAAAAAAAAAA&#10;AAAAAAAAAAAAAAAAAAAAAADfAAAA/wAAAP8AAADf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AA&#10;AAC/AAAAgAAAAB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QAAAArwAAAP8AAAD/AAAA/wAAAP8A&#10;AAD/AAAA/wAAAP8AAAD/AAAA/wAAAP8AAAD/AAAA/wAAAO8AAACfAAAAMAAAAAAAAAAAAAAAAAAA&#10;AAAAAAAAAAAAAAAAAAAAAAAAAAAAAAAAAAAAAAAAAAAAAAAAAAAAAAAAAAAAAAAAAAAAAAAAAAAA&#10;AAAAAAAAAAAAAAAAAAAAAAAAAAAAAAAAAAAAAAAAAAAAAAAAAAAAAAAAAAAAAAAAAAAAAAAAAAAA&#10;AAAAAAAAAAAAAAAQAAAAYAAAAK8AAADvAAAA/wAAAP8AAAD/AAAA/wAAAAAAAAAAAAAAAAAAAI8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EAAAAD/&#10;AAAA/wAAAP8AAAAAAAAAAAAAAAAAAAAAAAAAAAAAAAAAAAAAAAAAYAAAAP8AAAD/AAAA/wAAAG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wKys6s6Kg6GBXVvMMCwv9d2xr77+tq+Zg&#10;V1Zz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AAADPAAAA/wAAAP8AAADvAAAAgAAAAB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BAAAAA/wAAAP8AAAD/AAAAAAAAAAAAAAAAAAAAAAAAAAAAAAAAAAAA&#10;AAAAABAAAAD/AAAA/wAAAP8AAADf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QDAsL&#10;jgwLC/0AAAD/AAAA/wAAAP93bGvvYFdWcw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AAAAEA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AAAADPAAAA/wAAAP8AAAD/AAAA/wAA&#10;AP8AAADvAAAAgAAAAB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QAAAAP8AAAD/AAAA/wAAAAAA&#10;AAAAAAAAAAAAAAAAAAAAAAAAAAAAABAAAADPAAAA/wAAAP8AAAD/AAAAzw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BAAAACAAAAA7wAAAP8AAAD/AAAA/wAAAP8AAAD/AAAA/yQgIIs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wAAAN8AAACfAAAAcAAAA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QAAAA7wAAAP8AAAD/AAAAvwAA&#10;AAAAAAAAAAAAAAAAAAAAAAAAAAAAAAAAAAAAAAC/AAAA/wAAAP8AAACAAAAAAAAAAAAAAAAAAAAA&#10;AAAAAAAAAAAAAAAAAAAAAAAAAAAAAAAAAAAAAAAAAAAAAAAAAAAAAAAAAAAAAAAAAAAAAAAAAAAA&#10;AAAAAAAAAAAAAAAAAAAAAAAAAAAAAAAAAAAAAAAAAAAAAAAAAAAAAAAAAAAAAAAAAAAAAAAAAAAA&#10;AAAAAAAAAAAAAAAAAAAAAAAAAAAAAAAAAAAAv62r5r+tq+a/ravmv62r5r+tq+aPgoC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p5eW6UhBQPZIQUD2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AAAADP&#10;AAAA/wAAAP8AAAD/AAAA/wAAAP8AAAD/AAAA/wAAAP8AAADvAAAAgAAAAB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C/AAAAvwAAAL8AAAC/AAAAvwAAAL8AAAC/AAAAvwAA&#10;AL8AAAC/AAAAvwAAAJ8AAAAAAAAAAAAAAAAAAAAAAAAAAAAAAAAAAAAAAAAAAAAAAAAAAAAAAAAA&#10;AAAAAEAAAAD/AAAA/wAAAP8AAAAQAAAAAAAAAAAAAAAAAAAAAAAAABAAAADPAAAA/wAAAP8AAAD/&#10;AAAAzwAAAB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QAAAAvwAAAL8AAAC/AAAAvwAAAL8A&#10;AAC/AAAAvwAAAL8AAAC/AAAAvwAAAL8AAACPAAAAAAAAAAAAAAAAAAAAADArKzq/ravmv62r5r+t&#10;q+a/ravmv62r5mBXVnMAAAAAAAAAAAAAAAA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IAAAADvAAAA/wAAAP8AAAD/AAAA/wAAAP8AAAD/&#10;AAAA/wAAAP8AAAD/AAAAY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P8AAAD/AAAA/wAAAP8AAAB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3bGuwSEFA9gAA&#10;AP8AAAD/AAAA/0hBQP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AAAADPAAAA/wAAAP8AAAD/AAAAzwAAAFAAAAC/AAAA/wAAAP8AAAD/AAAA&#10;/w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wAAAP8AAAD/&#10;AAAA/wAAAP8AAAD/AAAA/wAAAP8AAAD/AAAA/wAAAP8AAAD/AAAAQAAAAAAAAAAAAAAAAAAAAAAA&#10;AAAAAAAAAAAAAAAAAAAAAAAAAAAAAAAAAABAAAAA/wAAAP8AAAD/AAAA7wAAAIAAAAAQAAAAAAAA&#10;ABAAAADPAAAA/wAAAP8AAAD/AAAAzwAAAB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P8AAAD/AAAA&#10;/wAAAP8AAAD/A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QAAAA7wAAAP8AAAD/AAAAvwAAAAAAAAAAAAAA&#10;AAAAAAAAAAAAAAAAAAAAAL8AAAD/AAAA/wAAAIAAAAAAAAAAAAAAAAAAAAAAAAAAAAAAAAAAAAAA&#10;AAAAAAAAAAAAAAAAAAAAAAAAAAAAAAAAAAAAAAAAAAAAAAAAAAAAAAAAAAAAAAAAAAAAAAAAAAAA&#10;AAAAAAAAAAAAAAAAAAAAAAAAAAAAAAAAAAAAAAAAAAAAAAAAAAAAAAAAAAAAAAAAAAAAAAAAAAAA&#10;AAAAAAAAAAAAAAAAAAC/ravmv62r5r+tq+a/ravmv62r5o+CgK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ACfAAAA/wAAAP8AAAD/AAAA/wAAAP8AAAD/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ADPAAAA/wAAAP8AAAD/AAAAzwAAABAA&#10;AAAAAAAAAAAAAEAAAAC/AAAA/wAAAP8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P8AAAD/AAAA/wAAAP8AAAD/AAAA/wAAAP8AAAD/AAAA/wAAAP8AAAD/AAAA&#10;/wAAAL8AAAAAAAAAAAAAAAAAAAAAAAAAAAAAAAAAAAAAAAAAAAAAAAAAAAAAAAAAQAAAAP8AAAD/&#10;AAAA/wAAAP8AAAD/AAAA7wAAAIAAAADPAAAA/wAAAP8AAAD/AAAAzwAAAB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wAAAP8AAAD/AAAA/wAAA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IAA&#10;AAD/AAAA/wAAAP8AAAC/AAAAvwAAAL8AAAC/AAAAvwAAAL8AAADvAAAA/wAAAP8AAACAAAAAAAAA&#10;AAAAAAAAAAAAAAAAAAAAAAAAAAAAAAAAAAAAAAAAAAAAAAAAAAAAAAAAAAAAAAAAAAAAAAAAAAAA&#10;AAAAAAAAAAAAAAAAAAAAAAAAAAAAAAAAAAAAAAAAAAAAAAAAAAAAAAAAAAAAAAAAAAAAAAAAAAAA&#10;AAAAAAAAAAAAAAAAAAAAAAAAAAAAAAAAAAAAAAAAAAAAAAAA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AJ8AAAD/AAAA/wAAAP8AAAD/AAAA/wAAAP8AAAD/AAAA&#10;/wAAAP8AAAC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AAAADPAAAA&#10;/wAAAP8AAAD/AAAAzwAAABAAAAAAAAAAAAAAAAAAAAAAAAAAAAAAAL8AAAD/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D/AAAA/wAAAP8AAACfAAAAgAAAAIAA&#10;AACAAAAAgAAAAIAAAACvAAAA/wAAAP8AAAD/AAAAQAAAAAAAAAAAAAAAAAAAAAAAAAAAAAAAAAAA&#10;AAAAAAAAAAAAAAAAAAAAAABAAAAAvwAAAP8AAAD/AAAA/wAAAP8AAAD/AAAA/wAAAP8AAAD/AAAA&#10;zwAAAB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P8AAAD/AAAA/wAAAP8AAAB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P8A&#10;AAD/AAAA/wAAAJ8AAABQAAAA7wAAAP8AAAD/AAAA/wAAAJ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MCwsOMCsrOjArKzowKys6MCsrOjArKzowKys6MCsrOjArKzowKys6MCsrOjArKzow&#10;Kys6MCsrOjArKzoAAADPAAAA/wAAAP8AAAD/AAAAzwAAABAAAAAAAAAAAAAAAAAAAAAAAAAAAAAA&#10;AAAAAAC/AAAA/wAAAP8YFhWcMCsrOjArKzowKys6MCsrOjArKzowKys6MCsrOjArKzowKys6MCsr&#10;OjArKzowKys6MCsrOjArKzowKys6MCsrOiQgIC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wAAAP8AAAD/AAAAQAAAAAAAAAAAAAAAAAAAAAAAAAAAAAAAEAAAAO8AAAD/AAAA/wAAAL8AAAAA&#10;AAAAAAAAAAAAAAAAAAAAAAAAAAAAAAAAAAAAAAAAAAAAAAAAAAAAAAAAAAAAAABAAAAAvwAAAP8A&#10;AAD/AAAA/wAAAP8AAAD/AAAAzwAAAB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D/AAAA/wAAAP8AAAD/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IAAAAD/AAAA/wAA&#10;AP8AAAD/AAAA/wAAAP8AAAD/AAAA/wAAAP8AAAD/AAAA/wAAAIAAAAAAAAAAAAAAAAAAAAAAAAAA&#10;AAAAAAAAAAAAAAAAAAAAAAAAAAAAAAAAAAAAAAAAAAAAAAAAAAAAAAAAAAAAAAAAAAAAAAAAAAAA&#10;AAAAAAAAAAAAAAAAAAAAAAAAAAAAAAAAAAAAAAAAAAAAAAAAAAAAAAAAAAAAAAAAAAAAAAAAAAAA&#10;AAAAAAAAAAAAAAAAAAAAAAAAAAAAAAC/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D/AAAAnwAAACAAAAAAAAAAAAAAADAAAADvAAAA/wAAAP8AAAD/&#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v62r&#10;5r+tq+a/ravmv62r5r+tq+a/ravmv62r5r+tq+a/ravmSEFA9gAAAP8AAAD/AAAA/wAAADAAAAAA&#10;AAAAAAAAAAAAAAAAAAAAAAAAAAAAAAAAAAAAvwAAAP8AAAD/YFdW87+tq+a/ravmv62r5r+tq+a/&#10;ravmv62r5r+tq+a/ravmv62r5r+tq+a/ravmv62r5r+tq+a/ravmv62r5r+tq+aPgoC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P8AAAD/AAAA/wAAAEAAAAAAAAAAAAAAAAAAAAAAAAAAAAAA&#10;AAAAAACAAAAA/wAAAP8AAAD/AAAAQAAAAAAAAAAAAAAAAAAAAAAAAAAAAAAAAAAAAAAAAAAAAAAA&#10;AAAAAAAAAAAAAAAAAAAAAAAAAABAAAAAvwAAAP8AAAD/AAAAzwAAAB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wAAAP8AAAD/AAAA/w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QAAAAgAAAAIAAAACAAAAAgAAAAIAAAACAAAAAgAAAAIAAAACAAAAAgAAAAIAA&#10;AABAAAAAAAAAAAAAAAAAAAAAAAAAAAAAAAAAAAAAAAAAAAAAAAAAAAAAAAAAAAAAAAAAAAAAAAAA&#10;AAAAAAAAAAAAAAAAAAAAAAAAAAAAAAAAAAAAAAAAAAAAAAAAAAAAAAAAAAAAAAAAAAAAAAAAAAAA&#10;AAAAAAAAAAAAAAAAAAAAAAAAAAAAAAAAAAAAAAAAAAAAAAAAAAAAAAAAAAAA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gAAAAAAAAAAAAAAAAAAA&#10;AAAAAAAAAAAAMAAAAO8AAAD/AAAA/wAAAP8AAACvA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r+tq+a/ravmv62r5r+tq+a/ravmv62r5r+tq+a/ravmv62r5qeX&#10;lukAAAD/AAAA/wAAAP8AAACfAAAAAAAAAAAAAAAAAAAAAAAAAAAAAAAAAAAAAAAAAL8AAAD/AAAA&#10;/2BXVvO/ravmv62r5r+tq+a/ravmv62r5r+tq+a/ravmv62r5r+tq+a/ravmv62r5r+tq+a/ravm&#10;v62r5r+tq+a/ravmj4KA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D/AAAA/wAAAP8AAABA&#10;AAAAAAAAAAAAAAAAAAAAAAAAAAAAAAAAAAAAEAAAAO8AAAD/AAAA/wAAAL8AAAAAAAAAAAAAAAAA&#10;AAAAAAAAAAAAAAAAAAAAAAAAAAAAAAAAAAAAAAAAAAAAAAAAAAAAAAAAAAAAAAAAAABAAAAAnwAA&#10;AB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P8AAAD/AAAA&#10;/wAAAP8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IAAAAAAAAAAAAAAAAAAAAAAAAAAAAAAAAAAAAAwAAAA7wAAAP8AAAD/AAAA/wAAAO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a/ravmv62r5r+tq+a/ravm&#10;v62r5r+tq+a/ravmv62r5r+tq+a/ravmSEFA9gAAAP8AAAD/AAAA/wAAACAAAAAAAAAAAAAAAAAA&#10;AAAAAAAAAAAAAAAAAAC/AAAA/wAAAP9gV1bzv62r5r+tq+a/ravmv62r5r+tq+a/ravmv62r5r+t&#10;q+a/ravmv62r5r+tq+a/ravmv62r5r+tq+a/ravmv62r5o+CgK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wAAAP8AAAD/AAAAQAAAAAAAAAAAAAAAAAAAAAAAAAAAAAAAAAAAAAAAAAC/AAAA&#10;/wAAAP8AAAD/AAAAQA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D/AAAA/wAAAP8AAAD/AAAAQAAAAAAAAAAAAAAAAAAAAAAAAAAAAAAAAAAA&#10;AAAAAAAAAAAAAAAAAAAAAAAAAAAAAAAAAAAAAAAAAAAAAAAAAAAAAAAAAAAAAAAAAAAAAAAAAAAA&#10;AAAAAAAAAAAAAAAAAAAAAAAAAAAAAAAAAAAAAAAAAAAAAAAAAAAAAAAAAAAAAAAAAAAAAAAAAAAA&#10;AAAAAAAAAAAAAAAAAAAAAAAAAAAAAAAAAAAAAAAAAAAAAAAwAAAAUAAAAIAAAACA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CAAAAAAAAAAAAAAAAAAAAAAAAAAAAAAAAAAAAA&#10;AAAAAHAAAAD/AAAA/wAAAP8AAAC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v62r5r+tq+a/ravmv62r5r+tq+a/ravmv62r5r+tq+a/ravmv62r5qeXlukAAAD/AAAA&#10;/wAAAP8AAACfAAAAAAAAAAAAAAAAAAAAAAAAAAAAAAAAAAAAvwAAAP8AAAD/YFdW87+tq+a/ravm&#10;v62r5r+tq+a/ravmv62r5r+tq+a/ravmv62r5r+tq+a/ravm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P8AAAD/AAAA/wAAAEAAAAAAAAAAAAAAAAAA&#10;AAAAAAAAAAAAAAAAAACfAAAA/wAAAP8AAAD/AAAA7wAAADA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wAAAP8AAAD/AAAAQAAAAAAAAAAAAAAA&#10;AAAAAAAAAAAAAAAAQAAAAP8AAAD/AAAA/wAAAG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wAAAP8AAAD/AAAA/wAAAEAAAAAA&#10;AAAAAAAAAAAAAAAAAAAAAAAAAAAAAAAAAAAAAAAAAAAAAAAAAAAAAAAAAAAAAAAAAAAAAAAAAAAA&#10;AAAAAAAAAAAAAAAAAAAAAAAAAAAAAAAAAAAAAAAAAAAAAAAAAAAAAAAAAAAAAAAAAAAAAAAAAAAA&#10;AAAAAAAAAAAAAAAAAAAAAAAAAAAAAAAAAAAAAAAAAAAAAAAAAAAAAAAAAAAAQAAAAJ8AAADvAAAA&#10;/wAAAP8AAAD/AAAA/wAAAP8AAAAAAAAAAAAAAAAAAADPAAAAY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ndsa+8YFhX8&#10;JCAg+rOioOi/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wAAAP8AAAD/AAAAgAAAAAAA&#10;AAAAAAAAAAAAAAAAAAAAAAAAAAAAAAAAAADfAAAA/wAAAP8AAAD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r+tq+a/ravmv62r5r+tq+a/ravmv62r5r+tq+a/&#10;ravmv62r5r+tq+a/ravmSEFA9gAAAP8AAAD/AAAA/wAAAL8AAAC/AAAAvwAAAL8AAAC/AAAAvwAA&#10;AO8AAAD/AAAA/2BXVvO/ravmv62r5r+tq+a/ravmv62r5r+tq+a/ravmv62r5r+tq+a/ravmv62r&#10;5r+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D/AAAA&#10;/wAAAP8AAABgAAAAAAAAAAAAAAAAAAAAAAAAAAAAAACfAAAA/wAAAP8AAAD/AAAA7wAAADAAAAAA&#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P8A&#10;AAD/AAAA/wAAAP8AAAD/AAAA/wAAAP8AAAD/AAAA/wAAAP8AAAD/AAAA/wAAAN8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AN8AAAD/AAAA/wAAAP8kICD6s6Kg6G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YFhUdYFdWc2BXVnNgV1ZzYFdWc2BXVnNgV1ZzYFdW&#10;c2BXVnNgV1ZzYFdWc2BXVnNgV1ZzYFdWc2BXVnNgV1ZzYFdWc0hBQHYAAAD/AAAA/wAAAP8AAAD/&#10;AAAA/wAAAP8AAAD/AAAA/wAAAP8AAAD/AAAA/wAAAP8wKyu5YFdWc2BXVnNgV1ZzYFdWc2BXVnNg&#10;V1ZzYFdWc2BXVnNgV1ZzYFdWc2BXVnNgV1ZzYFdWc2BXVnNgV1ZzYFdWc0hBQF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wAAAP8AAAD/AAAA/wAAAL8AAABAAAAAAAAAAAAAAACfAAAA/wAA&#10;AP8AAAD/AAAA7wAAADA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D/AAAA/wAAAP8AAAD/AAAA/wAAAP8AAAD/AAAA/wAAAP8AAAD/&#10;AAAA/wAAAP8AAABg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3wAAAP8AAAD/AAAA/wAAAP8AAAD/AAAA/yQgIPpU&#10;TEt1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8AAAD/AAAA/wAAAP8AAAD/AAAA/wAAAP8AAAD/AAAA/wAAAP8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O8AAAD/AAAA/wAAAP8AAAD/&#10;AAAA/wAAAL8AAACvAAAA/wAAAP8AAAD/AAAA7wAAADA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wAAAP8AAAD/AAAA/wAA&#10;AP8AAAD/AAAA/wAAAP8AAAD/AAAA/wAAAP8AAADf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AAAADfAAAA/wAAAP8AAAD/AAAA&#10;/wAAAP8AAAD/AAAA/wAAAP8AAAD/AAAAzwAAAB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AAAACAAAAAgEhBQNZgV1bzYFdW82BXVvNg&#10;V1bzYFdW8wAAAIAAAACAAAAAgAAAAE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QAAAAgAAAAO8AAAD/AAAA/wAAAP8AAAD/AAAA/wAAAP8AAAD/AAAA7wAAADAAAAAA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EAAAABAAAAAQAAAAEAkICBrj4KA7I+CgOyPgoDsj4KA7I+CgOxIQUCWAAAAI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D/AAAA/wAAAN8AAABgAAAAEAAAAM8AAAD/AAAA/w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QAAAAgAAAAO8AAAD/AAAA/wAAAP8A&#10;AAD/AAAA7wAAADAAAAAAAAAAAA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GBYVHWBXVnNgV1ZzYFdW&#10;c2BXVnNgV1ZzMCsrOg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3wAAAGAAAAAAAAAAAAAAAAAAAAAQ&#10;AAAAzwAAAP8AAAD/AAAA7wAAAB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QAAAAgAAAAO8AAAD/AAAA7wAAADAAAAAAAAAAAAAAAAA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YAAAAP8AAAD/AAAA/wAAAGAAAAAAAAAAAAAAAAAAAAAAAAAAAAAAAEAA&#10;AAD/AAAA/wAAAP8AAAAAAAAAAAAAAAAAAAAAAAAAAAAAAAAAAAAAAAAAAAAAAAAAAAAAAAAAAAAA&#10;AAAAAAAAAAAAAAAAAGAAAAD/AAAA/wAAAN8AAABg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IAAAAAAAAAAAAAAAAAAAAAAAAAAAAAAAEAAAAD/AAAA/w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AAAAD/AAAA/w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vAAAA/wAAAP8AAAD/AAAA/wAAAP8AAAD/AAAA/wAAAP8AAAD/AAAA/wAAAP8AAADv&#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QAAAAcAAAADAAAAAAAAAAAAAA&#10;AAA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DfAAAA/wAAAP8AAAD/AAAA&#10;/wAAAP8AAAD/AAAA/wAAAP8AAAD/AAAA/wAAAP8AAAD/AAAAAAAAAAAAAAAAAAAAAAAAAAAAAAAA&#10;AAAAAAAAAAAAAAAAAAAAAAAAAAAAAAAAAAAAAAAAAAAAAAAAAAAAUAAAAG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ravmv62r5r+tq+a/ravmv62r&#10;5o+CgK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CAAAAAAAAAAAAAAAAAAAAAAAAAAAAAAAAAAAAAvwAAAP8A&#10;AAD/AAAA7wAAAB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A/wAAAP8AAAD/AAAA/wAAAM8AAAA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AAAAHAAAAC/AAAA/wAAAP8AAAD/AAAA/wAA&#10;AP8AAAD/AAAA/wAAAL8AAABwAAAA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YAAAAP8AAAD/AAAA/wAAAP8AAAD/AAAA/wAAAP8AAAD/AAAA/wAAAP8AAAD/AAAA/w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62r5r+tq+a/ravmv62r5r+tq+aPgo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gAAAAAAAAAAAAAAA&#10;AAAAAAAAAAAAAAAAAAAAAEAAAAD/AAAA/w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8AAAD/AAAA/wAAAP8AAAD/AAAA/wAAAIA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AAAQAAAAEAAAABAAAAAM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DfAAAA/wAAAP8AAAD/AAAA/wAAAP8AAAD/&#10;AAAA/wAAAP8AAAD/AAAA/wAAAP8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IAAAAAAAAAAAAAAAAAAAAAAAAAAAAAAAAAAAAAAAAAAvwAAAP8AAAD/AAAA7wAA&#10;AB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D/AAAA/wAAAP8AAAD/AAAA3w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IAAA&#10;AEAAAABAAAAAQAAAAEAAAABAAAAAQAAAAEAAAABAAAAAQAAAAEAAAAB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C/AAAA/wAAAP8AAAD/AAAA/wAAAP8AAAD/AAAA/wAAAP8AAAD/AAAA/wAAAP8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7wAAAP8AAAD/AAAA/wAAAP8AAAD/AAAA3wAAAHA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AAF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BAAAAA/wAAAP8AAAD/AAAA/wAAAP8AAAD/AAAA/wAA&#10;AP8AAAD/AAAA/wAAAP8AAAD/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QAAAAI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vwAAAP8AAAD/&#10;AAAA/wAAAP8AAAD/AAAA/wAAAP8AAAD/AAAA/wAAAP8AAAD/AAAA/wAAAAAAAAAAAAAAAAAAAAAA&#10;AAAAAAAAAAAAAAAAAAAAAAAAAAAAAAAAAAAAAAAAAA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wAAAP8AAACfAAAAI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QAAAAP8AAAD/AAAA/wAAAI8AAABAAAAAQAAAAEAAAABAAAAAQAAAAHAAAAD/AAAA&#10;/wAAAP8AAAAAAAAAAAAAAAAAAAAAAAAAAAAAAAAAAAAAAAAAAAAAAAAAAAAAAAAAAAAAAAA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AAAA/wAAAP8AAAD/AAAA/wAAAP8AAACfAAAAI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L8AAAD/AAAA/wAAAO8AAAAQAAAAAAAAAAAA&#10;AAAAAAAAAAAAAAAAAABAAAAA/wAAAP8AAAD/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ZuNi+u/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wAAAP8AAAD/AAAA/wAAAP8AAAD/&#10;AAAA/wAAAP8AAACfAAAAIAAAAAAAAAAAAAAAAAAAAAAAAAAAMCsrOr+tq+a/ravmv62r5r+tq+a/&#10;ravmYFdWcw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EAAAAD/AAAA&#10;/wAAAP8AAACAAAAAAAAAAAAAAAAAAAAAAAAAAAAAAAAAAAAAQAAAAP8AAAD/AAAA/w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hBQLYAAAD/GBYV/Hds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AA/wAA&#10;AP8AAAD/AAAA/wAAAK8AAAD/AAAA/wAAAP8AAAD/AAAA/wAAAP8AAACAAAAAAAAAAAAAAAAAAAAA&#10;ADArKzq/ravmv62r5r+tq+a/ravmv62r5mBXVnM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C/AAAA/wAAAP8AAADvAAAAEAAAAAAAAAAAAAAAAAAAAAAAAAAAAAAAAAAA&#10;AEAAAAD/AAAA/wAAAP8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BgAAAA3wAA&#10;AP8AAAD/AAAA/wAAAP8AAAD/AAAAY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D/AAAA/wAAAP8AAAD/&#10;GBYV/Hdsa+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AA/wAAAP8AAAD/AAAA/wAAAGAAAAAAAAAAIAAAAJ8AAAD/AAAA/wAAAP8A&#10;AAD/AAAAvwAAAAAAAAAAAAAAAAAAAAAwKys6v62r5r+tq+a/ravmv62r5r+tq+ZgV1Zz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wAAAA/wAAAP8AAAD/AAAA7wAAADAAAAAA&#10;AAAAAAAAAAAAAAAAAAAAAAAAAAAAAABAAAAA/wAAAP8AAAD/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BgAAAA3wAAAP8AAAD/AAAAY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D/AAAA/wAAAP8AAAD/AAAA/wAAAP8AAAD/AAAA3w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EAAAABAAAAAQAAAAEAAAABAAAAAQAAAAEAAAABAAAAAQAAAAEAA&#10;AABAAAAAI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AA/wAAAP8AAAD/AAAA/wAAAGAAAAAAAAAA&#10;AAAAAAAAAAAAAAAAIAAAAL8AAAD/AAAA/wAAAL8AAAAAAAAAAAAAAAAAAAAAMCsrOr+tq+a/ravm&#10;v62r5r+tq+a/ravmYFdWcw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J8AAAD/AAAA/wAAAP8AAADvAAAAMAAAAAAAAAAAAAAAAAAAAAAAAAAAAAAAQAAAAP8AAAD/AAAA&#10;/w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BgAAAA&#10;U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AAAA/wAAAP8AAAD/AAAAzwAAAP8AAAD/AAAA/wAAAP8A&#10;AAD/AAAA3wAAAE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AAAACAAAAArwAAAL8AAADvAAAA/wAAAP8A&#10;AAD/AAAA/wAAAO8AAAC/AAAArwAAAIAAAABgAAAAMAAAAAAAAAAAAAAAAAAAAAAAAAAAAAAAAAAA&#10;AAAAAAAAAAAAAAAAAAAAAAAAAAAAAAAAAAAAAAAAAAAAAAAAAAAAAAAAAAAAAAAAAAAAAAAAAAAA&#10;AAAAAAAAAAAAAAAAAAAAAAAAAAAAAAAAzwAAAP8AAAD/AAAA/wAAAO8AAAAQAAAAAAAAAAAAAAAA&#10;AAAAAAAAAAAAAAAAAAAAAAAAAAAAAAAAAAAAAAAAAAAAAABAAAAA/wAAAP8AAAD/AAAA/wAAAI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D/AAAA/wAAAP8AAAD/AAAA&#10;/wAAAP8AAAD/AAAA/wAAAP8AAAD/AAAA/wAAAL8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BgAAAA/wAAAP8A&#10;AAD/AAAA/wAAAGAAAAAAAAAAAAAAAAAAAAAAAAAAAAAAAAAAAACAAAAA/wAAAP8AAAC/AAAAAAAA&#10;AAAAAAAAAAAAADArKzq/ravmv62r5r+tq+a/ravmv62r5mBXVnM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nwAAAP8AAAD/AAAA/wAAAO8AAAAwAAAAAAAAAAAA&#10;AAAAAAAAEAAAAI8AAAD/AAAA/wAAAP8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D/AAAA/wAAAP8AAAD/AAAA&#10;YAAAAAAAAABAAAAAvwAAAP8AAAD/AAAA/w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CfAAAAAAAAAAAAAAAAAAAAAAAAAAAAAAAAAAAAAAAAAAAAAAAAAAAAAAAAAAAAAAAAAAAA&#10;AAAAAN8AAAD/AAAA/wAAAP8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wAAAP8AAAD/AAAA/wAAAP8AAAD/AAAA/wAAAP8AAAD/AAAA/wAAAP8AAAD/AAAAQ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nwAAAP8AAAD/AAAA/wAAAHAAAAAAAAAAAAAAAAAAAAAAAAAAAAAAAAAAAAAA&#10;AAAAgAAAAP8AAAD/AAAAvwAAAAAAAAAAAAAAAAAAAAAwKys6v62r5r+tq+a/ravmv62r5r+tq+Zg&#10;V1Zz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CfAAAA&#10;/wAAAP8AAAD/AAAA7wAAADAAAAAQAAAAgAAAAO8AAAD/AAAA/wAAAP8AAAD/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AAAAD/AAAA/wAAAP8AAAD/AAAA&#10;/wAAAP8AAAD/AAAAnwAAAFAAAAAAAAAAAAAAAAAAAAAAAAAAAAAAAEAAAADPAAAA/wAAAP8AAAD/&#10;AAAA/wAAAP8AAABAAAAAAAAAAAAAAAAAAAAAcAAAAP8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ravmv62r5r+tq+a/ravmv62r&#10;5o+CgK0AAAAAAAAAAAAAAAA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D/AAAA/wAAAP8AAAD/AAAAYAAAAAAAAAAAAAAAAAAAAAAAAABAAAAA3wAAAP8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gAAAAAAAAAAAAAAAAAAAAAAAAAAAAAAAAAAAAAAA&#10;AAAAAAAAAAAAAAAAAAAAAAAAAAAAAAAAAAC/AAAA/wAAAP8AAAD/AAAA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P8AAAD/AAAA/wAAAP8AAAD/AAAA/wAAAP8AAAD/&#10;AAAA/wAAAP8AAAD/AAAA/wAAAL8AAAAAAAAAAAAAAAAAAAAAAAAAAAAAAAAAAAAAAAAAAAAAAAAA&#10;AAAAAAAAAAAAAAAAAAAAAAAAAAAAAAAAAAAAAAAAAAAAAEAAAABw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CAAAAD/AAAA/wAAAP8AAACfAAAAAAAA&#10;AAAAAAAAAAAAAAAAAAAAAAAAAAAAAAAAAIAAAAD/AAAA/wAAAL8AAAAAAAAAAAAAAAAAAAAAMCsr&#10;Or+tq+a/ravmv62r5r+tq+a/ravmYFdWcw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J8AAAD/AAAA/wAAAP8AAADvAAAA7wAAAP8AAAD/AAAA/wAA&#10;AP8AAAD/AAAAvw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wAAAP8AAAD/AAAA/wAAAP8AAAD/AAAA/wAAAP8AAAD/AAAA/wAAAM8AAAC/AAAAvwAA&#10;AO8AAAD/AAAA/wAAAP8AAAD/AAAA/wAAAP8AAAD/AAAAEAAAAAAAAAAAAAAAEAAAAN8AAAD/AAAA&#10;/wAAAP8AAAD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62r5r+tq+a/ravmv62r5r+tq+aPgoCtAAAAAAAAAAAAAAAA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D/AAAA/wAAAP8AAAD/AAAAYAAAAAAAAAAAAAAAAAAAAAAAAAAA&#10;AAAAAAAAAL8AAAD/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IAAAAAAAAAA&#10;AAAAAAAAAAAAAAAAAAAAAAAAAAAAAAAAAAAAAAAAAAAAAAAAAAAAAAAAAAAAAAAAzwAAAP8AAAD/&#10;AAAA/wAAAL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D/AAAA/wAA&#10;AP8AAABAAAAAAAAAAAAAAAAAAAAAAAAAAAAAAACAAAAA/wAAAP8AAAD/AAAAQAAAAAAAAAAAAAAA&#10;AAAAAAAAAAAAAAAAAAAAAAAAAAAAAAAAAAAAAAAAAAAAAAAAAAAAAAAAAAAAAAAAQAAAAL8AAAD/&#10;AAAA/wAAAJ8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8AAAD/AAAA/wAAACAAAAAAAAAAAAAAAAAAAAAAAAAAAAAAAAAAAACAAAAA/wAAAP8A&#10;AAC/AAAAAAAAAAAAAAAAAAAAADArKzq/ravmv62r5r+tq+a/ravmv62r5mBXVnM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nwAAAP8AAAD/&#10;AAAA/wAAAP8AAAD/AAAA/wAAAP8AAAC/AAAAQ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AAAAD/AAAA/wAAAP8AAAD/AAAAnwAA&#10;AAAAAAAAAAAAAAAAAAAAAAAAAAAAAAAAAAAAAAC/AAAA/w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8A&#10;AAD/AAAA/wAAAP8AAADPAAAAAAAAAAAAAAAAAAAAAAAAAAAAAAAAAAAAAAAAAAAAAAAAAAAAAAAA&#10;AAAAAAAAAAAAIAAAAP8AAAD/AAAA/wAAAP8AAAC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CAAAAD/AAAA/wAAAP8AAACfAAAAAAAAAAAAAAAAAAAA&#10;AAAAAAAAAAAAAAAAgAAAAP8AAAD/AAAAvwAAAAAAAAAAAAAAAAAAAAAwKys6v62r5r+tq+a/ravm&#10;v62r5r+tq+ZgV1Zz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CfAAAA/wAAAP8AAAD/AAAA/wAAAL8AAAB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AAAAP8AAAD/AAAA/wAAAP8AAABgAAAAAAAAAAAAAAAAAAAAAAAAAAAAAAAAAAAAvwAAAP8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8AAACfAAAAcAAAA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AAAA/wAAAP8AAAD/AAAA/wAAAGAAAAAAAAAAAAAAAAAAAAAA&#10;AAAAAAAAAAAAAAAAAAAAAAAAAAAAAAAAAAAAAAAAAK8AAAD/AAAA/wAAAP8AAAD/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wAAAAgAAAABAAAAAAAAAAAAAAAAAAAAAA&#10;AAAAAAAAAAAAAAAAAAAAAAAAAAAAAAAAAAAAAAAAAAAAAAAAAAAAAAAAAAAAAAAAAAAAnwAAAP8A&#10;AAD/AAAA/wAAAFAAAABAAAAAQAAAAEAAAABAAAAAQAAAAJ8AAAD/AAAA/wAAAL8AAAAAAAAAAAAA&#10;AAAAAAAAMCsrOr+tq+a/ravmv62r5r+tq+a/ravmYFdWcw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J8AAAD/AAAAvwAAAEAA&#10;AAAAAAAAAAAAAAAAAAAAAAAAA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AA/wAAAP8AAAD/AAAA/wAAAGAAAAAAAAAA&#10;AAAAAAAAAAAAAAAAQAAAAN8AAAD/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wAAAA7wAA&#10;AP8AAADvAAAAgAAAABAAAAAAAAAAAAAAAAAAAAAAAAAAAAAAAAAAAAAAAAAAAAAAAAAAAAAAAAAA&#10;AAAAAAAAAAAAAAAAAAAAACAAAAD/AAAA/wAAAP8AAAD/AAAA/wAAAP8AAAD/AAAA/wAAAP8AAAD/&#10;AAAA/wAAAP8AAAC/AAAAAAAAAAAAAAAAAAAAADArKzq/ravmv62r5r+tq+a/ravmv62r5mBXVnM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MAAAAAAAAAAAAAAAAAAAAAAAAAAA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wAAAA7wAAAP8AAAD/AAAA/wAAAP8AAADvAAAAgAAAABAAAAAAAAAAAAAAAAAA&#10;AAAAAAAAAAAAAAAAAAAAAAAAAAAAAAAAAAAAAAAAAAAAAAAAAAAAAAAAnwAAAP8AAAD/AAAA/wAA&#10;AP8AAAD/AAAA/wAAAP8AAAD/AAAA/wAAAP8AAAD/AAAAvwAAAAAAAAAAAAAAAAAAAAAwKys6v62r&#10;5r+tq+a/ravmv62r5r+tq+ZgV1Zz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GAAAAAQ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tq+a/ravmv62r5r+tq+a/ravmj4KA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J8AAAD/AAAA7wAAAIAA&#10;AAAQ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C/ravmv62r5r+tq+a/ravmv62r&#10;5o+CgK0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jArKzowKys6MCsrOjArKzowKys6MCsrOjArKzowKys6MCsrOg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nwAAAP8AAAD/AAAAYAAAAAAAAAAAAAAAAAAAAAAAAAAA&#10;AAAAAAAAAAAAAAAAAAAAAAAAAAAAAAAAAAAAAAAAAAAAAAAAAAAAAAAAAAAAAAAwAAAA7wAAAP8A&#10;AAD/AAAA/wAAAJ8AAACfAAAA/wAAAP8AAAD/AAAA/wAAAP8AAADv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ravmv62r5r+tq+a/&#10;ravmv62r5o+Cg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J8AAAD/AAAA/wAAAP8AAAD/AAAA7wAAAIAAAAAQ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v62r5r+tq+a/ravmv62r5r+tq+aPgoCt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tq+a/ravmv62r5r+tq+a/ravmv62r&#10;5r+tq+a/ravmv62r5r+tq+Y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CfAAAA&#10;IAAAADAAAADvAAAA/wAAAP8AAAD/AAAAnwAAAAAAAAAAAAAAAAAAAAAAAAAAAAAAAAAAAAAAAAAA&#10;AAAAAAAAAAAAAACAAAAA/wAAAP8AAAC/AAAAAAAAAAAAAAAAAAAAAAAAAAAAAAAAAAAAAAAAAEAA&#10;AAD/AAAA/wAAAP8AAAC/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62r5r+tq+a/ravmv62r5r+tq+aPgo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J8AAAD/AAAA/wAAAP8AAAD/AAAA/wAAAP8AAAD/AAAA7wAA&#10;AIAAAAAQ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BwAAAAIAAAAAAAAAAAAAAAAAAA&#10;AAAAAAAAAAAAAAAAAAA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ravmv62r5r+tq+a/ravmv62r5r+tq+a/ravmv62r5r+tq+a/ravm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8A&#10;AAD/AAAA/wAAAP8AAAD/AAAA/wAAAP8AAADvAAAA/wAAAP8AAAD/AAAAnwAAAAAAAAAAAAAAAAAA&#10;AAAAAAAAAAAAAAAAAAAAAAAAAAAAAAAAAAAAAAAAAAAAgAAAAP8AAAD/AAAAvwAAAAAAAAAAAAAA&#10;AAAAAAAAAAAAAAAAAAAAAAAAAACAAAAA/wAAAP8AAAD/AAAAQ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tq+a/ravmv62r5r+tq+a/ravmj4K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J8AAAD/AAAA/wAAAP8AAADv&#10;AAAAvwAAAP8AAAD/AAAA/wAAAP8AAAD/AAAA7wAAAD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Cf&#10;AAAA/wAAAP8AAACfAAAAIAAAAAAAAAAAAAAAAAAAAAAAAAAA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AAAAJ8AAAD/AAAA/wAAAP8AAAD/AAAA/wAAAP8AAAD/&#10;AAAAnwAAAAAAAAAAAAAAAAAAAAAAAAAAAAAAAAAAAAAAAAAAAAAAAAAAAAAAAAAAAAAAAAAAAIAA&#10;AAD/AAAA/wAAAL8AAAAAAAAAAAAAAAAAAAAAAAAAAAAAAAAAAAAQAAAA7wAAAP8AAAD/AAAAvw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ravm&#10;v62r5r+tq+a/ravmv62r5o+CgK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J8AAAD/AAAA/wAAAP8AAADvAAAAMAAAAAAAAABAAAAAvwAAAP8AAAD/AAAA/wAAAP8AAAB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CfAAAA/wAAAP8AAAD/AAAA/wAAAP8AAACfAAAAIAAAAAA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AvwAA&#10;AP8AAAD/AAAA/wAAAP8AAAD/AAAA/wAAADAAAAAAAAAAAAAAAAAAAAAAAAAAAAAAAAAAAAAAAAAA&#10;AAAAAAAAAAAAAAAAAAAAAAAAAACAAAAA/wAAAP8AAAC/AAAAAAAAAAAAAAAAAAAAAAAAAAAAAAAA&#10;AAAAgAAAAP8AAAD/AAAA/wAAAE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62r5r+tq+a/ravmv62r5r+tq+aPgo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J8AAAD/AAAA/wAAAP8AAADvAAAAMAAAAAAAAAAAAAAAAAAAAAAA&#10;AABAAAAA/wAAAP8AAAD/AAAAQ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CfAAAA/wAAAP8AAAD/AAAA/wAAAP8A&#10;AAD/AAAA/wAAAP8AAACfAAAAI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gAAAA7wAAAP8AAAD/AAAA/wAAAP8AAACfAAAAAAAAAAAAAAAAAAAAAAAAADAAAABgAAAAjwAA&#10;AL8AAAD/AAAA/wAAAP8AAAD/AAAA/wAAAP8AAAD/AAAA/wAAAP8AAAD/AAAA/wAAA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ACfAAAA/wAAAP8AAAD/AAAA/wAAAP8AAAD/AAAA/wAAAP8AAADvAAAAMAAAAAAA&#10;AAAAAAAAAAAAAAAAAAAAAAAAAAAAAAAAAAAAAAAAAAAAAAAAAAAAAAAAgAAAAP8AAAD/AAAA3wAA&#10;AIAAAACAAAAAgAAAAIAAAACAAAAAgAAAAO8AAAD/AAAA/wAAAL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gAAAAIAAAACAAAAAgAAAAIAAAACAAAAAgAAAAIAAAACAAAAAgAAA&#10;AIAAAABQ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tq+a/ravmv62r5r+tq+a/&#10;ravmj4KA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J8AAAD/AAAA/wAAAP8AAADvAAAA&#10;MAAAAAAAAAAAAAAAAAAAAAAAAAAAAAAAAAAAAP8AAAD/AAAA/wAAAE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CfAAAA&#10;/wAAAP8AAAD/AAAA7wAAAJ8AAAD/AAAA/wAAAP8AAAD/AAAA/wAAAP8AAABg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wAAAP8AAAD/AAAA/wAAACAAAAAA&#10;AAAAAAAAAAAAAAAAAAAAAAAAAAAAAAAAAAAAAAAAAEAAAABwAAAAnwAAAM8AAAD/AAAA/wAAAP8A&#10;AAD/AAAA/wAAAP8AAA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O8AAACAAAAA&#10;nwAAAP8AAAD/AAAA/wAAAO8AAAAwAAAAAAAAAAAAAAAAAAAAAAAAAAAAAAAAAAAAAAAAAAAAAAAA&#10;AAAAAAAAAIAAAAD/AAAA/wAAAP8AAAD/AAAA/wAAAP8AAAD/AAAA/wAAAP8AAAD/AAAA/wAAAP8A&#10;AAB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P8AAAD/AAAA/wAAAP8AAAD/&#10;AAAA/wAAAP8AAAD/AAAA/wAAAP8AAAD/AAAA7wAAAB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ravmv62r5r+tq+a/ravmv62r5o+CgK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BAA&#10;AADvAAAA/wAAAP8AAAD/AAAAMAAAAAAAAAAAAAAAAAAAAAAAAAAAAAAAAAAAAAAAAAD/AAAA/wAA&#10;AP8AAAB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CfAAAA/wAAAP8AAAD/AAAA7wAAADAAAAAAAAAAIAAAAJ8AAAD/AAAA/wAA&#10;AP8AAAD/AAAAg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CPgoCtv62r5r+tq+a/ravmv62r5r+tq+a/ravmv62r5r+t&#10;q+a/ravmv62r5r+tq+a/ravmv62r5r+tq+a/ravmv62r5r+tq+a/ravmv62r5r+tq+a/ravmv62r&#10;5o+CgK0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wAA&#10;AP8AAAD/AAAA/wAAAP8AAACPAAAAAAAAAAAAAAAAAAAAAAAAAAAAAAAAAAAAAAAAAAAAAAAAAAAA&#10;AAAAAAAAAAAAAAAAAAAAAEAAAACAAAAArwAAAN8AAAD/AAA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7wAAAIAAAAAQAAAAAAAAAAAAAACfAAAA/wAAAP8AAAD/AAAA7wAAADAAAAAAAAAAAAAA&#10;AAAAAAAAAAAAAAAAAAAAAAAAAAAAAAAAAAAAAACAAAAA/wAAAP8AAAD/AAAA/wAAAP8AAAD/AAAA&#10;/wAAAP8AAAD/AAAA/wAAAP8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D/AAAA/wAAAP8AAAD/AAAA/wAAAP8AAAD/AAAA/wAAAP8AAAD/AAAA/wAAAP8AAAC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62r5r+tq+a/ravmv62r5r+tq+aPgoC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MAAAAEAAAABAAAAAQAAAAEAAAABAAAAA&#10;QAAAAEAAAABAAAAAQAAAAEAAAABAAAAAgAAAAP8AAAD/AAAA/wAAAEAAAAAAAAAAAAAAAAAAAAAA&#10;AAAAAAAAAAAAAAAAAAAA/wAAAP8AAAD/AAAAQ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CfAAAA/wAAAP8AAAD/AAAA7wAAADAAAAAA&#10;AAAAAAAAAAAAAAAAAAAAIAAAAN8AAAD/AAAA/wAAAI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j4KArb+tq+a/ravm&#10;v62r5r+tq+a/ravmv62r5r+tq+a/ravmv62r5r+tq+a/ravmd2xr73dsa++/ravmv62r5r+tq+a/&#10;ravmv62r5r+tq+a/ravmv62r5r+tq+aPgoCt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EAAAAAAAAAAAAAAAAAAAAAAAAAAAAAAAJ8AAAD/&#10;AAAA/wAAAP8AAADvAAAAMAAAAAAAAAAAAAAAAAAAAAAAAAAAAAAAAAAAAAAAAAAAAAAAYAAAAL8A&#10;AAC/AAAAvwAAAL8AAAC/AAAAvwAAAL8AAAC/AAAAvwAAAL8AAAC/AAAAQ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wAAAP8AAAD/AAAAzwAAAL8AAAC/AAAAvwAAAL8A&#10;AAC/AAAA3wAAAP8AAAD/AAAA7wAAAB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EAAAACAAAAAgAAAAIAAAACAAAAAgAAAAIAAAACAAAAAgAAAAIAAAACAAAAAgAAA&#10;AAAAAAAAAAAAAAAAAAAAAAAAAAAAAAAAAAAAAAAAAAAAAAAAAAAAAAAAAAAAAAAAAAAAAAAAAAAA&#10;AAAAAAAAAAAAAAAAAAAAAAAAAAAAAAAAAAAAAAAAAAAAAAAAAAAAAAAAAAAAAAAAAL+tq+a/ravm&#10;v62r5r+tq+a/ravmj4KA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L8A&#10;AAD/AAAA/wAAAP8AAAD/AAAA/wAAAP8AAAD/AAAA/wAAAP8AAAD/AAAA/wAAAFAAAADvAAAA/wAA&#10;AP8AAAC/AAAAAAAAAAAAAAAAAAAAAAAAAAAAAAAAAAAAAAAAAP8AAAD/AAAA/wAAAE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CfAAAA/wAA&#10;AP8AAAD/AAAA7wAAADAAAAAAAAAAAAAAAAAAAAAAAAAAAAAAAAAAAAC/AAAA/wAAAP8AAAC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I+CgK2/ravmv62r5r+tq+a/ravmv62r5r+tq+a/ravmv62r5r+tq+Z3bGvvGBYV&#10;/AAAAP8AAAD/d2xr77+tq+a/ravmv62r5r+tq+a/ravmv62r5r+tq+a/ravmj4KArQ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BAAAAAAAAA&#10;AAAAAAAAAAAAAAAAAAAAAAAAAAAAnwAAAP8AAAD/AAAA/wAAAO8A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8AAAD/AAAA/wAAAO8AAAAQAAAAAAAAAAAA&#10;AAAAAAAAAAAAAEAAAAD/AAAA/wAAAP8AAACAAAAAAAAAAAAAAAAAAAAAAAAAAAAAAAAAAAAAAAAA&#10;AAAAAAAAAAAAAAAAAAAAAACfAAAA/wAAAP8AAAD/AAAA/wAAAP8AAAD/AAAA/wAAAP8AAAD/AAAA&#10;/wAAAP8AAAD/AAAAAAAAAAAAAAAAAAAAAAAAAAAAAAAAAAAAAAAAAAAAAABgAAAA/wAAAP8AAAD/&#10;AAAAYAAAAAAAAAAAAAAAAAAAAAAAAAAAAAAAAAAAAAAAAACAAAAA/wAAAP8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P8AAAD/AAAA&#10;/wAAAEAAAAAAAAAAAAAAAAAAAAAAAAAAAAAAAEAAAAD/AAAA/wAAAP8AAAC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DfAAAA/wAAAP8AAAD/AAAA/wAAAP8AAAD/&#10;AAAA/wAAAP8AAAD/AAAA/wAAAP8AAAAAAAAAAAAAAAAAAAAAAAAAAAAAAAAAAAAAAAAAAAAAAAAA&#10;AAAAAAAAAAAAAAAAAAAAAAAAAAAAAAAAAAAAAAAAAAAAAAAAAAAAAAAAAAAAAAAAAAAAAAAAAAAA&#10;AAAAAAAAAAAAAAAAAAC/ravmv62r5r+tq+a/ravmv62r5o+CgK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C/AAAA/wAAAP8AAAD/AAAA/wAAAP8AAAD/AAAA/wAAAP8AAAD/&#10;AAAA/wAAAP8AAAC/AAAAgAAAAP8AAAD/AAAA/wAAAEAAAAAAAAAAAAAAAAAAAAAAAAAAAAAAAAAA&#10;AAD/AAAA/wAAAP8AAAB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3wAAAP8AAAD/AAAA/wAAADAAAAAAAAAAAAAAAAAAAAAAAAAAAAAAAAAA&#10;AAAAAAAAvwAAAP8AAAD/AAAAg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CPgoCtv62r5r+tq+a/ravmv62r5r+tq+a/&#10;ravmv62r5ndsa+8YFhX8AAAA/wAAAP8AAAD/AAAA/wAAAP93bGvvv62r5r+tq+a/ravmv62r5r+t&#10;q+a/ravmv62r5o+CgK0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QAAAAAAAAAAAAAAAAAAAAAAAAAAAAAAAAAAAAAAAAADfAAAA/wAAAP8A&#10;AADvAAAAE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D/AAAA/wAAAP8AAABAAAAAAAAAAAAAAAAAAAAAAAAAAAAAAAAAAAAAvwAA&#10;AP8AAAD/AAAA7wAAAB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BgAAAA/wAA&#10;AP8AAAD/AAAA/wAAAP8AAAD/AAAA/wAAAP8AAAD/AAAA/wAAAP8AAAD/AAAAAAAAAAAAAAAAAAAA&#10;AAAAAAAAAAAAAAAAAAAAAAAAAAAAAAAAAAAAAAAAAAAAAAAAAAAAAAAAAAAAAAAAAAAAAAAAAAAA&#10;AAAAAAAAAAAAAAAAAAAAAAAAAAAAAAAAAAAAAAAAAAAAAAAA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vwAAAP8AAAD/AAAA/wAA&#10;AP8AAAD/AAAA/wAAAP8AAAD/AAAA/wAAAP8AAAD/AAAA/wAAAFAAAADvAAAA/wAAAP8AAAC/AAAA&#10;QAAAAEAAAABAAAAAQAAAAEAAAABAAAAA/wAAAP8AAAD/AAAAQ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GAAAAD/AAAA/wAAAP8AAABgAAAA&#10;AAAAAAAAAAAAAAAAAAAAAAAAAAAAAAAAAAAAAL8AAAD/AAAA/wAAAI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j4KA&#10;rb+tq+a/ravmv62r5r+tq+abjYvrd2xr7xgWFfwAAAD/AAAA/wAAAP8AAAD/AAAA/wAAAP8AAAD/&#10;AAAA/2thYPG/ravmv62r5r+tq+a/ravmv62r5r+tq+aPgoCt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EAAAAAAAAAAAAAAAAAAAAAAAAAA&#10;AAAAAAAAAABAAAAA/wAAAP8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wAAAP8AAAD/AAAAQAAAAAAAAAAA&#10;AAAAAAAAAAAAAAAAAAAAAAAAAEAAAAD/AAAA/wAAAP8AAAC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3wAAAP8AAAD/AAAA3wAAAL8AAAC/AAAAvwAAAL8AAAC/AAAAzwAAAP8A&#10;AAD/AAAA/wAAAAAAAAAAAAAAAAAAAAAAAAAAAAAAAAAAAAAAAAAAAAAAAAAAAAAAAAAAAAAAAAAA&#10;AAAAAAAAAAAAAAAAAAAAAAAAAAAAAAAAAAAAAAAAAAAAAAAAAAAAAAAAAAAAAAAAAAAAAAAAAAAA&#10;AL+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L8AAAD/AAAA/wAAAIAAAAAAAAAAAAAAAAAAAAAAAAAAAAAAAAAAAADfAAAA/wAAAP8A&#10;AAC/AAAAgAAAAP8AAAD/AAAA/wAAAP8AAAD/AAAA/wAAAP8AAAD/AAAA/wAAAP8AAAD/AAAA/wAA&#10;AE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3wAAAP8AAAD/AAAA3wAAAAAAAAAAAAAAAAAAAAAAAAAAAAAAAAAAAAAAAAC/AAAA/wAA&#10;AP8AAACAAAAAAAAAAAAAAAAAAAAAAAAAAAAAAAAAAAAAAAAAAAAAAAAA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EhBQFZgV1ZzYFdWc2BXVnNgV1ZzGBYV3AAAAP8AAAD/AAAA/wAA&#10;AP8AAAD/AAAA/wAAAP8AAAD/AAAA/wAAAP8AAAD/VExLxGBXVnNgV1ZzYFdWc2BXVnNgV1ZzSEFA&#10;Vg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EhBQFZgV1ZzYFdWc2BXVnNgV1ZzYFdW&#10;cw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BAAAAAAAAAAAAAAAAAAAAAAAAAAAAAAAAAAAAAvwAAAP8AAAD/AAAA7wAAAB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A/wAAAP8AAAD/&#10;AAAA/wAAAP8AAAD/AAAA/wAAAP8AAAD/AAAA7wAAABAAAAAAAAAAAAAAAAAAAAAAAAAAAAAAAAAA&#10;AAAAAAAAAAAAAAAAAAAAAAAAAAAAAAAAAAAAAAAAAAAAAABgV1Zzv62r5r+tq+a/ravmv62r5r+t&#10;q+YwKys6AAAAAAAAAAAAAAAAAAAAAAAAAAAAAAAAAAAAAAAAAAAAAAAAAAAAAAAAAAAAAAAAAAAA&#10;EAAAAM8AAAD/AAAA/wAAAP8AAADPAAAAEAAAAAAAAAAAAAAAEAAAAIAAAADvAAAA/wAAAP8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P8AAAD/AAAA/wAAAEAAAAAAAAAAAAAAAAAAAAAAAAAAAAAAAAAAAAAAAAAAzwAAAP8AAAD/AAAA&#10;7wAAAB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YAAAAP8AAAD/AAAA/wAAAEAAAAAAAAAA&#10;AAAAAAAAAAAAAAAAAAAAAEAAAAD/AAAA/wAAAP8AAAAAAAAAAAAAAAAAAAAAAAAAAAAAAAAAAAAA&#10;AAAAAAAAAAAAAAAAAAAAAAAAAAAAAAAAAAAAAAAAAAAAAAAAAAAAAAAAAAAAAAAAAAAAAAAAAAAA&#10;AAAAAAAAAAAAAAAAAAAAAAAAAAAAAAC/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C/AAAA/wAAAP8AAACAAAAAAAAAAAAAAAAAAAAA&#10;AAAAAAAAAAAAAAAAYAAAAP8AAAD/AAAA/wAAAFAAAADvAAAA/wAAAP8AAAD/AAAA/wAAAP8AAAD/&#10;AAAA/wAAAP8AAAD/AAAA/wAAAP8AAAB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GAAAAD/AAAA/wAAAP8AAABgAAAAAAAAAAAAAAAA&#10;AAAAAAAAAAAAAAAAAAAAvwAAAP8AAAD/AAAAgAAAAAAAAAAAAAAAAAAAAAAAAAAAAAAAAAAAAAAA&#10;AAAAAAAAAAAAAAAAAAAAAAAAAAAAAAAAAAAAAAAAAAAAAAAAAAAAAAAAAAAAAAAAAAAAAAAAAAAA&#10;AAAAAAAAAAAAAAAAAAAAAAAAAAAAAL+tq+a/ravmv62r5r+tq+a/ravmj4KArQAAAAAAAAAAAAAA&#10;AAAAAAAAAAAAAAAAAAAAAAAAAAAAAAAAAAAAAAAAAAAAAAAAAAAAAAAAAAAA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L8AAAD/AAAA/wAAAP8AAAD/AAAA/wAAAP8AAAD/AAAA/wAAAP8AAAD/AAAA/wAAAP8A&#10;AABg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QAAAAAAAAAAAAAAAAAAAAAAAAAAAAAAAQAAAAP8AAAD/&#10;AAAA/w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D/AAAA/wAAAP8AAABAAAAAAAAAAAAAAAAAAAAAAAAAAAAA&#10;AAAAAAAAYAAAAP8AAAD/AAAA/wAAAP8AAAAw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N8A&#10;AAD/AAAA/wAAAL8AAAAAAAAAAAAAAAAAAAAAAAAAAAAAAAAAAABAAAAA/wAAAP8AAAD/AAAAAAAA&#10;AAAAAAAAAAAAAAAAAAAAAAAAAAAAAAAAAAAAAAAAAAAAAAAAAAAAAAAAAAAAAAAAAAAAAAAAAAAA&#10;AAAAAAAAAAAAAAAAAAAAAAAAAAAAAAAAAAAAAAAAAAAAAAAAAAAAAAAAAAAA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vwAAAP8A&#10;AAD/AAAAgAAAAAAAAAAAAAAAAAAAAAAAAAAAAAAAAAAAAAAAAADfAAAA/wAAAP8AAAC/AAAAgAAA&#10;AP8AAAD/AAAA/wAAAP8AAAD/AAAA/wAAAP8AAAD/AAAA/wAAAP8AAAD/AAAAQ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C/AAAA/wAAAP8AAAD/AAAA/wAAAP8AAAD/AAAA&#10;/wAAAP8AAAD/AAAA/wAAAP8AAAD/AAAA/wAAAG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J8AAACAAAAAgAAA&#10;AIAAAACAAAAAgAAAAM8AAAD/AAAA/wAAAO8AAAA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AvwAAAL8AAAC/AAAAvwAAAL8A&#10;AAC/AAAAvwAAAL8AAAAQAAAAAAAAAAAAAAAAAAAAAAAAAAAAAAAAAAAAAAAAAAAAAAAAAAAAAAAA&#10;AAAAAAAAAAAAAAAAAAAAAAAAAAAAAGBXVnO/ravmv62r5r+tq+a/ravmv62r5jArKzoAAAAAAAAA&#10;AAAAAAAAAAAAAAAAAAAAAAAAAAAAAAAAAAAAAAAAAAAAAAAAAAAAAAAAAAAAAAAAAAAAABAAAADP&#10;AAAA/wAAAP8AAAD/AAAA/wAAAP8AAAD/AAAA/wAAAP8AAAD/AAAAvw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wAAAP8AAAD/AAAA&#10;QAAAAAAAAAAAAAAAAAAAAAAAAAAAAAAAYAAAAP8AAAD/AAAA/wAAAP8AAABg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GAAAAD/AAAA/wAAAP8AAABAAAAAAAAAAAAAAAAAAAAAAAAAAAAAAAAA&#10;AAAAQAAAAP8AAAD/AAAA/wAAAAAAAAAAAAAAAAAAAAAAAAAAAAAAAAAAAAAAAAA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L8AAAD/AAAA/wAAAIAAAAAAAAAAAAAAAAAAAAAAAAAAAAAAAAAAAAAA&#10;AAAAYAAAAP8AAAD/AAAA/wAAAG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vwAAAP8A&#10;AAD/AAAAgAAAAAAAAAAAAAAAAAAAAAAAAAAAAAAAAAAAAN8AAAD/AAAA/wAAAP8AAAD/AAAAY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wAAAP8AAAD/AAAA/w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EAAAAM8AAAD/AAAA/wAAAP8AAAD/AAAA/wAAAP8AAAC/AAAA&#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P8AAAD/AAAA/wAAAN8AAABgAAAAAAAAAAAAAAAAAAAAYAAAAP8AAAD/AAAA/wAA&#10;AP8AAABg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DfAAAA/wAAAP8AAADfAAAAAAAA&#10;AAAAAAAAAAAAAAAAAAAAAAAAAAAAAAAAAEAAAAD/AAAA/wAAAP8AAAAAAAAAAAAAAAAAAAAAAAAA&#10;AAAAAA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AAAAP8AAAD/AAAA/wAAAP8AAAD/AAAAvwAA&#10;AAAAAAAAAAAAgAAAAP8AAAD/AAAA/wAAAJ8AAAAAAAAAAAAAAAAAAAAAAAAA3wAAAP8AAAD/AAAA&#10;/wAAAK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C/AAAA/wAAAP8AAACAAAAAAAAA&#10;AAAAAAAAAAAAAAAAAAAAAAAAAAAAEAAAAM8AAAD/AAAA/wAAAP8AAADv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3wAAAP8AAAD/AAAA&#10;/wAAAP8AAAD/AAAA/wAAAP8AAAD/AAAA/wAAAP8AAAD/AAAAgAAAAAAAAAAAAAAAAAAAAAAAAAAA&#10;AAAAAAAAAAAAAAAAAAAAAAAAAAAAAAAAAAAAAAAAAAAAAAAAAAAAAAAAAAAAAAAAAAAAAAAAAAAA&#10;AAAAAAAAAAAAAAAAAAAAAAAAAAAAAAAAAAAAAAAAAL+tq+a/ravmv62r5r+tq+a/ravmj4KArQAA&#10;AAAAAAAAAAAAAAAAAAAAAAAAAAAAAAAAAAAAAAAAAAAAAAAAAAAAAAA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L8AAAD/AAAA/wAAAIAAAAAAAAAAAAAAAAAAAAAAAAAAAAAAAAAAAABg&#10;AAAA/wAAAP8AAAD/AAAA/wAAAM8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P8AAAD/AAAA&#10;/wAAAP8AAADvAAAA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QAAAAzwAAAP8A&#10;AAD/AAAA/wAAAL8AAA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D/AAAA/wAAAP8AAAD/AAAA/wAAAN8AAABg&#10;AAAAYAAAAP8AAAD/AAAA/wAAAP8AAACf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g&#10;AAAA7wAAAP8AAAD/AAAA/wAAAJ8AAAAAAAAAAAAAAAAAAAAAAAAAAAAAAAAAAABAAAAA/wAAAP8A&#10;AAD/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f&#10;AAAA/wAAAP8AAAD/AAAA/wAAAI8AAAAAAAAAAAAAAFAAAAD/AAAA/wAAAP8AAAD/AAAAMAAAAAAA&#10;AAAAAAAAcAAAAP8AAAD/AAAA/wAAAP8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vwAAAP8AAAD/AAAAgAAAAAAAAAAAAAAAAAAAAAAAAAAAAAAAEAAAAM8AAAD/AAAA/wAAAP8A&#10;AADPAAAAQ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C/AAAA/wAAAP8AAACAAAAAAAAA&#10;AAAAAAAAAAAAAAAAAAAAAAAAAAAAAAAAAN8AAAD/AAAA/wAAAO8AAAAQ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GAAAACAAAAAgAAAAIAA&#10;AACAAAAAgAAAAIAAAACAAAAAgAAAAIAAAACAAAAAYAAAAAAAAAAAAAAAAAAAAAAAAAAAAAAAAAAA&#10;AAAAAAAAAAAAAAAAAAAAAAAAAAAAAAAAAAAAAAAAj4KArb+tq+a/ravmv62r5r+tq+a/ravm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C/AAAAvxgWFdww&#10;Kyv5MCsr+TArK/kwKyv5MCsr+QwLC84AAAC/AAAAc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BAAAADPAAAAvwAAA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wAA&#10;AP8AAAD/AAAA/wAAAP8AAAD/AAAA/wAAAP8AAAD/AAAA/wAAAP8AAAD/AAAA7wAAAB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DAAAADvAAAA/wAAAP8AAAD/AAAAnwAAAAAAAAAAAAAA&#10;AAAAAAAAAAAAAAAAQAAAAP8AAAD/AAAA/w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AAAAO8AAAD/AAAA/wAAAP8AAACAAAAAAAAAAAAAAAAgAAAA&#10;/wAAAP8AAAD/AAAA/wAAAP8AAAC/AAAAzwAAAP8AAAD/AAAA/wAAAP8AAAD/AAAA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L8AAAD/AAAA/wAAAN8AAABgAAAAAAAAAAAAAAAAAAAA&#10;EAAAAM8AAAD/AAAA/wAAAP8AAADPAAAAE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CfAAAA/wAAAP8AAAD/AAAA/wAAAP8AAAD/&#10;AAAA/wAAAP8AAAD/AAAA/wAAAP8AAACAAAAAAAAAAAAAAAAAAAAAAAAAAAAAAAAAAAAAAAAAAAAA&#10;AAAAAAAAAAAAAAAAAAAAAAAAAAAAAAAAAAAAAAAAAAAAAAAAAAAAAAAAAAAAAAAAAAAAAAAAAAAA&#10;AAAAAAAAAAAAAAAAAAAAAAAAv62r5r+tq+a/ravmv62r5r+tq+aPgoCtAAAAAAAAAAAAAAAAAAAA&#10;AAAAAAAAAAAAAAAAAAAAAAAAAAAAAAAAAAAAAAAAAAAA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vwAAAP8AAAD/AAAAgAAAAAAAAAAAAAAAAAAAAAAAAAAAAAAAAAAAAAAAAABgAAAA/wAAAP8A&#10;AAD/AAAAY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CAAAAD/AAAA/wAAAP8AAAD/AAAA/wAAAP8AAAD/AAAA/wAAAP8AAAD/AAAA/wAAAL8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P8AAAD/AAAA/wAAAO8AAAD/AAAA/wAAAP8AAAD/AAAA/wAAAP8A&#10;AAD/AAAA/wAAAP8AAAC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MAAAAO8A&#10;AAD/AAAA/wAAAP8AAACfAAAAAAAAAAAAAAAAAAAAYAAAAN8AAAD/AAAA/wAAAP8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AAAA7wAAAP8A&#10;AAD/AAAAgAAAAAAAAAAAAAAAAAAAAN8AAAD/AAAA/wAAAP8AAAD/AAAA/wAAAP8AAAD/AAAA/wAA&#10;AP8AAAD/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C/AAAA/wAAAP8A&#10;AAD/AAAA/wAAAN8AAABgAAAAEAAAAM8AAAD/AAAA/wAAAP8AAADPAAAAE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L8AAAD/AAAA/wAAAIAAAAAAAAAAAAAAAAAAAAAAAAAA&#10;AAAAAAAAAAAQAAAAzwAAAP8AAAD/AAAA/wAAAO8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CfAAAA/wAAAP8AAAD/AAAA/wAAAP8AAAD/AAAA/wAA&#10;AP8AAAD/AAAA/wAAAP8AAAC/AAAAAAAAAAAAAAAAAAAAAAAAAAAAAAAAAAAAAAAAAAAAAAAAAAAA&#10;AAAAAAAAAAAAAAAAAAAAAACPgoCtv62r5r+tq+a/ravmv62r5r+tq+Y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D/AAAA/wAAAP8AAABAAAAA&#10;YAAAAN8AAAD/AAAA/wAAAP8AAABgAAAAnwAAAP8AAAD/AAAA7wAAAB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wAAAA7wAAAP8AAAD/AAAA/wAAAJ8AAABgAAAA3wAAAP8AAAD/&#10;AAAA/wAAAP8AAAD/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QAAAAL8AAAD/AAAA/wAAAP8AAAD/AAAA/wAAAP8AAAD/AAAA/wAAAP8AAADP&#10;AAAAE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I+CgK2/ravmv62r5r+tq+a/ravmv62r5gAAAAAAAAAAAAAAAAAAAAAAAAAgAAAA/wAAAP8AAAD/&#10;AAAA3wAAAL8AAAC/AAAAvwAAAL8AAAC/AAAA3wAAAP8AAAD/AAAAvwAAAAAAAAAAAAAAAAAAAAAA&#10;AAAAAAAAAAAAAAAAAAAAAAAAAAAAAAAAAAAAAAAAAAAAAAAAAAAAj4KArb+tq+a/ravmv62r5r+t&#10;q+a/ravm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wAAAP8AAAD/AAAAQAAAAAAAAAAAAAAAYAAAAN8AAABgAAAAAAAAACAAAAD/AAAA/wAA&#10;AP8AAAC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DAAAADvAAAA/wAA&#10;AP8AAAD/AAAA/wAAAP8AAAD/AAAA/wAAAP8AAADfAAAAY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QAAAAL8AAAD/AAAA/wAA&#10;AP8AAAD/AAAA/wAAAP8AAADPAAAAE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P8AAAD/AAAA/wAAAEAAAAAAAAAAAAAAAAAAAAAA&#10;AAAAAAAAAAAAAAAAAAAAzwAAAP8AAAD/AAAA7wAAAB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zwAAAP8AAAD/AAAA/wAAAP8A&#10;AAD/AAAA/wAAAP8AAACfAAAAAAAAAAAAAAAAAAAAAAAAAAAAAAAAAAAAAAAAAAAAAAAAAAAAAAAA&#10;AAAAAAAAAAAAAAAAAAAAAAAAAAAAAAAAAAAAAAAAAAAAAAAAAAAAAAAAAAAAAAAAAAAAAAAAAAAA&#10;AAAAAAAAAAAAAAAAAAAAAAAAAAAAAAAAYAAAAP8AAAD/AAAA/wAAAP8AAAD/AAAA/wAAAP8AAAD/&#10;AAAA/wAAAP8AAAD/AAAA/wAAAP8AAAD/AAAA/wAAAP8AAAD/AAAA/wAAAP8AAAD/A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QAAAAL8AAAD/AAAA/wAAAP8AAADPAAAAE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j4KArb+tq+a/ravm&#10;v62r5r+tq+a/ravmAAAAAAAAAAAAAAAAAAAAIAAAAP8AAAD/AAAA/wAAAJ8AAAAAAAAAAAAAAAAA&#10;AAAAAAAAAAAAAAAAAACAAAAA/wAAAP8AAAC/AAAAAAAAAAAAAAAAAAAAAAAAAABgV1Zzv62r5r+t&#10;q+a/ravmv62r5r+tq+a/ravmv62r5r+tq+a/ravmv62r5r+tq+a/ravmv62r5r+tq+a/ravmv62r&#10;5r+tq+a/ravmv62r5r+tq+a/ravmv62r5r+tq+Y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D/AAAA/wAA&#10;AP8AAABAAAAAAAAAAAAAAAAAAAAAAAAAAAAAAAAAAAAAnwAAAP8AAAD/AAAA/wAAAO8AAAAg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QAAAAL8AAADPAAAA&#10;E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I+CgK2/ravmv62r5r+tq+a/ravmv62r5gAAAAAAAAAAAAAAAAAAAJ8AAAD/AAAA&#10;/wAAAP8AAAAgAAAAAAAAAAAAAAAAAAAAAAAAAAAAAAAAAAAAgAAAAP8AAAD/AAAAvwAAAAAAAAAA&#10;AAAAAAAAAAAAAAAAYFdWc7+tq+a/ravmv62r5r+tq+a/ravmv62r5r+tq+a/ravms6Kg6Dw2Nfdg&#10;V1bzs6Kg6L+tq+a/ravmv62r5r+tq+a/ravmv62r5r+tq+a/ravmv62r5r+tq+a/ravm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wAAAP8AAAD/AAAAQAAAAAAAAAAAAAAAAAAAAAAAAAAAAAAAnwAAAP8A&#10;AAD/AAAA/wAAAO8AAAAw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M8AAACfAAAAcAAAA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wAAAP8AAAD/AAAA/wAAAP8AAAD/AAAA/wAAAP8AAAD/AAAA/wAAAP8A&#10;AAD/AAAA/wAAAP8AAAD/AAAA/wAAAP8AAAD/AAAA/wAAAP8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CPgoCtv62r5r+tq+a/ravmv62r5r+tq+YA&#10;AAAAAAAAAAAAACAAAAD/AAAA/wAAAP8AAACfAAAAAAAAAAAAAAAAAAAAAAAAAAAAAAAAAAAAAAAA&#10;AIAAAAD/AAAA/wAAAL8AAAAAAAAAAAAAAAAAAAAAAAAAAGBXVnO/ravmv62r5r+tq+a/ravmv62r&#10;5r+tq+a/ravms6Kg6CQgIPoAAAD/AAAA/wwLC/1gV1bzs6Kg6L+tq+a/ravmv62r5r+tq+a/ravm&#10;v62r5r+tq+a/ravmv62r5g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P8AAAD/AAAA/wAAAO8AAACAAAAA&#10;EAAAAAAAAAAAAAAAnwAAAP8AAAD/AAAA/wAAAO8AAAAw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MCsrO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j4KA&#10;rb+tq+a/ravmv62r5r+tq+a/ravmAAAAAAAAAAAAAABwAAAA/wAAAP8AAAD/AAAA7wAAADAAAAAA&#10;AAAAAAAAAAAAAAAAAAAAAAAAAAAAAACAAAAA/wAAAP8AAAC/AAAAAAAAAAAAAAAAAAAAAAAAAABg&#10;V1Zzv62r5r+tq+a/ravmv62r5r+tq+a/ravms6Kg6CQgIPoAAAD/AAAA/wAAAP8AAAD/AAAA/wwL&#10;C/1gV1bzs6Kg6L+tq+a/ravmv62r5r+tq+a/ravmv62r5r+tq+Y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D/AAAA/wAAAP8AAAD/AAAA/wAAAO8AAACAAAAAnwAAAP8AAAD/AAAA/wAAAO8AAAAw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DArKzq/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s6Kg6GBXVvMMCwv9d2xr7z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QAAAAL8AAAD/AAAA/wAAAP8AAAD/AAAA/wAAAP8AAAD/&#10;AAAA/wAAAO8AAAAw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wKys6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JCAgK4+CgK2PgoCtj4KArY+CgK2P&#10;goCtSEFAVg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UTEt1YFdW8wwLC/0A&#10;AAD/AAAA/wAAAP8MCwt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QAAA&#10;AL8AAAD/AAAA/wAAAP8AAAD/AAAA/wAAAO8AAAAw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8AAAD/AAAA/wAAAP8AAAD/AAAA/wAA&#10;AP8AAAD/AAAA/wAAAP8AAAD/AAAA/wAAAP8AAAD/AAAA/wAAAP8AAAD/AAAA/wAAAP8AAAD/AAAA&#10;3wAAAK8AAACAAAAAQAAAABAAAAAAAAAAAAAAAAAAAAAAAAAAAAAAAAAAAAAAAAAAAAAAAAAAAAAA&#10;AAAAAAAAAAAAAAAAAAAAAAAAAAAAAAAAAAAAAAAAAAAAAAAAAAAAAAAAAAAAAAAAAAAAAAAAAAAA&#10;AAAAAAAAAAAAAAAAAAAAAAAAAAAAAAAAAAAAAAAAAAAAAAAAAAD/AAAA/wAAAP8AAAD/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QAAAAzwAAAP8AAAD/AAAA/wAAAJ8AAABAAAAAvwAAAP8AAAD/&#10;AAAA/wAAAP8AAAD/AAAAgAAAAAAAAAAAAAAAAAAAAAAAAAAAAAAAAAAAAAAAAAA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wAAAP8A&#10;AAD/AAAA/wAAAE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AAAACAAAAA7wAAAP8AAAD/AAAA/wAAAP8AAAD/AAAA/w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QAAAAL8AAAD/AAAA/wAAAO8AAAAw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BAAAADPAAAA/wAA&#10;AP8AAAD/AAAA/wAAAP8AAAD/AAAA/wAAAP8AAADvAAAAgAAAABAAAAAAAAAAAAAAAAAAAAAAAAAA&#10;AAAAAA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AAABAAAAAQAAAACAAAAAAAAAAAAAAAAAAAAAAAAAA&#10;AAAAAAAAAAAAAAAAQAAAAHAAAACvAAAA3wAAAP8AAAB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vAAAA/wAAAP8AAAD/AAAA/wAAAP8AAAD/AAAA/wAA&#10;AP8AAAD/AAAAY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QAAAAK8AAAAw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AcAAAAK8AAADfAAAA/wAAAP8AAAD/AAAA&#10;/wAAAP8AAAD/AAAA/wAAAP8AAAD/AAAA/wAAAP8AAAD/AAAA/wAAAP8AAAD/AAAA/wAAAP8AAAD/&#10;AAAA/wAAAP8AAAD/AAAA/wAAAP8AAAD/AAAAQAAAAAAAAAAAAAAAAAAAAAAAAAAAAAAAAAAAAAAA&#10;AAAAAAAAAAAAAAAAAAAAAAAAAAAAAAAAAAAAAAAAAAAAAAAAAAAAAAAAAAAAAAAAAAAAAAAAAAAA&#10;AAAAAAAAAAAAAAAAAAAAAAAAAAAAAAAAAHAAAAD/AAAA/wAAAP8AAAC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ECQgIPoAAAD/AAAA/wAAAP8AAAD/AAAA/wAAAO8AAACAAAAAEAAAAAAA&#10;AAAA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AAAnwAAAO8AAAD/AAAA/wAAAP8A&#10;AAD/AAAA7wAAAJ8AAABAAAAAAAAAAAAAAAAAAAAAAAAAAAAAAAAAAAAAAAAAAAAAAAAQAAAAE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J8AAAAgAAAAYAAAAP8AAAD/AAAA/wAAAP8AAAB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CzoqDoJCAg+gAAAP8AAAD/DAsL&#10;/Tw2NccAAAAQ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7wAAAP8AAAD/AAAA/wAAAP8AAAD/AAAA/wAAAP8AAAD/AAAA/wAAAL8A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rwAAACAAAAAAAAAAAAAAAAAAAABgAAAA/wAAAP8AAAD/AAAA&#10;/w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ABQ&#10;AAAAgAAAAL8AAADvAAAA/wAAAP8AAAD/AAAA/wAAAP8AAAD/AAAA/wAAAP8AAAD/AAAA/wAAAP8A&#10;AAD/AAAA/wAAAP8AAABAAAAAAAAAAAAAAAAAAAAAAAAAAAAAAAAAAAAAAAAAAAAAAAAAAAAAAAAA&#10;AAAAAAAAAAAAAAAAAAAAAAAAAAAAAAAAAAAAAAAAAAAAAAAAAAAAAAAAAAAAAAAAAAAAAAAAAAAA&#10;AAAAAAAAAAAAAAAAAAAAAFAAAAD/AAAA/wAAAP8AAACvAAAAE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v62r5rOioOgwKyv5YFdW87OioOiPgoCt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A/wAAAP8AAAD/AAAA/wAAAP8AAAD/AAAA/wAAAP8AAAD/AAAA/wAA&#10;AP8AAAD/AAAA7w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DAAAABQAAAAgAAA&#10;AIA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EAAAAAAAAAAAAAAAAAA&#10;AAAAAAAAAAAAAGAAAAD/AAAA/wAAAP8AAAD/AAAAY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AAAABgAAAAjwAAAL8AAAD/AAAA&#10;/wAAAP8AAAD/AAAA/wAAAP8AAAD/AAAA/wAAAP8AAAD/AAAAQAAAAAAAAAAAAAAAAAAAAAAAAAAA&#10;AAAAAAAAAAAAAAAAAAAAAAAAAAAAAAAAAAAAAAAAAAAAAAAAAAAAAAAAAAAAAAAAAAAAAAAAAAAA&#10;AAAAAAAAAAAAAAAAAAAAAAAAAAAAAAAAAAAAAAAAAAAAAAAAAAAAAAAAYAAAAP8AAAD/AAAA/wAA&#10;AN8AAABwAAAAQAAAAB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C/ravmv62r5r+tq+a/ravmv62r5o+CgK0AAAAAAAAAAAAA&#10;AAAAAAAAAAAAAAAAAAAAAAAAAAAAAAAAAAAAAAAAAAAAAAAAAAAAAAAAAAAAAAAAAAAAAAAAAAAA&#10;AAAAAAAAAAAAAAAAAAAAAAAAAAAAAAAAAAAAAAAAAAAAAAAAAAAAAAAAAAAAAAAAvwAAAP8AAAD/&#10;AAAA/wAAAP8AAAD/AAAA/wAAAP8AAAD/AAAA/wAAAP8AAAD/AAAA3w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BAAAAAAAAAAAAAAAAAAAAAAAAAAAAAAAAAAAAAYAAAAP8AAAD/AAAA/wAAAP8AAAA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v62r5r+tq+a/ravm&#10;v62r5r+tq+aPgoCtAAAAAAAAAAAAAAAAAAAAAAAAAAAAAAAAAAAAAAAAAAAAAAAAAAAAAAAAAAAA&#10;AAAAAAAAAAAAAAAAAAAAAAAAAAAAAAAAAAAAAAAAAAAAAAAAAAAAAAAAAAAAAAAAAAAAAAAAAAAA&#10;AAAAAAAAAAAAAAAAAL8AAAD/AAAA/wAAAP8AAAD/AAAA/wAAAP8AAAD/AAAA/wAAAP8AAAD/AAAA&#10;/wAAAG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QAAAAAAAAAAAAAAAAAAAAAAAAAAAAAAAAAAA&#10;AAAAAADfAAAA/wAAAP8AAAD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jwAAAL8AAAC/AAAAvwAAAL8MCwvOMCsr+TArK/kwKyv5&#10;MCsr+TArK/kYFhWs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C/AAAA/wAAAP8AAAD/AAAA/wAAAP8A&#10;AAD/AAAA/wAAAP8AAAD/AAAA/wAAAP8AAAAQ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&#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EAAAAAA&#10;AAAAAAAAAAAAAAAAAAAAAAAAAAAAAABgAAAA/wAAAP8AAAD/AAAAY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L+tq+a/ravmv62r5jArK/kAAAD/AAAA/wAA&#10;AP8AAAD/AAAA/wAAAP8AAAD/AAAA/wAAAP8AAAD/AAAA/0hBQPa/ravmv62r5r+tq+a/ravmMCsr&#10;Og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L+tq+a/ravmv62r5r+tq+a/ravmv62r5r+tq+a/ravmv62r5r+tq+a/ravmv62r&#10;5r+tq+a/ravmv62r5r+tq+a/ravmv62r5r+tq+a/ravmYFdWcw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vwAAAP8AAAD/AAAA/wAAAP8AAAD/AAAA/wAAAP8AAAD/AAAA/wAAAP8AAAD/AAAAzwAAAB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BAAAAAAAAAAAAAAAAAAAAAAAAAAAAAAAAAAAAA3wAAAP8AAAD/AAAA&#10;3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C/ravm&#10;v62r5r+tq+YwKyv5AAAA/wAAAP8AAAD/AAAA/wAAAP8AAAD/AAAA/wAAAP8AAAD/AAAA/wAAAP8A&#10;AAD/SEFA9r+tq+a/ravmv62r5jArKzo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C/ravmv62r5r+tq+a/ravmv62r5r+tq+a/&#10;ravmv62r5r+tq+a/ravmv62r5r+tq+a/ravmv62r5r+tq+a/ravmv62r5r+tq+a/ravmv62r5mBX&#10;VnM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L8AAAD/AAAA/wAAAP8AAAD/AAAA/wAAAP8AAAD/AAAA/wAA&#10;AP8AAAD/AAAA/wAAAP8AAADPAAAAE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QAAAAAAAAAAAAAAAAAAAAAAA&#10;AAAAAAAAYAAAAP8AAAD/AAAA/w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v62r5r+tq+a/ravmMCsr+QAAAP8AAAD/AAAAvwAAAIAAAACAAAAA&#10;gAAAAIAAAACAAAAAgAAAAO8AAAD/AAAA/wAAAP88NjX3p5eW6b+tq+YwKys6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v62r&#10;5r+tq+a/ravmv62r5r+tq+a/ravmv62r5r+tq+a/ravmv62r5r+tq+a/ravmv62r5r+tq+a/ravm&#10;v62r5r+tq+a/ravmv62r5r+tq+ZgV1Zz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C/AAAA/wAAAP8AAAC/&#10;AAAAgAAAAIAAAACAAAAAgAAAAIAAAACAAAAAzwAAAP8AAAD/AAAA/wAAAM8AAAAg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wAAAP8AAAD/AAAA/wAAAP8AAAD/AAAA/wAAAN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L+tq+a/ravmv62r5jArK/kA&#10;AAD/AAAA/wAAAIAAAAAAAAAAAAAAAAAAAAAAAAAAAAAAAAAAAAAwAAAA7wAAAP8AAAD/AAAA/yQg&#10;IPq/ravmMCsrOg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L+tq+a/ravmv62r5r+tq+a/ravmv62r5r+tq+a/ravmv62r5r+t&#10;q+a/ravmv62r5r+tq+a/ravmv62r5r+tq+a/ravmv62r5r+tq+a/ravmYFdWcw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vwAAAP8AAAD/AAAAgAAAAAAAAAAAAAAAAAAAAAAAAAAAAAAAAAAAABAAAADPAAAA&#10;/wAAAP8AAAD/AAAA/w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wAAAP8AAAD/AAAA/wAA&#10;AP8AAAB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AD/AAAA/wAAAP8AAAD/AAAA/wAAAP8AAAD/AAAA/wAAAP8AAAD/AAAA&#10;/wAAAP8AAAD/AAAA/wAAAP8AAADvAAAAE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C/ravmv62r5r+tq+YwKyv5AAAA/wAAAP8AAACAAAAAAAAAAAAAAAAAAAAAAAAAAAAAAAAA&#10;AAAAAAAAAI8AAAD/AAAA/wAAAP93bGvvv62r5jArKzo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C/ravmv62r5r+tq+a/ravm&#10;v62r5r+tq+a/ravmv62r5r+tq+a/ravmv62r5r+tq+a/ravmv62r5r+tq+a/ravmv62r5r+tq+a/&#10;ravmv62r5mBXVnM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L8AAAD/AAAA/wAAAIAAAAAAAAAAAAAAAAAA&#10;AAAAAAAAAAAAAAAAAAAAAAAAYAAAAP8AAAD/AAAA/wAAAH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wAAAA/wAAAP8AAAD/AAAA/wAAAP8A&#10;AAD/AAAAzwAAAL8AAADfAAAA/wAAAP8AAAD/AAAA/wAAAP8AAAD/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j4KArY+CgK2PgoCtJCAg6gAAAP8AAAD/AAAAgAAA&#10;AAAAAAAAAAAAAAAAAAAAAAAAAAAAAAAAABAAAADvAAAA/wAAAP8YFhXcj4KArY+CgK0kICAr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j4KArY+CgK2PgoCtj4KArY+CgK2PgoCtv62r5r+tq+a/ravmv62r5r+tq+azoqDYj4KA&#10;rY+CgK2PgoCtj4KArY+CgK2PgoCtj4KArY+CgK1IQUBW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C/AAAA&#10;/wAAAP8AAADfAAAAvwAAAL8AAAC/AAAAvwAAAL8AAAC/AAAAvwAAAO8AAAD/AAAA/wAAAN8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AAAABAAAAAQEhBQJaPgoDsj4KA7I+CgOyPgoDsj4KA7CQgIGsAAABAA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8AAAD/AAAA/wAAAP8AAAD/AAAAYAAAAAAAAAAAAAAAAAAAAEAAAADfAAAA/wAAAP8AAAD/&#10;AAAA/wAAAP8AAAD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L8AAAD/AAAA/wAAAIAAAAAAAAAAAAAAAAAAAAAAAAAAAAAAAAAAAACAAAAA/wAAAP8A&#10;AAD/AAAAQ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vwAAAP8AAAD/AAAA/wAAAP8AAAD/AAAA/wAAAP8AAAD/AAAA/wAA&#10;AP8AAAD/AAAA/wAAAP8AAABg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8AAAD/AAAA/wAAAP8AAAD/AAAAnwAAAAAAAAAAAAAAAAAA&#10;AAAAAAAAAAAAEAAAAM8AAAD/AAAA/wAAAP8AAAD/AAAA/wAAAD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C/AAAA/wAAAP8AAACAAAAAAAAAAAAAAAAAAAAA&#10;AAAAAAAAAAAQAAAA7wAAAP8AAAD/AAAAvw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L8AAAD/AAAA/wAAAP8AAAD/&#10;AAAA/wAAAP8AAAD/AAAA/wAAAP8AAAD/AAAA/wAAAP8AAADf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vwAAAP8A&#10;AAD/AAAAjwAAAAAAAAAAAAAAAAAAAAAAAAAAAAAAgAAAAP8AAAD/AAAA/wAAAE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C/AAAA/wAAAP8AAAC/AAAAgAAAAIAAAACAAAAAgAAAAIAAAACAAAAA/wAAAP8AAAD/AAAA&#10;jw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L8AAAD/AAAA/wAAAP8AAAC/AAAAQAAAAAAAAAAAAAAAYAAAAP8AAAD/&#10;AAAA/wAAAL8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vwAAAP8AAAD/AAAAgAAAAAAAAAAAAAAAAAAAAAAA&#10;AAAAAAAAAAAAAJ8AAAD/AAAA/wAAAO8AAAAQ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YAAAAP8AAAD/AAAA/wAAAP8AAAD/&#10;AAAA7wAAAIAAAAAQAAAAAAAAAAAAAAAAAAAAAAAAAAAAAAAAAAAAAAAAAAAAAAAAAAAAAAAAAL8A&#10;AAD/AAAA/wAAAP8AAABAAAAAAAAAAAAAAAAAAAAAAAAAAAAAAAAAAAAAAAAAAL8AAAD/AAAA/wAA&#10;AIAAAAAAAAAAAAAAAAAAAAAAAAAAAAAAAAAAAAAAAAAAAAAAAAAAAAAAAAAAAAAAAAAAAAAAAAAA&#10;nwAAAP8AAAD/AAAA/wAAAP8AAACfAAAAI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CvAAAA/wAAAP8AAAD/AAAA/wAA&#10;AP8AAAC/AAAAgAAAAP8AAAD/AAAA/wAAAP8AAAB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L8AAAD/AAAA&#10;/wAAAIAAAAAAAAAAAAAAAAAAAAAAAAAAAAAAAAAAAAAgAAAA/wAAAP8AAAD/AAAAg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BgAAAA/wAAAP8AAADvAAAAgAAAABAAAAAAAAAAAAAAAAAAAAAAAAAAAAAAAAAAAAAAAAAA&#10;AAAAAAAAAAAAAAAAAAAAAAAAAACfAAAA/wAAAP8AAAD/AAAA7wAAADAAAAAAAAAAAAAAAAAAAAAA&#10;AAAAAAAAAAAAAAC/AAAA/wAAAP8AAACAAAAAAAAAAAAAAAAAAAAAAAAAAAAAAAAAAAAAAAAAAAAA&#10;AAAAAAAAAAAAAAAAAAAAAAAAnwAAAP8AAAD/AAAA/wAAAP8AAAD/AAAA/wAAAP8AAACfAAAAI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10;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GAAAADfAAAA/wAAAP8AAAD/AAAA/wAAAP8AAAD/AAAA/wAAAP8kICCL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C/AAAA/wAAAP8AAACAAAAAAAAAAAAAAAAAAAAAAAAAAAAAAAAAAAAAAAAA&#10;AJ8AAAD/AAAA/wAAAO8AAAAQ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GAAAACAAAAAEAAAAAAAAAAAAAAAAAAAAAAA&#10;AAAAAAAAAAAAAAAAAAAAAAAAAAAAAAAAAAAAAAAAAAAAAAAAAAAAAAAAAAAAAJ8AAAD/AAAA/wAA&#10;AP8AAADvAAAAMAAAAAAAAAAAAAAAAAAAAAAAAAAQAAAAzwAAAP8AAAD/AAAAgAAAAAAAAAAAAAAA&#10;AAAAAAAAAAAAAAAAAAAAAAAAAAAAAAAAAAAAAAAAAAAAAAAAnwAAAP8AAAD/AAAA/wAAAO8AAAD/&#10;AAAA/wAAAP8AAAD/AAAA/wAAAP8AAACP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GAAAADfAAAA/wAAAP8AAAD/AAAA&#10;/wAAAP93bGvvYFdWcw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vwAAAP8AAAD/AAAAgAAAAAAAAAAA&#10;AAAAAAAAAAAAAAAAAAAAAAAAAAAAAABwAAAA/wAAAP8AAAD/AAAAzw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nwAAAP8AAAD/AAAA/wAAAO8AAAAwAAAAAAAAABAAAACAAAAA7wAAAP8A&#10;AAD/AAAA/wAAAIAAAAAAAAAAAAAAAAAAAAAAAAAAAAAAAAAAAAAAAAAAAAAAAAAAAAAAAAAAnwAA&#10;AP8AAAD/AAAA/wAAAO8AAAAwAAAAIAAAAJ8AAAD/AAAA/wAAAP8AAAD/AAAA/wAAAJ8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BgWFXwYFhX8AAAA/wAAAP93bGvvv62r5mBXVnM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L8AAAD/AAAA/wAAAIAAAAAAAAAAAAAAAAAAAAAAAAAAAAAAAAAAAABgAAAA/wAAAP8AAAD/AAAA&#10;/wAAAK8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CfAAAA/wAAAP8AAAD/AAAA&#10;7wAAAI8AAADvAAAA/wAAAP8AAAD/AAAA/wAAAP8AAABwAAAAAAAAAAAAAAAAAAAAAAAAAAAAAAAA&#10;AAAAAAAAAAAAAAAAAAAAnwAAAP8AAAD/AAAA/wAAAO8AAAAwAAAAAAAAAAAAAAAAAAAAIAAAAJ8A&#10;AAD/AAAA/wAAAP8AAAD/AAAAnw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YAAAAB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YFhUdYFdWcxgWFXwkICCLYFdWc2BXVnMwKys6&#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C/AAAA/wAAAP8AAAD/AAAA/wAAAP8AAAD/AAAA/wAAAP8A&#10;AAD/AAAA/wAAAP8AAAD/AAAA/wAAAG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J8AAAD/AAAA/wAAAP8AAAD/AAAA/wAAAP8AAAD/AAAA/wAAAL8AAABAAAAAAAAA&#10;AAAAAAAAAAAAAAAAAAAAAAAAAAAAAAAAAAAAAAAAAAAAnwAAAP8AAAD/AAAA/wAAAO8AAAAwAAAA&#10;AAAAAAAAAAAAAAAAAAAAAAAAAAAAAAAAMAAAAO8AAAD/AAAA/wAAAP8AAACvAAAAI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DArKzq/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PgoCt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vwAAAP8AAAD/AAAA&#10;/wAAAP8AAAD/AAAA/wAAAP8AAAD/AAAA/wAAAP8AAAD/AAAA/wAAAG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nwAAAP8AAAD/AAAA/wAAAP8AAAD/&#10;AAAAvwAAAEAAAAAAAAAAAAAAAAAAAAAAAAAAAAAAAAAAAAAAAAAAAAAAAAAAAAAAAAAAMAAAAP8A&#10;AAD/AAAA/wAAAO8AAAAwAAAAAAAAAAAAAAAAAAAAAAAAAAAAAAAAAAAAAAAAAAAAAAAwAAAA7wAA&#10;AP8AAAD/AAAA/wAAAI8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wKys6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j4KArQ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L8AAAD/AAAA/wAAAP8AAAD/AAAA/wAAAP8AAAD/AAAA/wAAAP8AAAD/AAAA/wAA&#10;AP8AAAAg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CfAAAA/wAAAP8AAAC/AAAAQAAAAAAAAAAAAAAAAAAAAAAAAAAAAAAAAAAAAAAAAAAAAAAA&#10;AAAAAAAAAAAAAAAAAAAAAAAAAAC/AAAA/wAAAP8AAADvAAAAEAAAAAAAAAAAAAAAAAAAAAAAAAAA&#10;AAAAAAAAAAAAAAAAAAAAAAAAAN8AAAD/AAAA/wAAAN8AAAAQ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MCsrO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o+CgK0AAAAAAAAAAAAAAAAAAAAAAAAAAAAAAAAAAAAAAAAA&#10;AAAAAAAAAAAA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C/AAAA/wAAAP8AAACfAAAAQAAAAEAAAABA&#10;AAAAQAAAAEAAAABQAAAA/wAAAP8AAAD/AAAAnw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YAAAAP8AAADvAAAAgAAAABAAAAAAAAAAAAAAAAAA&#10;AAAAAAAAAAAAAAAAAAAAAAAAAAAAAAAAAAAAAAAAAAAAAAAAAAAAAAAAQAAAAP8AAAD/AAAA/wAA&#10;AIAAAAAAAAAAAAAAAAAAAAAAAAAAAAAAAAAAAAAAAAAAAAAAAGAAAAD/AAAA/wAAAP8AAABg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AAABg&#10;AAAAnwAAAM8AAAD/AAAA/wAAAP8AAAD/AAAA/wAAAP8AAAD/AAAA/wAAAP8AAAD/AAAA/wAAAP8A&#10;AAD/AAAA/wAAAP8AAAD/AAAA/wAAAE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DArKzq/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PgoCtAAAAAAAAAAAA&#10;AAAAAAAAAAAAAAAAAAAAAAAAAAAAAA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vwAA&#10;AP8AAAD/AAAAgAAAAAAAAAAAAAAAAAAAAAAAAAAAAAAAAAAAAJ8AAAD/AAAA/wAAAP8AAAAg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YAAAAP8AAAD/AAAA&#10;/wAAAP8AAADvAAAAgAAAABAAAAAAAAAAAAAAAAAAAAAAAAAAAAAAAAAAAAAAAAAAAAAAAAAAAAAA&#10;AAAAAAAAAAAAAAC/AAAA/wAAAP8AAADvAAAAEAAAAAAAAAAAAAAAAAAAAAAAAAAAAAAAAAAAAAAA&#10;AADfAAAA/wAAAP8AAADf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AAAABwAAAAnwAAAN8AAAD/AAAA&#10;/wAAAP8AAAD/AAAA/wAAAP8AAAD/AAAA/wAAAP8AAAD/AAAA/wAAAP8AAAB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wKys6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j4KArQAAAAAAAAAAAAAAAAAAAAAAAAAAAAAAAA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L8AAAD/AAAA/wAAAIAAAAAAAAAAAAAAAAAAAAAAAAAAAAAAAAAA&#10;AAAgAAAA/wAAAP8AAAD/AAAAnw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YAAAAP8AAAD/AAAA/wAAAP8AAAD/AAAA/wAAAP8AAADvAAAAgAAAABAAAAAAAAAAAAAA&#10;AAAAAAAAAAAAAAAAAAAAAAAAAAAAAAAAAAAAAAAAAAAAQAAAAP8AAAD/AAAA/wAAAIAAAAAAAAAA&#10;AAAAAAAAAAAAAAAAAAAAAAAAAABgAAAA/wAAAP8AAAD/AAAAY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CAgO2thYPGzoqDo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C/AAAA/wAAAP8AAACAAAAA&#10;AAAAAAAAAAAAAAAAAAAAAAAAAAAAAAAAAAAAAJ8AAAD/AAAA/wAAAP8AAAAw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YAAAAP8AAAD/AAAA/wAAAP8AAADPAAAA/wAAAP8AAAD/&#10;AAAA/wAAAP8AAADvAAAAUAAAAAAAAAAAAAAAAAAAAAAAAAAAAAAAAAAAAAAAAAAAAAAAAAAAAAAA&#10;AAC/AAAA/wAAAP8AAAD/AAAA/wAAAP8AAAD/AAAA/wAAAP8AAAD/AAAA/wAAAP8AAAD/AAAA3w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AAAAFAAAACAAAAAvwAAAO8AAAD/AAAA/wAAAEAAAAAAAAAAAAAAAAAAAAAAAAAAAAAAAAAA&#10;AAAAAAAAAAAAAAAAAAAAAAAAAAAAAAAAAAAAAAAAAAAAAAAAAAAAAAAAAAAAAAAAAAAAAAAAAAAA&#10;AAAAAAAAAAAAAAAAAAAAAAAAAAAAAAAAAAAAAAAAAAAAAAAAAAAAAAAAAAAAQAAAAK8AAAD/AAAA&#10;EAAAAAAAAAAAAAAAAAAAAAAAAAAAAAAAAAAAAHAAAAD/AAAA/wAAAN8AAAB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AAAAM8AAAD/&#10;DAsL/WBXVvOzoqDo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C/ravmv62r5r+tq+a/ravmv62r&#10;5o+CgK0AAAAAAAAAAAAAAAAAAAAAAAAAAAAAAAAAAAAAAAAAAAAAAAAAAAAAAAAAAAAAAAAAAAAA&#10;AAAAAAAAAAAAAAAAAAAAAAAAAAAAAAAAAAAAAAAAAAAAAAAAAAAAAAAAAAAAAAAAAAAAAAAAAAAA&#10;AAAAAAAAvwAAAP8AAAD/AAAAgAAAAAAAAAAAAAAAAAAAAAAAAAAAAAAAAAAAAAAAAACfAAAA/wAA&#10;AP8AAAD/AAAA3w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YAAAAP8AAAD/AAAA/wAA&#10;AP8AAABgAAAAAAAAAEAAAAC/AAAA/wAAAP8AAAD/AAAA/wAAAIAAAAAAAAAAAAAAAAAAAAAAAAAA&#10;AAAAAAAAAAAAAAAAAAAAAAAAAAAAAAAAQAAAAP8AAAD/AAAA/wAAAP8AAAD/AAAA/wAAAP8AAAD/&#10;AAAA/wAAAP8AAAD/AAAA/wAAAG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AAAAFAAAAAgAAAA&#10;AAAAAAAAAAAAAAAAAAAAAAAAAAAAAAAAAAAAAAAAAAAAAAAAAAAAAAAAAAAAAAAAAAAAAAAAAAAA&#10;AAAAAAAAAAAAAAAAAAAAAAAAAAAAAAAAAAAAAAAAAAAAAAAAAAAAAAAAAAAAAAAAAAAAAAAAAAAA&#10;AAAAAAAAjwAAAP8AAAD/AAAA/wAAAEAAAAAAAAAAAAAAAAAAAAAAAAAAAAAAAAAAAACAAAAA/wAA&#10;AP8AAAD/AAAA/wAAAI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EAAAAAAAAAAAAAAAAAAAAAAAAAAAAAA&#10;AAAAAAAQAAAA3wAAAP8AAAD/AAAA/wAAAD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AAAAM8AAAD/AAAA/wAAAP8AAAD/DAsL/WBXVvNUTEt1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v62r5r+tq+a/ravmv62r5r+tq+aPgoCtAAAAAAAAAAAAAAAAAAAAAAAAAAAAAAAAAAAAAAAA&#10;AAAAAAAAAAAAAAAAAAAAAAAAAAAAAAAAAAAAAAAAAAAAAAAAAAAAAAAAAAAAAAAAAAAAAAAAAAAA&#10;AAAAAAAAAAAAAAAAAAAAAAAAAAAAAAAAAAAAAL8AAAD/AAAA/wAAAIAAAAAAAAAAAAAAAAAAAAAA&#10;AAAAAAAAAAAAAACfAAAA/wAAAP8AAAD/AAAA/wAAAJ8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YAAAAP8AAAD/AAAA/wAAAP8AAABgAAAAAAAAAAAAAAAAAAAAAAAAAEAAAADfAAAA/wAAAP8A&#10;AACAAAAAAAAAAAAAAAAAAAAAAAAAAAAAAAAAAAAAAAAAAAAAAAAAAAAAAAAAAAAAAAC/AAAA/wAA&#10;AP8AAAD/AAAA/wAAAP8AAAD/AAAA/wAAAP8AAAD/AAAA/wAAAN8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wAAAP8AAABgAAAAAAAAAAAAAAAA&#10;AAAAAAAAAAAAAAAAAAAAvwAAAP8AAAD/AAAA/wAAAP8AAAD/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Bw&#10;AAAAQAAAAEAAAABAAAAAQAAAAEAAAABAAAAAQAAAAO8AAAD/AAAA/wAAAL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AAAAM8AAAD/AAAA/wAAAP8AAAD/AAAA/wAAAP8A&#10;AAD/AAAA7wAAAIA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L+tq+a/ravmv62r5r+tq+a/ravmj4KArQAAAAAAAAAA&#10;AAAAAAAAAAAAAAAAAAAAAAAAAAAAAAAAAAAAAAAAAAAAAAAAAAAAAAAAAAAAAAAAAAAAAAAAAAAA&#10;AAAAAAAAAAAAAAAAAAAAAAAAAAAAAAAAAAAAAAAAAAAAAAAAAAAAAAAAAAAAAAAAAAC/AAAA/wAA&#10;AP8AAAC/AAAAIAAAAAAAAAAAAAAAAAAAAAAAAACfAAAA/wAAAP8AAAD/AAAA7wAAAD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YAAAAP8AAAD/AAAA/wAAAP8AAABgAAAAAAAAAAAAAAAAAAAA&#10;AAAAAAAAAAAAAAAAvwAAAP8AAAD/AAAAgAAAAAAAAAAAAAAAAAAAAAAAAAAAAAAAAAAAAAAAAAAA&#10;AAAAAAAAAAAAAAAAAAAAIAAAAEAAAABAAAAAQAAAAEAAAABAAAAAQAAAAEAAAABAAAAAQAAAAEAA&#10;AAAg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D/AAAA/wAA&#10;AP8AAAD/AAAAgAAAAAAAAAAAAAAAAAAAAAAAAAAAAAAAAAAAAL8AAAD/AAAA/wAAAP8AAAD/AAAA&#10;/wAAAP8AAAB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AAAAM8AAAD/AAAA&#10;/wAAAP8AAADPAAAAvwAAAP8AAAD/AAAA/wAAAP8AAAD/AAAA7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vwAAAP8AAAD/AAAA/wAAAP8AAACfAAAAIAAAAAAAAACfAAAA/wAAAP8A&#10;AAD/AAAA7wAAAD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N8AAAD/AAAA/wAAAP8A&#10;AABgAAAAAAAAAAAAAAAAAAAAAAAAAAAAAAAAAAAAAAAAAL8AAAD/AAAA/wAAAI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AAAADAAAAAAAAAAAAAA&#10;AAAAAAAAAAAAAAAAAAAAAAAAAAAAAAAAAAAAAAAAAAAAAAAAAAAAAAAAAAAAAAAAAAAAAAAAAAAA&#10;AAAAAAAAAAAAAAAAAAAAAAAAAAAAAAAAAAAAAAAAAAAAAAAAAAAAAAAAAAAAAAAAAAAAAAAAAAAA&#10;AAAAIAAAAP8AAAD/AAAA/wAAAP8AAAD/AAAA/wAAAJ8AAAAAAAAAAAAAAAAAAAAAAAAAAAAAAAAA&#10;AAD/AAAA/wAAAP8AAAD/AAAA/wAAAP8AAAD/AAAA3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wAAAP8A&#10;AAD/AAAA/wAAAP8AAAD/AAAA/wAAAP8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AAAAM8AAAD/AAAA/wAAAP8AAADPAAAAEAAAAAAAAABAAAAAvwAAAP8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wAAAAQAAAAEAAAABAAAAAQAAAAEAAAABAAAAAQAAA&#10;AEAAAABAAAAAQAAAAD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IAAAAD/AAAA/wAAAP8AAAD/AAAA&#10;/wAAAP8AAADPAAAA/wAAAP8AAAD/AAAA7wAAAD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BgAAAA/wAAAP8AAAD/AAAAYAAAAAAAAAAAAAAAAAAAAAAAAAAAAAAAAAAAAAAAAAC/&#10;AAAA/wAAAP8AAAC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8AAAD/AAAA7wAAAK8AAABwAAAAEAAAAAAAAAAAAAAAAAAAAAAAAAAAAAAAAAAAAAAA&#10;AAAAAAAAAAAAAAAAAAAAAAAAAAAAAAAAAAAAAAAAAAAAAAAAAAAAAAAAAAAAAAAAAAAAAAAAAAAA&#10;AAAAAAAAAAAAAAAAAAAAAAAAAAAAAAAAAHAAAAD/AAAA/wAAAP8AAAD/AAAA/wAAAN8AAABwAAAA&#10;AAAAAAAAAAAAAAAAAAAAAAAAAAAAAAAAIAAAAGAAAADfAAAA/wAAAP8AAAD/AAAA/wAAAP8AAAA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FdWc7+t&#10;q+a/ravmp5eW6UhBQPabjYvr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FdWc5uNi+tIQUD2p5eW6b+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AAAAM8AAAD/AAAA/wAAAP8AAADPAAAAEAAAAAAAAAAA&#10;AAAAAAAAAAAAAABg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vwAAAP8AAAD/&#10;AAAA/wAAAP8AAAD/AAAA/wAAAP8AAAD/AAAA/wAAAP8AAAD/AAAAI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L+tq+a/ravmv62r5r+tq+a/ravmj4KA&#10;rQAAAAAAAAAAAAAAAAAAAAAAAAAAAAAAAAAAAAAAAAAAAAAAAAAAAAAAAAAAAAAAAAAAAAAAAAAA&#10;AAAAAAAAAAAAAAAAAAAAAAAAAAAAAAAAAAAAAAAAAAAAAAAAAAAAAAAAAAAAAAAAAAAAAAAAAAAA&#10;AAAAAAAAIAAAAJ8AAAD/AAAA/wAAAP8AAAD/AAAA/wAAAP8AAAD/AAAA7wAAAD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N8AAAD/AAAA/wAAAN8AAAAAAAAAAAAA&#10;AAAAAAAAAAAAAAAAAAAAAAAAAAAAvwAAAP8AAAD/AAAAg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wAAAP8AAAD/AAAA/wAAAEAAAAAAAAAA&#10;AAAAAAAAAAAAAAAAAAAAAAAAAAAAAAAAAAAAAAAAAAAAAAAAAAAAAAAAAAAAAAAAAAAAAAAAAAAA&#10;AAAAAAAAAAAAAAAAAAAAAAAAAAAAAAAAAAAAAAAAAAAAAAAAAAAAAAAAAAAAAAC/AAAA/wAAAP8A&#10;AAD/AAAA/wAAAJ8AAAAAAAAAAAAAAAAAAAAAAAAAAAAAAAAAAAAAAAAAAAAAAAAAAAAAAAAAEAAA&#10;AK8AAAD/AAAA/wAAAP8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BXVnOnl5bpSEFA9gAAAP8AAAD/DAsL/RgWFU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w2NXgM&#10;Cwv9AAAA/wAAAP9IQUD2p5eW6T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QAAAAAAAAAAAAAAAAAAAAAAAAAAAAAAAYAAA&#10;AP8AAAD/AAAA/w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AAAAM8AAAD/AAAA/wAA&#10;AP8AAADPAAAAEAAAAAAAAAAAAAAAAAAAAAAAAAAAAAAAQ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AAAABQAAAAIAAAAAAAAAAAAAAAAAAAAAAAAAAAAAAAAAAAAAAAAAAAAAAAAAAAAAAAAAAA&#10;AAAAAAAAAAAAAAAAAAAAAAAAAAAAAAAAAAAAAAAAAAAAAAAAAAAAAAAAAAAAAAAAAAAAAAAAAAAA&#10;AAAAAAAAAAAAAAAAAAAAAAAAAAAAAAAAAAAQAAAAgAAAAO8AAAD/AAAA/wAAAP8AAAD/AAAA/wAA&#10;AP8AAAD/AAAA/wAAAP8AAADvAAAAgAAAA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L8AAAD/AAAA/wAAAP8AAAD/AAAA/wAAAP8AAAD/AAAA/wAAAP8AAAD/AAAA&#10;/wAAAJ8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IAAAAJ8AAAD/AAAA/wAAAP8AAAD/&#10;AAAA7wAAAD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Bg&#10;AAAA/wAAAP8AAAD/AAAAYAAAAAAAAAAAAAAAAAAAAAAAAAAAAAAAAAAAAL8AAAD/AAAA/wAAAI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wAAAP8A&#10;AAD/AAAA/wAAAP8AAABAAAAAAAAAAAAAAAAAAAAAAAAAAAAAAAAAAAAAAAAAAAAAAAAAAAAAAAAA&#10;AAAAAAAAAAAAAAAAAAAAAAAAAAAAAAAAAAAAAAAAAAAAAAAAAAAAAAAAAAAAAAAAAAAAAAAAAAAA&#10;AAAAAAAAAAAAAAAA3wAAAP8AAAD/AAAA/wAAAN8AAAAAAAAAAAAAAAAAAAAAAAAAAAAAAAAAAAAA&#10;AAAAAAAAAAAAAAAAAAAAAAAAAAAAAAAgAAAA/wAAAP8AAAD/AAAA/wAAAJ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AYFhW8AAAA/wAAAP8AAAD/AAAA&#10;/wAAAP8AAADvAAAA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AAADvAAAA/wAAAP8AAAD/AAAA/wAAAP8MCwuuA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EAAAAAA&#10;AAAAAAAAAAAAAAAAAAAAAAAAAAAAAADfAAAA/wAAAP8AAAD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AD/AAAA/wAAAP8AAADfAAAAEAAAAAAAAAAAAAAAAAAAAAAAAAAAAAAAAAAAAE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AAAAIAAAACfAAAAvwAAAL8AAAC/AAAArwAAAIAAAAB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C/AAAA/wAAAP8AAAD/AAAA/wAAAP8A&#10;AAD/AAAA/wAAAP8AAAD/AAAA/wAAAP8AAAD/AAAAI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IAAAAJ8AAAD/AAAA7wAAAD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N8AAAD/AAAA/wAAAN8AAABAAAAAQAAAAEAAAABAAAAA&#10;QAAAAEAAAADPAAAA/wAAAP8AAAC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AAJ8A&#10;AAD/AAAA/wAAAP8AAAD/AAAA/wAAAP8AAAD/AAAA/wAAAO8AAAAw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AAADvAAAA/wAAAP8AAAD/AAAA/wAA&#10;AP8AAAD/AAAA/wAAAP8AAACfA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BAAAAAAAAAAAAAAAAAAAAAAAAAAAAAAAAAAAAAYAAAAP8AAAD/AAAA&#10;/w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8AAAD/AAAA/wAAACAAAAAAAAAA&#10;AAAAAAAAAAAAAAAAAAAAAAAAAAB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vwAAAP8AAAD/AAAAgAAAAAAAAAAAAAAAAAAAAAAAAAAAAAAAIAAAAP8AAAD/AAAA/wAAAJ8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IAAAAD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BgAAAA/wAAAP8A&#10;AAD/AAAA/wAAAP8AAAD/AAAA/wAAAP8AAAD/AAAA/wAAAP8AAAD/AAAAg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D/AAAA/wAA&#10;AEAAAAAAAAAAAAAAAAAAAAAAAAAAAAAAAAAAAAAAAAAAAAAAAAAAAAAAAAAAAAAAAAAAAAAAAAAA&#10;AAAAAAAAAAAAAAAAAAAAAAAAAAAAAAAAAAAAAAAAAAAAAAAAAAAAAAAAAAAAAAAAAAAAAAAAAAD/&#10;AAAA/wAAAP8AAAD/AAAAgAAAAAAAAAAAAAAAAAAAAAAAAAAAAAAAAAAAAAAAAAAAAAAAAAAAAAAA&#10;AAAAAAAAAAAAAAAAAAC/AAAA/wAAAP8AAAD/AAAA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QgICuPgoCtj4KArY+CgK2PgoCtj4KArY+CgK2PgoCtj4KArY+CgK2PgoCtj4KA&#10;rY+CgK2PgoCtj4KArQAAAP8AAAD/AAAA/wAAAP8AAAD/AAAA/wAAAJ8AAACfAAAA/wAAAP8AAAD/&#10;AAAA72thYLGPgoCtj4KArY+CgK2PgoCtj4KArY+CgK2PgoCtj4KArY+CgK2PgoCtj4KArY+CgK2P&#10;goCtj4KArY+CgK2PgoCta2Fgg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AAADv&#10;AAAA/wAAAP8AAAD/AAAAnwAAAJ8AAAD/AAAA/wAAAP8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QAAAAAAAAAAAAAAAAAAAAAAA&#10;AAAAAAAAAAAAAAAAAADfAAAA/wAAAP8AAAD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AA&#10;AAD/AAAA/wAAAP8AAACfAAAAAAAAAAAAAAAAAAAAAAAAAAAAAAAAAAAAQ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AAAAB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L8AAAD/AAAA/wAAAIAAAAAAAAAAAAAAAAAAAAAAAAAAAAAA&#10;AAAAAACfAAAA/wAAAP8AAAD/AAAAI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N8AAAD/AAAA/wAAAP8AAAD/AAAA/wAAAP8AAAD/AAAA/wAAAP8AAAD/&#10;AAAA/wAAAI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D/AAAA/wAAAP8AAABAAAAAAAAAAAAAAAAAAAAAAAAAAAAAAAAAAAAAAAAAAAAA&#10;AAAAAAAAAAAAAAAAAAAAAAAAAAAAAAAAAAAAAAAAAAAAAAAAAAAAAAAAAAAAAAAAAAAAAAAAAAAA&#10;AAAAAAAAAAAAAAAAAAAAAAAAAAAA/wAAAP8AAAD/AAAA/wAAAI8AAAAAAAAAAAAAAAAAAAAAAAAA&#10;AAAAAAAAAAAAAAAAAAAAAAAAAAAAAAAAAAAAAAAAAAAAAAAA3wAAAP8AAAD/AAAA/wAAAL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a/&#10;ravmv62r5r+tq+a/ravmv62r5r+tq+a/ravmv62r5r+tq+YAAAD/AAAA/wAAAP8AAAD/AAAAnwAA&#10;ACAAAAAAAAAAAAAAAJ8AAAD/AAAA/wAAAP8MCwv9m42L67+tq+a/ravmv62r5r+tq+a/ravmv62r&#10;5r+tq+a/ravmv62r5r+tq+a/ravmv62r5r+tq+a/ravmv62r5o+Cg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ADvAAAA/wAAAP8AAAD/AAAAnwAAAAAAAAAAAAAAIAAAAJ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EAAAAAAAAAAAAAAAAAAAAAAAAAAAAAAAAAAAAAwAAAA7wAAAP8AAAD/AAAA/w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8AAAD/AAAA/wAAACAAAAAAAAAAAAAAAAAAAAAA&#10;AAAAAAAAAE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AAACfAAAAAAAAAAAAAAAAAAAAAAAAAAAAAAAAAAAAAAAAAFAAAAD/AAAArw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C/AAAA/wAAAP8AAACA&#10;AAAAAAAAAAAAAAAAAAAAAAAAAAAAAAAAAAAAIAAAAP8AAAD/AAAA/wAAAJ8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FAAAABA&#10;AAAAAAAAAAAAAAAAAAAAAAAAAAAAAAAAAAAAAAAAAAAAAAAAAAAAAAAAAAAAAAAAAAAAAAAAAAAA&#10;AAAAAAAAAAAAAAAAAAAAAAAAAAAAAAAAAAAAAAAAEAAAAIAAAAAg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BgAAAA/wAAAP8AAAD/AAAA/wAA&#10;AP8AAAD/AAAA/wAAAP8AAAD/AAAA/wAAAP8AAAC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v62r5r+tq+a/ravmv62r5r+tq+a/ravmv62r5r+tq+a/ravm&#10;AAAA/wAAAP8AAAD/AAAAUAAAAAAAAAAAAAAAAAAAAAAAAAAAAAAAnwAAAP8AAAD/AAAA/wwLC/2b&#10;jYvrv62r5r+tq+a/ravmv62r5r+tq+a/ravmv62r5r+tq+a/ravmv62r5r+tq+a/ravmv62r5r+t&#10;q+aPgo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AAADvAAAA/wAAAP8AAAD/AAAAnwAAAAAA&#10;AAAAAAAAAAAAAAAAAAAAAAAAU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BAAAAAAAAAAAAAAAAAAAAAAAAAAAAAAAAwAAAA7wAA&#10;AP8AAAD/AAAA/wAAAJ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AAAAD/AAAA/wAA&#10;AP8AAAC/AAAAgAAAAIAAAACAAAAAgAAAAIAAAACf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AAL8AAAD/AAAA/wAAADAAAAAAAAAAAAAAAAAAAAAAAAAAAAAA&#10;AAAAAACAAAAA/wAAAP8AAAD/AAAAvw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GAAAAD/AAAA/wAAAL8AAABAAAAAAAAAAAAAAAAAAAAAAAAAAAAAAAAAAAAA&#10;AAAAAAAAAAAAAAAAAAAAAAAAAAAAAAAAAAAAAAAAAAAAAAAAAAAAAAAAAAAAAAAAEAAAAM8AAAD/&#10;AAAA/wAAAJ8AAAAg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nwAAAP8AAAD/AAAAvwAAAE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P8A&#10;AAD/AAAA/wAAAEAAAAAAAAAAAAAAAAAAAAAAAAAAAAAAAAAAAAAAAAAAAAAAAAAAAAAAAAAAAAAA&#10;AAAAAAAAAAAAAAAAAAAAAAAAAAAAAAAAAAAAAAAAAAAAAAAAAAAAAAAAAAAAAAAAAAAAAAAAAAAA&#10;AAAAAAAAAACfAAAA/wAAAP8AAAD/AAAA/wAAAJ8AAAAAAAAAAAAAAAAAAAAAAAAAAAAAAAAAAAAA&#10;AAAAAAAAAAAAAAAAAAAAEAAAAM8AAAD/AAAA/wAAAP8AAAD/AAAAY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r+tq+a/ravmv62r5r+t&#10;q+a/ravmv62r5r+tq+a/ravmv62r5gAAAP8AAAD/AAAA/wAAAEAAAAAAAAAAAAAAAAAAAAAAAAAA&#10;AAAAAAAAAACfAAAA/wAAAP8AAAD/DAsL/ZuNi+u/ravmv62r5r+tq+a/ravmv62r5r+tq+a/ravm&#10;v62r5r+tq+a/ravmv62r5r+tq+a/ravmj4K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AAADvAAAA&#10;/wAAAP8AAAD/AAAAnwAAAAAAAAAAAAAAAAAAAAAAAAAAAAAAAAAAAE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vwAAAEAAAAAA&#10;AAAAAAAAAAAAAAAwAAAA7wAAAP8AAAD/AAAA/wAAAJ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AAAAO8AAAD/AAAA/wAAAP8AAABA&#10;AAAAAAAAAAAAAAAAAAAAAAAAAAAAAAAAAAAAnwAAAP8AAAD/AAAA/wAAAP8AAADvAAAAM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GAAAAD/AAAA/wAAAP8AAAD/AAAA/wAAAL8A&#10;AABAAAAAAAAAAAAAAAAAAAAAAAAAAAAAAAAAAAAAAAAAAAAAAAAAAAAAAAAAAAAAAAAAAAAAAAAA&#10;AAAAAAAAAAAAEAAAAM8AAAD/AAAA/wAAAP8AAAD/AAAA/wAAAJ8AAAAg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nwAAAP8AAAD/AAAA/wAAAP8AAAD/AAAA&#10;vwAAAE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a/ravmv62r5r+tq+a/ravmv62r5r+tq+a/ravmv62r5r+tq+YAAAD/AAAA/wAAAP8A&#10;AABAAAAAAAAAAAAAAAAAAAAAAAAAAAAAAAAAAAAAYAAAAP8AAAD/AAAA/wAAAP+Dd3buv62r5r+t&#10;q+a/ravmv62r5r+tq+a/ravmv62r5r+tq+a/ravmv62r5r+tq+a/ravmv62r5o+Cg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AAAA/wAAAP8AAAD/AAAAzwAAAAAAAAAAAAAAAAAAAAAAAAAAAAAAAAAA&#10;AAAAAAB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vwAAAEAAAAAwAAAA7wAAAP8AAAD/AAAA/wAAAJ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A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AAA&#10;AO8AAAD/AAAA/wAAAP8AAAD/AAAAgAAAAAAAAAAAAAAAAAAAAAAAAAAAAAAAAAAAAL8AAAD/AAAA&#10;/wAAAP8AAAD/AAAA/wAAAO8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DAAAABAAAAAQAAAAEAAAABAAAAAQAAAAEAAAABAAAAAQAAAAEAAAABAAAAAQ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nwAAAP8A&#10;AAD/AAAA/wAAAP8AAAD/AAAA/wAAAP8AAAD/AAAAvwAAAE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v62r5r+tq+a/ravmv62r5r+tq+a/ravmv62r&#10;5r+tq+a/ravmAAAA/wAAAP8AAAD/AAAAQAAAAAAAAAAAAAAAAAAAAAAAAAAAAAAAYAAAAP8AAAD/&#10;AAAA/wAAAP93bGvvv62r5r+tq+a/ravmv62r5r+tq+a/ravmv62r5r+tq+a/ravmv62r5r+tq+a/&#10;ravmv62r5r+tq+aPgo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8AAAD/AAAA/wAAAP8AAAAg&#10;AAAAAAAAAAAAAAAAAAAAAAAAAAAAAAAAAAAAQ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7wAAAP8AAAD/AAAA/wAAAP8AAAD/AAAA/wAAAP8A&#10;AAD/AAAA/wAAAJ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L8AAAC/DAsLzjArK/kwKyv5MCsr+TArK/kwKyv5GBYV3AAAAL8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8AAAD/AAAA/wAAAP8AAAD/AAAA/wAAAIAAAAAAAAAAAAAAAAAA&#10;AAAAAAAAAAAAAAAAAADfAAAA/wAAAP8AAAD/AAAA/wAAAP8AAAD/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C/AAAA/wAAAP8AAAD/AAAA/wAAAP8AAAD/AAAA&#10;/wAAAP8AAAD/AAAA/wAAAP8AAAB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L8AAABAAAAAAAAA&#10;AAAAAAAAAAAAYAAAAP8AAAD/AAAA/wAAAP8AAAB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A/wAAAP8AAAD/AAAAnwAAAAAAAAAAAAAAAAAAAAAAAAAAAAAAAAAAAE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AAAACAAAAA&#10;7wAAAP8AAAD/AAAA/wAAAP8AAAD/AAAA/wwLC6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AAAAD/AAAA/wAAAP8AAAD/AAAA&#10;/wAAAP8AAAC/AAAAAAAAAAAAAAAAAAAAAAAAAAAAAAAAAAAAnwAAAN8AAAD/AAAA/wAAAP8AAAD/&#10;AAAA/wAAAP8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vwAAAP8A&#10;AAD/AAAA/wAAAP8AAAD/AAAA/wAAAP8AAAD/AAAA/wAAAP8AAAD/AAAAvw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L8AAABAAAAAYAAAAP8AAAD/AAAA/wAAAP8AAAB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8AAAD/AAAA/wAAAP8AAAAgAAAAAAAAAAAA&#10;AAAAAAAAAAAAAAAAAAB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AMCwuODAsL/QAAAP8AAAD/AAAA/0hBQP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fAAAA/wAAAP8AAAD/AAAA/wAAAO8AAABgAAAAEAAAAAAAAAAAAAAAAAAAAAAAAAAAAAAAAAAA&#10;AAAAAAAAAAAAcAAAAO8AAAD/AAAA/wAAAP8AAAD/AAAAY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L8AAAD/AAAA/wAAAP8AAAD/AAAA/wAAAP8AAAD/AAAA/wAAAP8AAAD/&#10;AAAA/wAAAP8AAAB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O8AAAD/AAAA/wAAAP8AAAD/AAAA/wAAAP8AAAD/AAAA&#10;/wAAAP8AAAB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AAAA&#10;/wAAAP8AAAD/AAAAvwAAAIAAAACAAAAAgAAAAIAAAACAAAAAn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OioOhgV1bz&#10;DAsL/UhBQP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wAAAP8AAAAwAAAAAAAAAAAAAAAA&#10;AAAAAAAAAAAAAAAAAAAAAAAAAAAAAAAAAAAAAAAAAAAAAABgAAAA/wAAAP8AAAD/AAAA/wAA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BAAAACAAAAA7wAAAP8AAAD/AAAA/wAAAP8A&#10;AAD/AAAA/wAAAM8AAAAQ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gAAAAO8A&#10;AAD/AAAA/wAAAP8AAAD/AAAA/wAAAP8AAAB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CvAAAAAAAAAAAAAAAAAAAAAAAAAAAAAAAAAAAAAAAAAAAAAAAAAAAAAAAAAAAAAAAAAAAA&#10;AAAAAO8AAAD/AAAA/wAAAP8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BAAAACAAAAA7wAAAP8AAAD/AAAA/wAAAM8AAAAQ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gAAAAO8AAAD/AAAA/wAAAP8AAAB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AA/wAAAP8AAAD/&#10;AAAA/wAAAP8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gAAAAAAAAAAAAAAAAAAAAAAAAAAAAAAAAAAAAAAA&#10;AAAAAAAAAAAAAAAAAAAAAAAAAAAAAAAAAAC/AAAA/wAAAP8AAAD/AAAA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BAAAACAAAAA7wAAAM8AAAAQ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8AAAD/AAAA/wAAAP8AAAD/AAAA/wAAAP8AAAD/AAAA/wAAAP8AAAD/AAAA&#10;/wAAAP8AAAD/AAAA/wAAAP8AAAD/AAAA/wAAAP8AAAD/AAAA/wAAAP8AAAD/AAAA/wAAAP8AAAD/&#10;AAAA/wAAAP8AAAD/A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gAAA&#10;AO8AAAB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C/GBYV3DArK/kwKyv5MCsr+TArK/kwKyv5DAsLzgAAAL8AAAC/AAAA&#10;v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IAAAAAAAAAA&#10;AAAAAAAAAAAAAAAAAAAAAAAAAAAAAAAAAAAAAAAAAAAAAAAAAAAAAAAAAAAAAAAAvwAAAP8AAAD/&#10;AAAA/wAAAL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BAAAAAQ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AAADvAAAA/wAAAP8AAAD/AAAAnwAAAAAAAAAAAAAAAAAA&#10;ABAAAACAAAAA7wAAAP8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AAAHAAAACvAAAA3wAAAP8A&#10;AAD/AAAA/wAAAP8AAAD/AAAA/wAAAP8AAAD/AAAA/wAAAP8AAAD/AAAA/wAAAP8AAAD/AAAA/wAA&#10;AP8AAAD/AAAA/wAAAP8AAAD/AAAA/wAAAP8AAAD/AAAA/wAAAE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8A&#10;AAD/AAAA/wAAAP8AAACvAAAAAAAAAAAAAAAAAAAAAAAAAAAAAAAAAAAAAAAAAAAAAAAAAAAAAAAA&#10;AAAAAAAAAAAAEAAAAP8AAAD/AAAA/wAAAP8AAAC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AAAAO8AAAD/&#10;AAAA/wAAAP8AAACfAAAAEAAAAIAAAADvAAAA/wAAAP8AAAD/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QAAAAIAAAACvAAAA3wAAAP8AAAD/AAAA/wAAAP8AAAD/&#10;AAAA/wAAAP8AAAD/AAAA/wAAAP8AAAD/AAAA/wAAAP8AAAD/AAAA/wAAAP8AAAD/AAAA/wAAAP8A&#10;AAB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D/AAAA/wAAADAAAAAAAAAAAAAAAAAAAAAA&#10;AAAAAAAAAAAAAAAAAAAAAAAAAAAAAAAAAAAAAAAAAIAAAAD/AAAA/wAAAP8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AAAA7wAAAP8AAAD/AAAA/wAAAP8AAAD/AAAA/wAAAP8AAAD/AAAA&#10;/wAAAL8AAAA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AsLbhgWFfx3bGvvv62r&#10;5r+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D/AAAA/wAA&#10;AP8AAADvAAAAMAAAAAAAAAAAAAAAAAAAAAAAAAAAAAAAAAAAAAAAAAAAAAAAAAAAAIAAAAD/AAAA&#10;/wAAAP8AAAD/AAAA/wAAA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QAAAAzwAAAP8AAAD/AAAA/wAAAM8AAAAQAAAA&#10;AAAAAAAAAAAQAAAAgAAAAO8AAAD/AAAA/wAAAIAAAAAAAAAAAAAAAAAAAAAAAAAAAAAAAAAAAAAA&#10;AAAAAAAAAAAAAAAAAAAAAAAAAAAAAABgAAAA/wAAAP8AAAD/AAAA/wAAAP8AAAD/AAAA/wAAAJ8A&#10;AAAgAAAAAAAAAAAAAAAAAAAAAAAAAAAAAAAAAAAAAAAAAAAAAAAAAAAAAAAAAAAAAAAAAAAAAAAA&#10;AAAAAAAAAAAAAAAAAAC/ravmv62r5r+tq+a/ravmv62r5o+CgK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AAAA/wAAAP8AAACAAAAAAAAAAAAAAAAAAAAAAAAAAAAAAAAAAAAA3wAAAP8AAAD/AAAA/wAAAB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AAADvAAAA/wAAAP8A&#10;AAD/AAAA/wAAAP8AAAD/AAAAvwAAAE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AP8AAAD/AAAA/xgWFfx3bGvv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AD/AAAA/wAAAP8AAAD/AAAA/wAAAP8AAACvAAAAgAAAAEAAAABAAAAAQAAAAEAA&#10;AABwAAAAnwAAAO8AAAD/AAAA/wAAAP8AAAD/AAAA/wAAAN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BAA&#10;AADPAAAA/wAAAP8AAAD/AAAAzwAAACAAAACAAAAA7wAAAP8AAAD/AAAA/wAAAP8AAACAAAAAAAAA&#10;AAAAAAAAAAAAAAAAAAAAAAAAAAAAAAAAAAAAAAAAAAAAAAAAAAAAAAAAAAAAAAAAAGAAAAD/AAAA&#10;/wAAAP8AAAD/AAAAnwAAACAAAAAAAAAAAAAAAAAAAAAAAAAAAAAAAAAAAAAAAAAAAAAAAAAAAAAA&#10;AAAAAAAAAAAAAAAAAAAAAAAAAAAAAAAAAAAAAAAAAAAAAAAA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wAAAP8AAAD/AAAAgAAAAAAAAAAAAAAAAAAAAAAAAAAAAAAA&#10;AAAAAGAAAAD/AAAA/wAAAP8AAAB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AAAAO8AAAD/AAAA/wAAAP8wKyv5j4KA7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AYAAAAI8AAADPAAAA/wAAAP8AAAD/&#10;AAAA/wAAAP8AAABAAAAAAAAAAAAAAAAAAAAAAAAAAAAAAAAAAAAAAAAAAAAAAAAAAAAAAAAAAAAA&#10;AAAAAAAAAAAAAAAAAAAAAAAAAAAAAAAAAAAAAAAAAAAAAAAAAAAAAAAAAAAAAAAAAAAAAAAAAAAA&#10;AAAAAAAAAAAAAAAAAAAAAAAwAAAA3wAAAP8AAAD/AAAAQAAAAAAAAAAAAAAAAAAAADAAAAD/AAAA&#10;/wAAAP8AAAD/AAAA/wAAAP8AAAD/AAAA/wAAAP8AAAB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AP8AAAD/AAAA/wAAAP8AAAD/AAAA/xgWFfwwKyu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wAAAP8AAAD/AAAA/wAAAP8AAAD/AAAA&#10;/wAAAP8AAAD/AAAA/wAAAP8AAAD/AAAA/wAAAP8AAAD/AAAA/wAAAP8AAAD/AAAA/wAAAP8AAAB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IAA&#10;AAAAAAAAAAAAAAAAAAAAAAAAAAAAAAAAAAAAAAAA3wAAAP8AAAD/AAAA3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rYWCxDAsL/TArK/mPgoDs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AcAAAAJ8AAADPAAAAQAAAAAAAAAAAAAAAAAAAAAAAAAAAAAAA&#10;AAAAAAAAAAAAAAAAAAAAAAAAAAAAAAAAAAAAAAAAAAAAAAAAAAAAAAAAAAAAAAAAAAAAAAAAAAAA&#10;AAAAAAAAAAAAAAAAAAAAAAAAAAAAAAAAAAAAAAAAAAAAAAAwAAAA7wAAAP8AAAD/AAAA/wAAAFAA&#10;AAAAAAAAAAAAAAAAAAC/AAAA/wAAAP8AAAD/AAAA/wAAAP8AAAD/AAAA/wAAAP8AAAD/AAAA/w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AP8AAAD/AAAA/wAA&#10;AP8AAAD/AAAA/wAAAP8AAAD/AAAA/wAAAN8AAAB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AA&#10;AADvAAAA/wAAAP8AAAD/AAAA/wAAAP8AAAD/AAAA/wAAAP8AAAD/AAAA/wAAAP8AAAD/AAAA/wAA&#10;AP8AAAD/AAAA/wAAAP8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CAAAAAAAAAAAAAAAAAAAAAAAAAAAAAAAAAAAAAAAAAAGAAAAD/&#10;AAAA/wAAAP8AAAC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OioOi/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wAAAP8AAAD/AAAA/wAAAP8AAACAAAAAAAAAAAAAAAAwAAAA/wAAAP8AAAD/AAAA/wAAAP8AAAD/&#10;AAAA/wAAAP8AAAD/AAAA/wAAAP8AAAC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AAAAP8AAAD/AAAA/wAAAP8AAABgAAAAYAAAAN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AAAAO8AAAD/AAAA/wAAAP8AAAD/AAAA/wAAAP8AAAD/&#10;AAAA/wAAAP8AAAD/AAAA/wAAAP8AAAD/AAAA/wAAAP8AAADPAAAA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gAAAAAAAAAAAAAAAAAAA&#10;AAAAAAAAAAAAAAAAABAAAADP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AAAAP8AAAD/AAAA/wAAAP8AAABgAAAAAAAAAAAAAAAAAAAA&#10;YAAAAN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AAAAzwAA&#10;AP8AAAD/AAAA/wAAAP8AAAD/AAAA/wAAAP8AAAD/AAAA/wAAAP8AAAD/AAAA/wAAAP8AAACPAAAA&#10;E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w&#10;Kys6v62r5r+tq+a/ravmv62r5r+tq+ZgV1ZzAAAAAAAAAAAAAAAAAAAAAAAAAAAAAAAAAAAAAAAA&#10;AAAAAAAAAAAAAAAAAAAAAAAAAAAAAAAAAAAAAAAAAAAAAAAAAAAAAAAAAAAAEAAAAM8AAAC/AAAA&#10;QAAAAAAAAAAAAAAAAAAAAAAAAAAAAAAAAAAAAAAAAAAAAAAAAAAAAAAAAAAAAAAAAAAAAAAAAAAA&#10;AAAAAAAAAAAAAAAAAAAAAAAAAAAAAAAAAAAAAAAAAAAAAAAAAAAAAAAAAAAAAAA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IAAAAAAAAAAAAAAAAAAAAAAAAAAAAAAABAAAADPAAAA/wAAAP8AAAD/AAAAzw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Dd3auPDY192BXVvOz&#10;oqDo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P8AAAD/AAAA/wAAAP8A&#10;AABgAAAAAAAAAAAAAAAAAAAAAAAAAAAAAAB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vwAAAP8AAAD/AAAA/wAAAP8AAAD/AAAA/wAAAP8A&#10;AAD/AAAA7wAAAJ8AAA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MCsrOr+tq+a/ravmv62r5r+tq+a/ravmYFdW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DvAAAAgAAAABAAAAAAAAAAAAAAABAAAADPAAAA&#10;/wAAAP8AAAD/AAAAzwAAAB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DAsL3gAAAP8AAAD/DAsL/WBXVvOzoqD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AAAAP8AAAD/AAAA/wAAAP8AAABgAAAAAAAAAAAAAAAAAAAAAAAAAAAAAAAAAAAAQ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QAAAAHAAAACAAAAAgAAAAIAAAABgAAAAQ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wAAAP8AAAD/AAAA/wAAAP8A&#10;AADvAAAAgAAAACAAAADPAAAA/wAAAP8AAAD/AAAAzwAAAB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zwAAAP8AAAD/AAAA/wAAAP8AAAD/DAsL/QAA&#10;AIAAAAA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fAAAA/wAAAP8AAADfAAAAAAAAAAAAAAAAAAAAAAAA&#10;AAAAAAAAAAAAAAAAAE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AAAAC/AAAA/wAAAP8AAAD/AAAA/wAAAP8AAAD/AAAA/wAAAP8AAAD/AAAAzwAAAB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zwAAAP8AAAD/&#10;AAAA/wAAAP8AAAD/AAAA/wAAAP8AAAD/AAAA7wAAAIAAAAA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C/GBYV&#10;3DArK/kwKyv5MCsr+TArK/kwKyv5DAsLzgAAAL8AAAC/AAAAv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AP8AAAD/&#10;AAAA/wAAAGAAAAAAAAAAAAAAAAAAAAAAAAAAAAAAAAAAAAB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AAAAC/AAAA/wAAAP8AAAD/AAAA/wAA&#10;AP8AAAD/AAAAzwAAAB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zwAAAP8AAAD/AAAA/wAAAM8AAABQAAAAvwAAAP8AAAD/AAAA/wAAAP8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AAAAD/AAAA/wAAAP8AAAD/AAAA/wAAAP8AAAD/AAAA/wAAAP8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fAAAA/wAAAP8AAADfAAAAAAAAAAAAAAAAAAAAAAAAAAAAAAAAAAAA&#10;Q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AAAAnwAAAP8AAAD/AAAA/wAAAP8AAAD/AAAA/wAAAJ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zwAAAP8AAAD/AAAA/wAAAM8AAAAQAAAAAAAAAAAA&#10;AABAAAAAvwAAAP8AAAD/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fAAAA/wAAAP8AAAD/AAAA/wAAAP8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P8AAAD/AAAA/wAAAGAA&#10;AAAAAAAAAAAAAAAAAAAAAAAAAAAAAE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AAAAAAAAAAAAAAAAAAAAAAAAAAAAAAAAAAABAAAAArwAAAP8A&#10;AAD/AAAA7wAAAK8AAA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QAAAAL8AAAC/AAAAvwAA&#10;AL8AAAC/AAAAvwAAAL8AAAC/AAAAvwAAAL8AAAC/AAAAY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AAAACfAAAA/wAAAP8AAAD/AAAA/wAAAP8AAAD/AAAA/wAAAP8AAAD/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zwAAAP8AAAD/AAAA&#10;/wAAAM8AAAAQAAAAAAAAAAAAAAAAAAAAAAAAAAAAAAC/AAAA/w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NgV1ZzYFdWc2BXVnNg&#10;V1ZzYFdWc2BXVnNgV1ZzYFdWc2BXVnNgV1ZzYFdWc2BXVnNgV1ZzYFdWc2BXVnNIQUB2AAAA/wAA&#10;AP8AAAD/AAAAvwAAAIAAAACAAAAAgAAAAIAAAACAAAAAnwAAAP8AAAD/AAAA/2BXVnNgV1ZzYFdW&#10;c2BXVnNgV1ZzYFdWc2BXVnNgV1ZzYFdWc2BXVnNgV1ZzYFdWc2BXVnNgV1ZzYFdWc2BXVnNIQUB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fAAAA/wAAAP8AAADvAAAAvwAAAL8AAAC/AAAAvwAAAL8AAADP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AAAAK8AAAD/AAAAEAAAAAAAAAAAAAAA&#10;AAAAAAAAAACPAAAA/wAAAP8AAAD/AAAA/wAAAP8AAAD/AAAA/wAAAI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L8AAAD/AAAA/wAAAP8AAAD/AAAA/wAAAP8AAAD/AAAA/wAAAP8AAAD/AAAA/wAAAI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wAAAP8AAAD/AAAA/wAAAP8A&#10;AAD/AAAA/wAAAP8AAAD/AAAA/wAAAP8AAAC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wAAAP8AAAD/AAAA/wAAAM8AAAAQAAAAAAAAAAAAAAAAAAAAAAAAAAAAAAAAAAAAvwAA&#10;AP8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ravmv62r5r+tq+a/ravmv62r5r+tq+a/ravmv62r5r+tq+a/ravmv62r5r+tq+a/ravm&#10;v62r5r+tq+a/ravmSEFA9gAAAP8AAAD/AAAA/wAAACAAAAAAAAAAAAAAAAAAAAAAAAAAAAAAAEAA&#10;AAD/AAAA/wAAAP+/ravmv62r5r+tq+a/ravmv62r5r+tq+a/ravmv62r5r+tq+a/ravmv62r5r+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AAAAP8A&#10;AAD/AAAA/wAAAEAAAAAAAAAAAAAAAAAAAABQAAAA/wAAAP8AAAD/AAAA/wAAAP8AAAD/AAAA/wAA&#10;AP8AAAD/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EAAAAD/AAAA/wAAAP8AAAD/AAAA/wAAAP8AAAD/AAAA&#10;/wAAAP8AAAD/AAAA/wAAAP8AAACA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wAAAP8AAAD/AAAA/wAAAP8AAAD/AAAA/wAAAP8AAAD/AAAA/wAAAP8AAAD/AAAA/wAAAJ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8AAAD/AAAA/wAAAP8AAAAwAAAAAAAAAAAAAAAA&#10;AAAAAAAAAAAAAAAAAAAAAAAAAL8AAAD/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62r5r+tq+a/ravmv62r5r+tq+a/ravmv62r5r+t&#10;q+a/ravmv62r5r+tq+a/ravmv62r5r+tq+a/ravmp5eW6QAAAP8AAAD/AAAA/wAAAJ8AAAAAAAAA&#10;AAAAAAAAAAAAAAAAAAAAAAAAAABAAAAA/wAAAP8AAAD/v62r5r+tq+a/ravmv62r5r+tq+a/ravm&#10;v62r5r+tq+a/ravmv62r5r+tq+a/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f&#10;AAAA/wAAAP8AAAD/AAAA/wAAAP8AAAD/AAAA/wAAAP8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AAAAP8AAAD/AAAA/wAAAP8AAABgAAAAAAAAAAAAAAAAAAAA3wAAAP8AAAD/&#10;AAAA/wAAAP8AAAD/AAAA/wAAAP8AAAD/AAAA/wAAAP8AAAB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C/AAAA/wAAAP8A&#10;AADvAAAAgAAAAIAAAACAAAAAgAAAAIAAAACAAAAA3wAAAP8AAAD/AAAAg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8AAAD/AAAA/wAAAP8AAAD/AAAA/wAAAP8AAAD/AAAA/wAA&#10;AP8AAAD/AAAA/wAAAP8AAAD/AAAAnwAAA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A/wAA&#10;AP8AAAD/AAAAnwAAAAAAAAAAAAAAAAAAAAAAAAAAAAAAAAAAAAAAAAC/AAAA/w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tq+a/ravm&#10;v62r5r+tq+a/ravmv62r5r+tq+a/ravmv62r5r+tq+a/ravmv62r5r+tq+a/ravmv62r5khBQPYA&#10;AAD/AAAA/wAAAP8AAAAgAAAAAAAAAAAAAAAAAAAAAAAAAAAAAAAAAAAAQAAAAP8AAAD/AAAA/7+t&#10;q+a/ravmv62r5r+tq+a/ravmv62r5r+tq+a/ravmv62r5r+tq+a/ravm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AAAAIAAAACAGBYVnGBXVvNgV1bzYFdW82BXVvNgV1bzMCsr&#10;uQAAAIA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8AAAD/AAAA/wAAAP8AAAD/AAAAgAAA&#10;AAAAAAAAAAAAUAAAAP8AAAD/AAAA/wAAAP8AAAD/AAAA/wAAAP8AAAD/AAAA/wAAAP8AAAD/AAAA&#10;z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BAAAAA/wAAAP8AAAD/AAAAgAAAAAAAAAAAAAAAAAAAAAAAAAAAAAAAAAAAAL8AAAD/&#10;AAAA/wAAAI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wAAAP8AAAD/&#10;AAAA/wAAAO8AAACAAAAAIAAAAM8AAAD/AAAA/wAAAP8AAAD/AAAA/wAAAP8AAAD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8AAAD/AAAA/wAAAP8AAAAgAAAAAAAAAAAAAAAAAAAAAAAAAAAA&#10;AAAAAAAAvwAAAP8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avmv62r5r+tq+a/ravmv62r5r+tq+a/ravmv62r5r+tq+a/ravmv62r&#10;5r+tq+a/ravmv62r5qeXlukAAAD/AAAA/wAAAP8AAADPAAAAAAAAAAAAAAAAAAAAAAAAAAAAAAAA&#10;AAAAAAAAAEAAAAD/AAAA/wAAAP+/ravmv62r5r+tq+a/ravmv62r5r+tq+a/ravmv62r5r+tq+a/&#10;ravmv62r5r+tq+a/ravmv62r5r+tq+a/ravm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vwAAAP8AAAD/AAAA7wAAABAAAAAAAAAAAAAA&#10;AAAAAAAAAAAAAAAAAAAAAAC/AAAA/wAAAP8AAAC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wAAAP8AAAD/AAAA7wAAAIAAAAAQAAAAAAAAAAAAAAAQAAAAzwAAAP8AAAD/AAAA&#10;/wAAAP8AAAD/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AAAA/wAAAP8AAAD/AAAA&#10;nwAAAAAAAAAAAAAAAAAAAAAAAAAAAAAAAAAAAL8AAAD/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62r5r+tq+a/ravmv62r5r+tq+a/&#10;ravmv62r5r+tq+a/ravmv62r5r+tq+a/ravmv62r5r+tq+anl5bpDAsL/QAAAP8AAAD/AAAA/wAA&#10;AJ8AAAAAAAAAAAAAAAAAAAAAAAAAAAAAAAAAAABAAAAA/wAAAP8AAAD/v62r5r+tq+a/ravmv62r&#10;5r+tq+a/ravmv62r5r+tq+a/ravmv62r5r+tq+a/ravmv62r5r+tq+a/ravmv62r5o+CgK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m42L67+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BgAAAA/wAAAJ8AAAAgAAAAAAAAAAAAAAAAAAAAAAAAAAAAAAAAAAAAAAAAAAAA&#10;AAAAAAAAAAAAAAAAAACfAAAA7wAAAIAAAAAQ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QAAAAP8AAAD/&#10;AAAA/wAAAIAAAAAAAAAAAAAAAAAAAAAAAAAAAAAAAAAAAAAAAAAAvwAAAP8AAAD/AAAAg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8AAAD/AAAA/wAAAIAAAAAAAAAAAAAAAAAA&#10;AAAAAAAAAAAAABAAAADPAAAA/wAAAP8AAAD/AAAA/wAAA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8AAAD/AAAA/wAAAP8AAAC/AAAAvwAAAL8AAAC/AAAAvwAAAL8AAADvAAAA/w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owKys6MCsrOjArKzowKys6MCsrOjArKzowKys6MCsrOjArKzowKys6MCsrOjArKzowKys6&#10;MCsrOhgWFU0AAADvAAAA/wAAAP8AAAD/AAAAnwAAAAAAAAAAAAAAAAAAAAAAAAAAAAAAYAAAAP8A&#10;AAD/AAAA/zArKzowKys6MCsrOjArKzowKys6MCsrOjArKzowKys6MCsrOjArKzowKys6MCsrOjAr&#10;KzowKys6MCsrOjArKzokICA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CsrOr+tq+a/ravmv62r5r+tq+a/ravmYFdW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8wKyv5j4KA7L+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BgAAAA/wAAAP8AAAD/AAAA/wAAAJ8AAAAgAAAA&#10;AAAAAAAAAAAAAAAAAAAAAAAAAAAAAAAAAAAAAAAAAACfAAAA/wAAAP8AAAD/AAAA7wAAAIAAAAAQ&#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L8AAAD/AAAA/wAAAP8AAAAgAAAAAAAAAAAAAAAAAAAAAAAAAAAAAAAAAAAA&#10;AAAAAL8AAAD/AAAA/wAAAI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10;/wAAAP8AAACAAAAAAAAAAAAAAAAAAAAAAAAAAAAAAAAAAAAAEAAAAM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AAAA/wAAAP8AAAD/AAAA/wAAAP8AAAD/&#10;AAAA/wAAAP8AAAD/AAAA/wAAAP8AAAD/A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AAAAO8AAAD/AAAA/wAAAP8AAACfAAAA&#10;AAAAAAAAAABAAAAAv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rKzq/ravmv62r5r+tq+a/ravmv62r5mBXV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8AAAD/AAAA/wAAAP8wKyv5j4KA7G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BgAAAA/wAAAP8A&#10;AAD/AAAA/wAAAP8AAAD/AAAA/wAAAJ8AAAAgAAAAAAAAAAAAAAAAAAAAAAAAAAAAAACfAAAA/wAA&#10;AP8AAAD/AAAA/wAAAP8AAAD/AAAA7wAAAIAAAAAQ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DPAAAA/wAAAP8AAAD/AAAAzwAAABAA&#10;AAAAAAAAAAAAAAAAAAAAAAAAAAAAAAAAAAC/AAAA/wAAAP8AAAC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wAAAP8AAAD/AAAAgAAAAAAAAAAAAAAAAAAAAAAAAAAAAAAAAAAA&#10;AAAAAABgAAAA/wAAAP8AAAD/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8AAAD/AAAA/wAAAP8AAAD/AAAA/wAAAP8AAAD/AAAA/wAAAP8AAAD/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AAAA7wAAAP8AAAD/AAAA/wAAAK8AAAC/AAAA/wAAAP8AAAD/AAAA/wAAAP8AAAD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r+tq+ZgV1Z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8AAAD/AAAA/wAAAP8AAAD/AAAA/wAAAP8MCwvOAAAA&#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BgAAAA/wAAAP8AAAD/AAAA/wAAAP8AAAD/AAAA/wAAAP8AAAD/AAAA/wAAAJ8AAAAQ&#10;AAAAAAAAAAAAAACPAAAA/wAAAP8AAAD/AAAA/wAAAP8AAAD/AAAA/wAAAP8AAAD/AAAA7wAAAI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EAAAAM8AAAD/AAAA/wAAAP8AAADPAAAAEAAAAAAAAAAAAAAAAAAAAAAAAAAAAAAAzwAAAP8AAAD/&#10;AAAAg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ICArj4KArY+CgK2PgoCtj4KArY+CgK2PgoCtj4KA&#10;rY+CgK2PgoCtj4KArY+CgK2PgoCtj4KArY+CgK2PgoCtj4KArSQgIOoAAAD/AAAA/wAAAIAAAAAA&#10;AAAAAAAAAAAAAAAAAAAAAAAAAAAAAAAAAAAA3wAAAP8AAAD/GBYV/I+CgK2PgoCtj4KArY+CgK2P&#10;goCtj4KArY+CgK2PgoCtj4KArY+CgK2PgoCtj4KArY+CgK2PgoCtj4KArUhBQF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AgAAAAIBIQUDWYFdW82BXVvNgV1bzYFdW82BXVvMA&#10;AACAAAAAgAAAAIAAAA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3wAAAP8AAAD/AAAA/wAAAP8AAACfAAAAAAAAAAAAAAAA&#10;AAAAAAAAAAAAAAAAAAAAAAAAAAAAAAAAAAAAAAAAAAAAAAAAAAAAEAAAABAAAAAAAAAAAAAAAAAA&#10;AAAAAAAAAAAAAIAAAAD/AAAA/wAAAP8AAAD/AAAA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AAADvAAAA/wAAAP8AAAD/AAAA/wAAAP8AAAD/&#10;AAAA/wAAAO8AAACAAAAA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wAAAP8AAAD/AAAA/wAAAL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wAAAP8AAAD/AAAA/wAAAO8A&#10;AADvAAAA/wAAAP8AAAD/AAAA/wAAAP8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BgAAAA/wAAAP8AAAD/AAAA/wAAAGAAAAAgAAAAnwAA&#10;AP8AAAD/AAAA/wAAAP8AAAD/AAAAQAAAAAAAAAAgAAAA/wAAAP8AAAD/AAAA7wAAADAAAABAAAAA&#10;vwAAAP8AAAD/AAAA/wAAAP8AAAD/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QAAAAzwAAAP8AAAD/AAAA/wAAAM8AAAAQAAAAAAAA&#10;AAAAAABgAAAA3wAAAP8AAAD/AAAA/wAAAI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v62r5r+tq+a/ravmv62r5r+tq+a/ravmv62r5r+tq+a/ravmv62r5r+t&#10;q+YwKyv5AAAA/wAAAP8AAACAAAAAAAAAAAAAAAAAAAAAAAAAAAAAAAAAAAAAYAAAAP8AAAD/AAAA&#10;/3dsa++/ravmv62r5r+tq+a/ravmv62r5r+tq+a/ravmv62r5r+tq+a/ravm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8AAAD/AAAA/wAA&#10;AP8AAAD/AAAA/wAAABAAAAAAAAAAAAAAAAAAAAAAAAAAAAAAAAAAAAAAAAAAAAAAAAAAAAAAAAAA&#10;AAAAAAAAAAAAAAAAAAAAAAAAAAAAAAAAAAAAAAAAAACAAAAA/wAAAP8AAAD/AAAA/wAAAL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AAA&#10;AO8AAAD/AAAA/wAAAP8AAAD/AAAA7wAAAIAAAAA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P8AAAD/AAAA&#10;/wAAAP8AAAD/A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AAAAP8AAAD/AAAA/wAAAO8AAAAwAAAAEAAAAIAAAADv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EAAAAAAAAAAAAAAAAAAAAAAAAAAAAAAAAAAAAAAAAAAAAAAA&#10;AAAAAAAAAAAAAAAAAAAAAAAAAAAAAAAAAAAAAAAAAAAAAAAAAAAAAAAAAABgAAAA/wAAAP8AAAD/&#10;AAAA/wAAAGAAAAAAAAAAAAAAAAAAAAAgAAAAnwAAAP8AAAD/AAAA/wAAAEAAAAAAAAAAnwAAAP8A&#10;AAD/AAAA7wAAADAAAAAAAAAAAAAAAAAAAABAAAAAvwAAAP8AAAD/AAAA/w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BAAAADP&#10;AAAA/wAAAP8AAAD/AAAAzwAAAGAAAADfAAAA/wAAAP8AAAD/AAAA/wAAAP8AAAC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r+tq+a/ravmv62r5r+tq+a/ravm&#10;v62r5r+tq+a/ravmv62r5r+tq+a/ravmMCsr+QAAAP8AAAD/AAAAgAAAAAAAAAAAAAAAAAAAAAAA&#10;AAAAAAAAAAAAAN8AAAD/AAAA/xgWFfy/ravmv62r5r+tq+a/ravmv62r5r+tq+a/ravmv62r5r+t&#10;q+a/ravmv62r5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A7wAAAP8AAADvAAAAgAAAAB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L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8AAAD/AAAA/wAAAP8AAAAwAAAAAAAAAAAAAAAAAAAAEAAA&#10;AI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EAAAAM8AAAD/AAAA/wAAAP8AAAD/AAAA/wAAAP8AAAD/AAAA&#10;/wAAAN8AAABgAAAAAAAAAAAAAAAAAAAAAAAAAAAAAAAAAAAAAAAAAAAAAAAAAAAAAAAAAAAAAAAA&#10;AAAAAAAAAAAAAAAAAAAAAAAAAAAAAAAAAAAAAAAAAAAAAAAAAAAAAAAAAAAAAAAAAAAAAAAAAAAA&#10;AAAAAAAAAL+tq+a/ravmv62r5r+tq+a/ravm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a/ravmv62r5r+tq+a/ravmv62r5r+tq+a/ravmv62r5r+tq+a/ravmv62r5jArK/kAAAD/AAAA&#10;/wAAAI8AAAAAAAAAAAAAAAAAAAAAAAAAAAAAAGAAAAD/AAAA/wAAAP93bGvvv62r5r+tq+a/ravm&#10;v62r5r+tq+a/ravmv62r5r+tq+a/ravmv62r5r+tq+a/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AAABwAAAA&#10;E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BwAAAAQAAAAEAAAABAAAAAQAAAAEAAAACPAAAA/wAAAP8AAAD/&#10;A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thYIGPgoCtj4KArY+CgK2PgoCtj4KA&#10;rY+CgK2PgoCtj4KArY+CgK2PgoCtj4KArY+CgK2PgoCtj4KArXdsa7AAAAD/AAAA/wAAAP8AAACf&#10;AAAAAAAAAAAAAAAAAAAAAAAAAAAAAABAAAAA/wAAAP8AAAD/j4KArY+CgK2PgoCtj4KArY+CgK2P&#10;goCtj4KArY+CgK2PgoCtj4KArY+CgK2PgoCtj4KArY+CgK2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QAAAAzwAAAP8A&#10;AAD/AAAA/wAAAP8AAAD/AAAA3wAAAGAAAAAAAAAAAAAAAAAAAAAAAAAAAAAAAAAAAAAAAAAAAAAA&#10;AAAAAAAAAAAAAAAAAAAAAAAAAAAAAAAAAAAAAAAAAAAAAAAAAAAAAAAAAAAAAAAAAAAAAAAAAAAA&#10;AAAAAAAAAAAAAAAAAAAAAAAAAAAAAAAAAAAAAAC/ravmv62r5r+tq+a/ravmv62r5o+CgK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v62r5r+tq+a/ravmv62r5r+tq+a/ravmv62r5r+tq+a/&#10;ravmv62r5r+tq+YwKyv5AAAA/wAAAP8AAAD/AAAAvwAAAEAAAAAAAAAAAAAAADAAAADvAAAA/wAA&#10;AP8YFhX8v62r5r+tq+a/ravmv62r5r+tq+a/ravmv62r5r+tq+a/ravmv62r5r+tq+a/ravm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QAAAAAAAAAAAAAAAAAAA&#10;AAAAAAAAAAAAEAAAAO8AAAD/AAAA/wAAAL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a/ravmv62r5r+tq+a/ravmv62r5r+tq+a/ravmv62r5r+t&#10;q+ZIQUD2AAAA/wAAAP8AAAD/AAAAIAAAAAAAAAAAAAAAAAAAAAAAAAAAAAAAQAAAAP8AAAD/AAAA&#10;/7+tq+a/ravmv62r5r+tq+a/ravmv62r5r+tq+a/ravmv62r5r+tq+a/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BAAAADPAAAA/wAAAP8AAADfAAAAYAAAAAAAAAAAAAAAAAAAAAAAAAAA&#10;AAAAAAAAAAAAAAAAAAAAAAAAAAAAAAAAAAAAAAAAAAAAAAAAAAAAAAAAAAAAAAAAAAAAAAAAAAAA&#10;AAAAAAAAAAAAAAAAAAAAAAAAAAAAAAAAAAAAAAAAAAAAAAAAAAAAAAAAAAAAAAAAAAAAv62r5r+t&#10;q+a/ravmv62r5r+tq+aPgoC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r+tq+a/ravmv62r&#10;5r+tq+a/ravmv62r5r+tq+a/ravmv62r5r+tq+a/ravmPDY19wAAAP8AAAD/AAAA/wAAAP8AAAD/&#10;AAAAvwAAAGAAAADvAAAA/wAAAP8AAAD/d2xr77+tq+a/ravmv62r5r+tq+a/ravmv62r5r+tq+a/&#10;ravmv62r5r+tq+a/ravmv62r5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EAAAAAAAAAAAAAAAAAAAAAAAAAAAAAAAAAAAACAAAAA/wAAAP8AAAD/A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v62r5r+tq+a/ravm&#10;v62r5r+tq+a/ravmv62r5r+tq+anl5bpAAAA/wAAAP8AAAD/AAAAnwAAAAAAAAAAAAAAAAAAAAAA&#10;AAAAAAAAAAAAAEAAAAD/AAAA/wAAAP+/ravmv62r5r+tq+a/ravmv62r5r+tq+a/ravmv62r5r+t&#10;q+a/ravm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EAAAAK8AAABgAAAAAAAA&#10;AAAAAAAAAAAAAAAAAAAAAAAAAAAAAAAAAAAAAAAAAAAAAAAAAAAAAAAAAAAAAAAAAAAAAAAAAAAA&#10;AAAAAAAAAAAAAAAAAAAAAAAAAAAAAAAAAAAAAAAAAAAAAAAAAAAAAAAAAAAAAAAAAAAAAAAAAAAA&#10;AAAAAAAAAAAAAAAAAAAAAL+tq+a/ravmv62r5r+tq+a/ravmj4K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AA3wAAAP8AAAD/AAAA/wAAAP8AAAD/AAAA/wAAAP8AAAD/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tq+a/ravmv62r5r+tq+a/ravmv62r5r+tq+a/ravmv62r5r+tq+Y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BAAAAAAAAAAAAAAAAAAAAAAAAAAAAAAAAAAAAA&#10;EAAAAO8AAAD/AAAA/wAAAL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r+tq+a/ravmv62r5r+tq+a/ravmv62r5r+tq+a/ravmSEFA9gAAAP8AAAD/AAAA&#10;/wAAACAAAAAAAAAAAAAAAAAAAAAAAAAAAAAAAAAAAABAAAAA/wAAAP8AAAD/v62r5r+tq+a/ravm&#10;v62r5r+tq+a/ravmv62r5r+tq+a/ravmv62r5r+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ravmv62r5r+tq+a/ravmv62r&#10;5o+CgK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AA3wAAAP8AAAD/AAAA/wAAAP8A&#10;AAD/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vmv62r5r+tq+a/ravmv62r5r+tq+a/ravm&#10;v62r5r+tq+a/ravm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QAAAAAAA&#10;AAAAAAAAAAAAAAAAAAAAAAAAAAAAABAAAADfAAAA/wAAAP8AAAD/AAAAM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a/ravmv62r5r+tq+a/ravmv62r5r+tq+a/&#10;ravmp5eW6QAAAP8AAAD/AAAA/wAAAN8AAAAQAAAAAAAAAAAAAAAAAAAAAAAAAAAAAAAAAAAAQAAA&#10;AP8AAAD/AAAA/7+tq+a/ravmv62r5r+tq+a/ravmv62r5r+tq+a/ravmv62r5r+tq+a/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62r5r+tq+a/ravmv62r5r+tq+aPgo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3wAAAP8AAAD/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62r5r+t&#10;q+a/ravmv62r5r+tq+a/ravmv62r5r+tq+a/ravmj4KArQ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EAAAAAAAAAAAAAAAAAAAAAAAAAAAAAAABAAAADPAAAA/wAAAP8AAAD/&#10;AAAAzwAAAB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v62r&#10;5r+tq+a/ravmv62r5r+tq+a/ravmv62r5rOioOgkICD6AAAA/wAAAP8AAAD/AAAAzwAAABAAAAAA&#10;AAAAAAAAAAAAAAAAAAAAAAAAAEAAAAD/AAAA/wAAAP+/ravmv62r5r+tq+a/ravmv62r5r+tq+a/&#10;ravmv62r5r+tq+a/ravm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tq+a/ravmv62r5r+tq+a/ravmj4KA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j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A/wAA&#10;AP8AAAD/AAAA/wAAAP8AAAD/AAAA/wAAAP8AAAD/AAAA/w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dsa5C/ravmp5eWyQwLCw4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CAAAAAAAAAAAAAAAAAAAAAAAAA&#10;ABAAAADPAAAA/wAAAP8AAAD/AAAAzwAAA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AAA&#10;AM8AAAD/AAAA/wAAAP8AAADPAAAAEAAAAAAAAAAAAAAAAAAAAAAAAAC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wAAAP8AAAD/AAAA/wAAAP8AAAD/AAAA/wAAAP8AAAD/AAAA/wAAAP8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RMS2W/ravmv62r5jArKzo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N8AAABgAAAAAAAAABAAAADPAAAA/wAAAP8AAAD/AAAAzwAAAB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zwAAAP8AAAD/AAAA/wAAAM8AAAAQAAAAAAAAAGAA&#10;AADfAAAA/w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AAAAP8AAAD/AAAA/wAAAP8AAAD/AAAA&#10;/wAAAP8AAAD/AAAA/wAAAP8AAAD/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8AAAD/AAAA/wAAAP8AAAD/AAAA/wAAAN8AAADPAAAA/wAAAP8AAAD/AAAA&#10;zwAAAB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AAAADPAAAA&#10;/wAAAP8AAAD/AAAAzwAAAN8AAAD/AAAA/wAAAP8AAAD/AAAA/wAAAN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O8AAABAAAAAQAAAAEAAAABAAAAAQAAAAEAAAADPAAAA/w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&#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N8AAAD/AAAA/wAAAP8A&#10;AAD/AAAA/wAAAP8AAAD/AAAAzwAAAB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AAAAM8AAAD/AAAA/wAAAP8AAAD/AAAA/wAAAP8AAAD/AAAA3w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AAAAD/AAAA/wAAAP8AAACAAAAAAAAAAAAAAAAAAAAAAAAAAAAAAAAA&#10;AAAAvwAAAP8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N8AAAD/AAAA/wAAAP8AAAD/JCAg+lRMS3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zwAAAP8AAAD/&#10;AAAA/wAAAP8AAADfAAAAY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DvAAAAEAAA&#10;AAAAAAAAAAAAAAAAAAAAAAAAAAAAAAAAAL8AAAD/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d2xr7xgWFfwAAAD/JCAg+rOi&#10;oOh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AAAADPAAAA/wAAAN8AAAB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A&#10;AAAA/wAAAP8AAAD/AAAAgAAAAAAAAAAAAAAAAAAAAAAAAAAAAAAAAAAAAAAAAAC/AAAA/w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d2xr77OioOi/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wAAAP8AAAD/AAAA/wAAAHAAAAAAAAAAAAAAAAAAAAAAAAAA&#10;AAAAAAAAAAAAAAAAvwAAAP8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D/AAAA/wAAAP8A&#10;AAD/AAAAYAAAAAAAAAAAAAAAAAAAAAAAAAAAAAAAAAAAAL8AAAD/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P8AAAD/AAAA/wAAAP8AAABgAAAAAAAAAAAAAAAAAAAAAAAAACAAAADf&#10;AAAA/w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P8AAAD/AAAA/wAAAO8AAACAAAAAEAAAAAAAAABg&#10;AAAA/wAAAP8AAAD/AAAA/yQgIPoAAAD/AAAA/wAAAP8AAAAgAAAAAAAAAAAAAAAAAAAAAAAAAAAA&#10;AAAAAAAA/wAAAP8AAAD/AAA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wAAAP8AAAD/AAAA/wAA&#10;AGAAAAAAAAAAIAAAAJ8AAAD/AAAA/wAAAP8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8AAAD/AAAA/wAA&#10;AP8AAAD/AAAA/wAAAO8AAACfAAAA/wAAAP8AAAD/AAAA/3dsa++nl5bpAAAA/wAAAP8AAAD/AAAA&#10;nwAAAAAAAAAAAAAAAAAAAAAAAAAAAAAAAAAAAP8AAAD/AAAA/w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D/AAAA/wAAAP8AAAD/AAAArwAAAP8AAAD/AAAA/wAAAP8AAAD/AAAA/w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&#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AAAAL8AAAD/AAAA/wAAAP8AAAD/AAAA/wAAAP8AAAD/AAAA/zArK5m/&#10;ravmv62r5khBQPYAAAD/AAAA/wAAAP8AAAD/AAAA/wAAAP8AAAD/AAAA/wAAAP8AAAD/AAAA/wAA&#10;AP8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AAAAP8AAAD/AAAA/wAAAP8AAAD/AAAA&#10;/wAAAP8AAAD/AAAAnw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7wAA&#10;AP8AAAD/AAAA/wAAAK8AAAAAAAAAAAAAAAAAAAAAAAAAgAAAAP8AAAD/AAAA/wAAAAAAAAAAAAAA&#10;AAAAAAAAAAAAAAAA7wAAAP8AAAD/AAAA/wAAAL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AL8AAAD/AAAA&#10;/wAAAP8AAAD/AAAA/wAAAGAwKys6v62r5r+tq+anl5bpAAAA/wAAAP8AAAD/AAAA/wAAAP8AAAD/&#10;AAAA/wAAAP8AAAD/AAAA/wAAAP8AAAD/AAAA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AA/wAAAP8AAAD/AAAA/wAAAP9IQUD2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CAAAAAAAAAAAAAAAAAAAAAAAAAAIAA&#10;AAD/AAAA/wAAAP8AAAAAAAAAAAAAAAAAAAAAAAAAAAAAAL8AAAD/AAAA/wAAAP8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AAAAL8AAAD/AAAA/wAAAGAAAAAAMCsrOr+tq+a/ravmv62r5khB&#10;QPYAAAD/AAAA/wAAAP8AAAD/AAAA/wAAAP8AAAD/AAAA/wAAAP8AAAD/AAAA/wAAA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hBQLYAAAD/AAAA/0hBQPanl5bp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gAAAAAAAAAAAAAAAAAAAAAAAAACAAAAA/wAAAP8AAAD/AAAAAAAAAAAAAAAAAAAAAAAAAAAAAADP&#10;AAAA/wAAAP8AAAD/AA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AAAFAAAAAA&#10;AAAAADArKzq/ravmv62r5r+tq+azoqDoj4KA7EhBQJYAAABAAAAAQAAAAEAAAABAAAAAQAAAAEAA&#10;AABAAAAAQAAAAEA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g3d27qeX&#10;lum/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M8AAAAAAAAAAAAAAAAAAAAAAAAAgAAAAP8AAAD/AAAA/wAA&#10;AAAAAAAAAAAAAAAAAAAAAAAQAAAA/wAAAP8AAAD/AAAA/wAAAK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8AAAD/AAAA/wAAAP8AAAD/AAAAQAAAAAAAAAAA&#10;AAAAAAAAAIAAAAD/AAAA/wAAAP8AAAAAAAAAAAAAAAAAAAAAAAAAnwAAAP8AAAD/AAAA/w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wAAAA/wAA&#10;AP8AAAD/AAAA/wAAAO8AAABgAAAAAAAAAAAAAACAAAAA/wAAAP8AAAD/AAAAAAAAAAAAAAAQAAAA&#10;nwAAAP8AAAD/AAAA/wAAAP8AAAD/AAAAM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j4KA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AAAAP8AAAD/AAAA/wAAAP8AAAD/AAAA/wAAAN8AAACvAAAAvwAAAP8A&#10;AAD/AAAA/wAAAIAAAACvAAAA7wAAAP8AAAD/AAAA/wAAAP8AAAD/AAAA3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o+Cg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P8AAAD/AAAA&#10;/wAAAP8AAAD/AAAA/wAAAP8AAAD/AAAA/wAAAP8AAAD/AAAA/wAAAP8AAAD/AAAA/wAAAP8AAAD/&#10;AAAA/w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Pgo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8AAAD/AAAA/wAAAP8AAAD/AAAA/wAAAP8AAAD/AAAA/wAAAP8AAAD/AAAA/wAA&#10;AP8AAAD/AAAA/wAAAP8AAAD/AAAA/wAAAK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j4K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vwAAAP8AAAD/AAAA/wAAAP8AAAD/&#10;AAAA/wAAAP8AAAD/AAAA/wAAAP8AAAD/AAAA/wAAAP8AAAD/AAAA/wAAAK8AAAA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o+CgK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7wAAAP8AAAD/AAAA/wAAAP8AAAD/AAAA/wAAAP8AAAD/AAAA/wAAAP8AAAD/AAAA&#10;7w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ABwAAAAvwAAAP8AAAD/AAAA/wAAAP8A&#10;AAD/AAAA/wAAAP8AAAC/AAAAcAAAAB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D/AAAA/wAAAP8AAAD/AAAA/wAAAP8AAAD/AAAA/wAAAP8AAAD/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AAAAEAAAABAAAAAQAAAAD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AAAAO8AAAD/AAAA/wAAAP8AAAD/AAAA/wAAAP8AAAD/AAAA/wAAAP8A&#10;AAD/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AA&#10;AADfAAAAnwAAAGA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wAAAP8AAAD/AAAA&#10;/wAAAP8AAAD/AAAA/wAAAP8AAAD/AAAA/w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fAAAA/wAAAP8AAAD/AAAA/wAAAM8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AA&#10;AADvAAAA/wAAAP8AAACfAAAAAAAAAAAAAAAAAAAAAAAAAAAAAAAAAAAAvwAAAP8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wAAAP8AAAD/AAAA/wAAAP8AAAD/AAAA/wAA&#10;AP8AAAD/AAAA/wAAAP8AAAD/AAAA/wAAAP8AAAD/AAAA/wAAAP8AAAD/AAAA/wAAAP8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wAAAP8AAAD/AAAA/wAA&#10;AP8AAAC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wAAAP8AAAD/AAAAIAAAAAAAAAAAAAAAAAAAAAAAAAAA&#10;AAAAAAAAAL8AAAD/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U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AAAA7wAAAP8AAAD/AAAAnwAA&#10;AAAAAAAAAAAAAAAAAAAAAAAAAAAAAAAAAAAAAAC/AAAA/w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vAAAA/wAAAP8AAAD/AAAA/wAAA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D/AAAA/wAAACAAAAAAAAAAAAAAAAAAAAAAAAAAAAAAAAAAAAAAAAAAvwAAAP8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8A&#10;AAD/AAAA/wAAAP8AAAC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8AAAD/AAAA/wAAAP8AAACfAAAAAAAAAAAAAAAAAAAA&#10;AAAAAAAAAAAAAAAAAAAAAL8AAAD/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AAADvAAAA/wAAAP8AAAD/AAAA/w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AAAA7wAAAP8A&#10;AAD/AAAA/wAAAJ8AAAAAAAAAAAAAAAAAAAAAAAAAAAAAAAAAAAC/AAAA/w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AAAAYAAA&#10;AIAAAACAAAAAgAAAAFAAAA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AAAAM8AAAD/AAAA/wAA&#10;AP8AAAD/AAAAvwAAAHAAAABA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AAADvAAAA/wAAAP8AAAD/AAAAnwAAAAAAAAAAAAAAAAAAABAAAACA&#10;AAAA7wAAAP8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AAAAJ8AAADvAAAA/wAAAP8AAAD/AAAA/wAAAP8AAAD/AAAA/wAAAM8AAAB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AAAAIAAAACAAAAA3wAAAP8AAAD/AAAA/wAAAP8AAAD/AAAA/wAAAP8AAAD/AAAA/wAAAP8A&#10;AAD/AAAA/wAAAP8AAAD/AAAA/wAAAP8AAAD/AAAA/wAAA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AAAAO8AAAD/AAAA/wAA&#10;AP8AAACfAAAAEAAAAIAAAADvAAAA/wAAAP8AAAD/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AAAAO8AAAD/AAAA/wAAAP8AAAD/AAAA/wAAAP8AAAD/AAAA&#10;/wAAAP8AAAD/AAAA/wAAAN8AAAA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wAAAP8AAAD/AAAA/wAAAP8AAAD/AAAA&#10;/wAAAP8AAAD/AAAA/wAAAP8AAAD/AAAA/wAAAP8AAAD/AAAA/wAAAP8AAAD/AAAA/wAAAP8AAAB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AAAA7wAAAP8AAAD/AAAA/wAAAP8AAAD/AAAA/wAAAP8AAAD/AAAA/wAAAJ8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8AAAD/AAAA/wAAAP8A&#10;AAD/AAAA/wAAAP8AAAD/AAAA/wAAAP8AAAD/AAAA/wAAAP8AAAD/AAAA/w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P8A&#10;AAD/AAAA/wAAAP8AAAD/AAAA/wAAAP8AAAD/AAAA/wAAAP8AAAD/AAAA/wAAAP8AAAD/AAAA/wAA&#10;AP8AAAD/AAAA/wAAAP8AAAD/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MCwv9AAAA/wAAAP8AAAD/AAAA&#10;/wAAAP8AAAD/AAAAnw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wAAAP8AAAD/AAAA/wAAAP8AAAD/AAAA/wAAAP8AAAD/AAAA/wAAAP8AAAD/AAAA/wAAAP8AAAD/&#10;AAAA/wAAAP8AAAD/A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D/AAAA/wAAAP8AAAD/AAAA/wAAAP8AAAD/AAAA/wAAAP8AAAD/&#10;AAAA/wAAAP8AAAD/AAAA/wAAAP8AAAD/AAAA/wAAAP8AAAD/AAAA/w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42L6wwLC/0AAAD/AAAA/wAAAP8wKyvZ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AAAAP8AAAD/AAAA/wAAAP8AAAD/AAAA/wAAAP8AAAD/AAAA/wAA&#10;AP8AAAD/AAAA/wAAAP8AAAD/AAAA/wAAAP8AAAD/AAAA/wAAAO8AAA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wAAAP8AAAD/AAAA/wAA&#10;AP8AAAD/AAAA/wAAAP8AAAD/AAAA/wAAAP8AAAD/AAAA/wAAAP8AAAD/AAAA/wAAAP8AAAD/AAAA&#10;/wAAAP8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tq+abjYvrDAsL/UhBQPanl5bpj4KAr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8AAAD/AAAA/wAAAP8AAAD/&#10;AAAA/wAAAP8AAADfAAAAnwAAAIAAAACAAAAAgAAAAK8AAADvAAAA/wAAAP8AAAD/AAAA/wAAAP8A&#10;AAD/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s6Kg6GBXVvMMCwv9d2xr77+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vwAAAL8AAAC/AAAAvwAAAL8AAAC/AAAAvwAAAL8AAAC/AAAAvwAAAL8AAAC/AAAAvwAAAL8A&#10;AAC/AAAAvwAAAL8AAAC/AAAAvwAAAL8AAAC/AAAAM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ravmv62r5r+t&#10;q+a/ravmv62r5o+CgK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AAAAD/AAAA/wAAAP8AAAD/AAAA/wAAAM8AAABAAAAAAAAAAAAAAAAAAAAAAAAAAAAAAAAAAAAA&#10;AAAAAGAAAADvAAAA/wAAAP8AAAD/AAAA/wAAAO8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DAsLjgwLC/0AAAD/AAAA&#10;/wAAAP93bGvv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62r5r+tq+a/ravmv62r5r+tq+aPgoC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fAAAA/wAAAP8AAAD/AAAA/wAAAM8AAAAQAAAAAAAAAAAA&#10;AAAAAAAAAAAAAAAAAAAAAAAAAAAAAAAAAAAAAAAAMAAAAO8AAAD/AAAA/wAAAP8AAAD/AAAAU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AA&#10;AACAAAAA7wAAAP8AAAD/AAAA/wAAAP8AAAD/AAAA/yQgII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tq+a/ravmv62r5r+tq+a/ravmj4KA&#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wAAAP8AAAD/AAAA&#10;/wAAAP8AAAAgAAAAAAAAAAAAAAAAAAAAAAAAAAAAAAAAAAAAAAAAAAAAAAAAAAAAAAAAAAAAAABg&#10;AAAA/wAAAP8AAAD/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vAAAA/wAAAP8AAAD/AAAA/wAAAP8AAAD/AAAA/wAAAP8AAAD/&#10;AAAAY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ravmv62r5r+tq+a/ravmv62r5o+CgK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CvAAAAAAAAAAAAAAAAAAAAAAAAAAAAAAAAAAAAAAAA&#10;AAAAAAAAAAAAAAAAAAAAAAAAAAAAAAAAAO8AAAD/AAAA/wAAAP8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L8AAABAAAAAYAAAAP8AAAD/AAAA/wAAAP8AAAB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62r5r+tq+a/ravmv62r5r+tq+aPgoC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gAAAAAAAAAAA&#10;AAAAAAAAAAAAAAAAAAAAAAAAAAAAAAAAAAAAAAAAAAAAAAAAAAAAAAAAAAAAAAC/AAAA/wAAAP8A&#10;AAD/AAAAv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vwAAAEAAAAAAAAAAAAAAAAAAAABgAAAA/wAAAP8AAAD/AAAA/w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AcAAAAJ8AAAC/AAAAvwAAAL8AAACPAAAAYAAAAB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ravmj4K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N3dq4kICD6SEFA9qeXlum/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IAAAAAAAAAAAAAAAAAAAAAAAAAAAAAAAAAAAAAAAAAAAAAAAAAAAAAAAAAA&#10;AAAAAAAAAAAAAAAAvwAAAP8AAAD/AAAA/wAAAL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v62r5r+tq+a/ravmv62r5r+t&#10;q+a/ravmv62r5r+tq+a/ravmv62r5gAAAP8AAAD/AAAA/wAAAEAAAAAAAAAAAAAAAAAAAAAAAAAA&#10;AAAAAGAAAAD/AAAA/wAAAP8AAAD/d2xr77+tq+a/ravmv62r5r+tq+a/ravmv62r5r+tq+a/ravm&#10;v62r5r+tq+a/ravm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AAAADfAAAA/wAAAP8AAAD/AAAA&#10;/wAAAP8AAAD/AAAA/wAAAP8AAAD/AAAAnwAAA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FdWc2BXVnNgV1ZzYFdWc2BXVnNgV1ZzYFdWcxgWFR0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ravmv62r5r+tq+a/ravmv62r5o+CgK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AMCwveAAAA/wAAAP8AAAD/SEFA9qeXlu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8AAAD/AAAA/wAAAP8AAADPAAAAAAAAAAAAAAAAAAAAAAAAAAAA&#10;AAAAAAAAAAAAAAAAAAAAAAAAAAAAAAAAAAAAAAAAEAAAAP8AAAD/AAAA/wAAAP8AAAC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r+tq+a/ravmv62r5r+tq+a/ravmv62r5r+tq+a/ravmv62r5r+tq+YAAAD/AAAA/wAAAP8A&#10;AABAAAAAAAAAAAAAAAAAAAAAAAAAAAAAAAAAAAAAYAAAAP8AAAD/AAAA/wAAAP+bjYvrv62r5r+t&#10;q+a/ravmv62r5r+tq+a/ravmv62r5r+tq+a/ravmv62r5r+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AAAAK8A&#10;AAD/AAAA/wAAAP8AAAD/AAAA/wAAAP8AAAD/AAAA/wAAAP8AAAD/AAAA/wAAAP8AAAD/AAAA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ravmv62r5r+tq+ZIQUBW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62r5r+tq+a/ravmv62r5r+tq+aPgo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AAAADPAAAA/wAAAP8AAAD/&#10;AAAA/wAAAP8AAAD/AAAAnwAAAC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wAAAP8AAAD/AAAA&#10;/wAAAEAAAAAAAAAAAAAAAAAAAAAAAAAAAAAAAAAAAAAAAAAAAAAAAAAAAAAAAAAAAAAAAIAAAAD/&#10;AAAA/wAAAP8AAAD/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a/ravmv62r5r+tq+a/ravmv62r5r+tq+a/ravmv62r&#10;5r+tq+a/ravmAAAA/wAAAP8AAAD/AAAAQAAAAAAAAAAAAAAAAAAAAAAAAAAAAAAAAAAAAAAAAADP&#10;AAAA/wAAAP8YFhX8v62r5r+tq+a/ravmv62r5r+tq+a/ravmv62r5r+tq+a/ravmv62r5r+tq+a/&#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M8AAAD/AAAA/wAAAP8AAAD/AAAA/wAAAP8AAAD/AAAA/wAAAP8AAAD/&#10;AAAA/wAAAP8AAAD/AAAA/wAAAP8AAAC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ravmv62r5puNi7uPgoCtj4KArY+CgK2PgoCtGBYVHQ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tq+a/&#10;ravmv62r5r+tq+a/ravmj4KA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AAADPAAAA/wAAAP8AAAD/AAAA/wAAAP8AAAD/AAAA/wAAAP8AAAD/AAAAnw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AAAAP8AAAD/AAAA/wAAAP8AAADvAAAAMAAAAAAAAAAAAAAAAAAAAAAAAAAAAAAAAAAA&#10;AAAAAAAAAAAAAAAAAGAAAAD/AAAA/wAAAP8AAAD/AAAA/wAAAD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v62r5r+tq+a/&#10;ravmv62r5r+tq+a/ravmv62r5r+tq+a/ravmv62r5gAAAP8AAAD/AAAA/wAAAEAAAAAAAAAAAAAA&#10;AAAAAAAAAAAAAAAAAAAAAABAAAAA/wAAAP8AAAD/d2xr77+tq+a/ravmv62r5r+tq+a/ravmv62r&#10;5r+tq+a/ravmv62r5r+tq+a/ravm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8AAAD/AAAA/wAAAP8AAAD/AAAA/wAA&#10;AP8AAAD/AAAA/wAAAP8AAAD/AAAA/wAAAP8AAAD/AAAA/wAAAP8AAAD/AAAA/wAAAH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62r5r+tq+YwKys6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avmv62r5r+tq+a/ravmv62r5o+Cg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AAAADPAAAA/wAAAP8AAAD/AAAAzwAAADAAAACfAAAA/wAAAP8A&#10;AAD/AAAA/wAAAP8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AAAAD/AAAA/wAAAP8AAAD/AAAA/wAAAO8AAACA&#10;AAAAIAAAAAAAAAAAAAAAAAAAAAAAAAAAAAAAMAAAAJ8AAAD/AAAA/wAAAP8AAAD/AAAA/wAAAM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r+tq+a/ravmv62r5r+tq+a/ravmv62r5r+tq+a/ravmv62r5r+tq+YAAAD/&#10;AAAA/wAAAP8AAABAAAAAAAAAAAAAAAAAAAAAAAAAAAAAAAAAAAAAvwAAAP8AAAD/GBYV/L+tq+a/&#10;ravmv62r5r+tq+a/ravmv62r5r+tq+a/ravmv62r5r+tq+a/ravmv62r5r+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62r5r+tq+a/ravmv62r5r+t&#10;q+aPgo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AsLDjArKzowKys6MCsrOjArKzowKys6MCsrOjAr&#10;KzowKys6MCsrOjArKzowKys6MCsrOjArKzowKys6MCsrOiQgIDsAAADPAAAA/wAAAP8AAAD/AAAA&#10;zwAAABAAAAAAAAAAAAAAACAAAACfAAAA/wAAAP8AAAD/GBYVnDArKzowKys6MCsrOjArKzowKys6&#10;MCsrOjArKzowKys6MCsrOjArKzowKys6MCsrOjArKzowKys6MCsrOjArKzokICA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8AAAD/AAAA/wAAAP8AAAD/AAAA/wAAAP8AAADfAAAAvwAAAL8AAAC/AAAA7wAAAP8AAAD/AAAA&#10;/wAAAP8AAAD/AAAA/wAAAP8AAAB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rYWCBj4KArY+CgK2PgoCtj4KArY+CgK2PgoCtj4KArY+CgK2PgoCtj4KArY+C&#10;gK2PgoCtj4KArY+CgK2PgoCtAAAA/wAAAP8AAAD/AAAAQAAAAAAAAAAAAAAAAAAAAAAAAAAAAAAA&#10;QAAAAP8AAAD/AAAA/1RMS8SPgoCtj4KArY+CgK2PgoCtj4KArY+CgK2PgoCtj4KArY+CgK2PgoCt&#10;j4KArY+CgK2PgoCtj4KArY+CgK2PgoCtj4K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tq+a/ravmv62r5r+tq+a/ravmj4K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r+tq+a/ravmv62r5r+tq+a/ravmv62r5r+tq+a/ravmv62r5rOioOgk&#10;ICD6AAAA/wAAAP8AAAD/AAAAzwAAABAAAAAAAAAAAAAAAAAAAAAAAAAAAAAAAL8AAAD/AAAA/2BX&#10;VvO/ravmv62r5r+tq+a/ravmv62r5r+tq+a/ravmv62r5r+tq+a/ravmv62r5r+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AAAADvAAAA/wAAAP8AAAD/AAAA/wAAAP8AAAD/AAAA/wAAAP8A&#10;AAD/AAAA/wAAAP8AAAD/AAAA/wAAAP8AAAD/AAAA/wAAAP8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N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ravmv62r5r+tq+a/ravmv62r5o+Cg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a/ravmv62r5r+tq+a/ravmv62r&#10;5r+tq+a/ravmv62r5rOioOgkICD6AAAA/wAAAP8AAAD/AAAAzwAAABAAAAAAAAAAAAAAAAAAAAAA&#10;AAAAAAAAAAAAAAC/AAAA/wAAAP9gV1bzv62r5r+tq+a/ravmv62r5r+tq+a/ravmv62r5r+tq+a/&#10;ravmv62r5r+tq+a/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AAAAO8AAAD/AAAA&#10;/wAAAP8AAAD/AAAA/wAAAP8AAAD/AAAA/wAAAP8AAAD/AAAA/wAAAP8AAAD/AAAA/wAAAP8AAADv&#10;A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wAAAP8AAAD/AAAA/wAAAP8AAAB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62r5r+tq+a/&#10;ravmv62r5r+tq+aPgo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v62r5r+tq+a/ravmv62r5r+tq+a/ravmv62r5r+tq+a/ravmSEFA9gAAAP8AAAD/AAAA/wAA&#10;AM8AAAAQAAAAAAAAAAAAAAAAAAAAAAAAAAAAAAAAAAAAvwAAAP8AAAD/YFdW87+tq+a/ravmv62r&#10;5r+tq+a/ravmv62r5r+tq+a/ravmv62r5r+tq+a/ravm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AAAA7wAAAP8AAAD/AAAA/wAAAP8AAAD/AAAA/wAAAP8AAAD/AAAA/wAA&#10;AP8AAAD/AAAA/wAAAP8AAADfAAAAM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D/AAAA/wAAAP8AAAD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tq+a/ravmv62r5r+tq+a/ravmj4KA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r+tq+a/ravmv62r5r+tq+a/ravmv62r5r+tq+a/ravm&#10;v62r5r+tq+ZIQUD2AAAA/wAAAP8AAAD/AAAAzwAAABAAAAAAAAAAAAAAAAAAAAAAAAAAAAAAAM8A&#10;AAD/AAAA/2BXVvO/ravmv62r5r+tq+a/ravmv62r5r+tq+a/ravmv62r5r+tq+a/ravmv62r5r+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AAAACPAAAA/wAAAP8AAAD/&#10;AAAA/wAAAP8AAAD/AAAA/wAAAP8AAAD/AAAA/wAAAO8AAACAAAAA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AAAABA&#10;AAAAQAAAAEAAAABAAAAAQAAAAEAAAABAAAAAQAAAAEAAAABAA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ravmv62r5r+tq+a/ravmv62r5o+C&#10;g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a/ravmv62r5r+t&#10;q+a/ravmv62r5r+tq+a/ravmv62r5r+tq+a/ravmv62r5khBQPYAAAD/AAAA/wAAAP8AAADPAAAA&#10;EAAAAAAAAAAAAAAAYAAAAN8AAAD/AAAA/wAAAP9gV1bzv62r5r+tq+a/ravmv62r5r+tq+a/ravm&#10;v62r5r+tq+a/ravmv62r5r+tq+a/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AAAABwAAAArwAAAN8AAAD/AAAA/wAAAP8AAADPAAAAnwAAAGAAAAA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62r5r+tq+a/ravmv62r5r+tq+aPgo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BYVHWBXVnNgV1Zz&#10;YFdWc2BXVnNgV1ZzYFdWc2BXVnNgV1ZzYFdWc2BXVnNgV1ZzYFdWc2BXVnNgV1ZzYFdWc2BXVnNg&#10;V1ZzDAsLrgAAAP8AAAD/AAAA/wAAAM8AAABgAAAA3wAAAP8AAAD/AAAA/wAAAP8AAAD/MCsruWBX&#10;VnNgV1ZzYFdWc2BXVnNgV1ZzYFdWc2BXVnNgV1ZzYFdWc2BXVnNgV1ZzYFdWc2BXVnNgV1ZzYFdW&#10;c2BXVnNIQUB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tq+a/ravmv62r5r+tq+a/ravmj4KA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fAAAA/wAAAP8AAAD/AAAA/wAAAP8AAAD/&#10;AAAA/wAAAP8AAADfAAAAY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ravmv62r5r+tq+a/&#10;ravmv62r5o+CgK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8AAAD/AAAA/wAAAP8AAAD/AAAA/wAAAN8AAAB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&#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Kys6v62r5r+tq+a/ravmv62r&#10;5r+tq+ZgV1Z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62r5r+tq+a/ravmv62r5r+tq+aPgo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8AAAD/AAAA3w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8AAAC/AAAAvwAAAL8A&#10;AAC/DAsLzjArK/kwKyv5MCsr+TArK/kwKyv5GBYV3AAAAB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tq+a/ravmv62r5r+tq+a/ravmj4K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AAAA&#10;Y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AAAAIAAAACAAAAAgAAA&#10;AIAAAACAAAAAgAAAAIAAAACAAAAAgAAAAIAAAACAAAAAgAAAAIAAAACAAAAAgAAAAIAAAACAAAAA&#10;gAAAAIAAAACAAAAAgA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wAAAP8AAAD/AAAA/wAAAP8AAAD/AAAA/wAAAP8AAAD/AAAA/w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ravm&#10;v62r5r+tq+a/ravmv62r5o+CgK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wAAAP8AAAD/AAAA/wAAAP8AAAD/AAAA/wAAAP8AAAD/AAAA/wAAAP8A&#10;AAD/AAAA/wAAAP8AAAD/AAAA/wAAAP8AAAD/AAAA/wAAAP8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wAAAP8AAAD/AAAA/wAAAP8AAAD/AAAA/wAA&#10;AP8AAAD/AAAA/wAAAP8AAAD/AAAA7wAAA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62r5r+tq+a/ravmv62r5r+tq+aPgo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P8AAAD/AAAA/wAAAP8AAAD/AAAA&#10;/wAAAP8AAAD/AAAA/wAAAP8AAAD/AAAA/wAAAP8AAAD/AAAA/wAAAP8AAAD/AAAA/wAAAP8AAAD/&#10;A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8AAAD/&#10;AAAA/wAAAL8AAACAAAAAgAAAAIAAAACAAAAAgAAAAI8AAAD/AAAA/w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AA/wAAAP8AAAD/AAAA/wAAAP8A&#10;AAD/AAAA/wAAAP8AAAD/AAAA/w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D/AAAA/wAAAP8AAAD/AAAA/wAAAP8AAAD/AAAA/wAAAP8AAAD/AAAA/wAAAP8AAAD/AAAA/wAA&#10;AP8AAAD/AAAA/wAAAP8AAAD/AAAA/wAAAE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CAAAAAAAAAAAAAAAAAAAAAAAAAAAAAAAAAAAAA&#10;vwAAAP8AAAD/AAAA7wAAAB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wAAAP8AAAD/AAAA/wAAAP8AAAD/AAAA/wAAAP8AAAD/AAAA/wAAAP8AAAD/A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wAAAP8AAAD/AAAA/wAAAP8AAAD/AAAA/wAAAP8AAAD/&#10;AAAA/wAAAP8AAAD/AAAA/wAAAP8AAAD/AAAA/wAAAP8AAAD/AAAA/wAAAP8AAAB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EFAVmBXVnNgV1ZzYFdWc2BXVnNgV1Zz&#10;YFdWc2BXVnNgV1ZzYFdWc2BXVnNgV1ZzYFdWc2BXVnNgV1ZzGBYV3AAAAP8AAAD/AAAAgAAAAAAA&#10;AAAAAAAAAAAAAAAAAAAAAAAAAAAAAEAAAAD/AAAA/wAAAP8kICCrYFdWc2BXVnNgV1ZzYFdWc2BX&#10;VnNgV1ZzYFdWc2BXVnNgV1ZzYFdWc2BXVnNgV1ZzYFdWc2BXVnNgV1ZzYFdWc2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AAAAP8AAAD/AAAA/wAAAP8AAAD/AAAA/wAAAP8AAAD/AAAA/wAA&#10;AP8AAAD/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P8AAAD/AAAA/wAA&#10;AP8AAAD/AAAA/wAAAP8AAAD/AAAA/wAAAP8AAAD/AAAA/wAAAP8AAAD/AAAA/wAAAP8AAAD/AAAA&#10;zwAAAL8AAAC/AAAA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r+tq+a/ravmv62r5r+tq+a/ravmv62r5r+tq+a/ravmv62r&#10;5jArK/kAAAD/AAAA/wAAAIAAAAAAAAAAAAAAAAAAAAAAAAAAAAAAAAAAAAAAAAAAvwAAAP8AAAD/&#10;DAsL/bOioOi/ravmv62r5r+tq+a/ravmv62r5r+tq+a/ravmv62r5r+tq+a/ravmv62r5r+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8AAAD/AAAA/wAAAN8AAABA&#10;AAAAQAAAAEAAAABAAAAAQAAAAEAAAADPAAAA/w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AAAAEAAAABAAAAAQAAAAEAAAABAAAAAQAAAAEAAAABAAAAAQAAAAEAAAABAAAAAQAAAAFAA&#10;AACAAAAArwAAAP8AAAD/AAAA/wAAAM8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a/ravmv62r5r+tq+a/&#10;ravmv62r5r+tq+a/ravmv62r5r+tq+YwKyv5AAAA/wAAAP8AAACAAAAAAAAAAAAAAAAAAAAAAAAA&#10;AAAAAAAAAAAAAAAAAIAAAAD/AAAA/wAAAP8wKyv5v62r5r+tq+a/ravmv62r5r+tq+a/ravmv62r&#10;5r+tq+a/ravmv62r5r+tq+a/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D/AAAA/wAAAP8AAABgAAAAAAAAAAAAAAAAAAAAAAAAAAAAAAAAAAAAvwAAAP8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A7wAAAP8AAAD/AAAAzwAAAB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v62r5r+tq+a/ravmv62r5r+tq+a/ravmv62r5r+tq+a/ravmMCsr+QAAAP8AAAD/&#10;AAAAgAAAAAAAAAAAAAAAAAAAAAAAAAAAAAAAAAAAAGAAAAD/AAAA/wAAAP8AAAD/YFdW87+tq+a/&#10;ravmv62r5r+tq+a/ravmv62r5r+tq+a/ravmv62r5r+tq+a/ravm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fAAAA/wAAAP8AAADfAAAAAAAAAAAAAAAAAAAAAAAAAAAA&#10;AAAAAAAAAAAAAL8AAAD/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D/AAAA/wAAAP8AAAC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r+tq+a/ravmv62r5r+tq+a/ravmv62r5r+t&#10;q+a/ravmv62r5jArK/kAAAD/AAAA/wAAAJ8AAAAAAAAAAAAAAAAAAAAAAAAAAAAAAGAAAAD/AAAA&#10;/wAAAP8MCwv9m42L67+tq+a/ravmv62r5r+tq+a/ravmv62r5r+tq+a/ravmv62r5r+tq+a/ravm&#10;v62r5r+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AA/wAAAP8AAAD/AAAA&#10;YAAAAAAAAAAAAAAAAAAAAAAAAAAAAAAAAAAAAAAAAAC/AAAA/w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7wAAAP8AAAD/AAAA/wAAAB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a/ravm&#10;v62r5r+tq+a/ravmv62r5r+tq+a/ravmv62r5r+tq+YwKyv5AAAA/wAAAP8AAAD/AAAA3wAAAGAA&#10;AAAAAAAAAAAAAGAAAAD/AAAA/wAAAP8MCwv9m42L67+tq+a/ravmv62r5r+tq+a/ravmv62r5r+t&#10;q+a/ravmv62r5r+tq+a/ravmv62r5r+tq+a/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wAAAP8AAAD/AAAA/wAAADAAAAAAAAAAAAAAAAAAAAAAAAAAAAAAAAAAAAAAAAAAvwAA&#10;AP8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8AAAD/AAAA&#10;/wAAAP8AAAB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CAgKzAr&#10;KzowKys6MCsrOjArKzowKys6MCsrOjArKzowKys6MCsrOjArKzowKys6MCsrOjArKzowKys6DAsL&#10;rgAAAP8AAAD/AAAA/wAAAP8AAAD/AAAA3wAAAI8AAAD/AAAA/wAAAP8AAADvGBYVTTArKzowKys6&#10;MCsrOjArKzowKys6MCsrOjArKzowKys6MCsrOjArKzowKys6MCsrOjArKzowKys6MCsrOjArKzow&#10;Kys6MCsrO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8AAAD/AAAA/wAAAP8AAADvAAAAMAAAAAAAAAAA&#10;AAAAAAAAAAAAAAAAAAAAAAAAAL8AAAD/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PAAAA/wAAAP8AAAD/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AvwAAAP8AAAD/AAAA/wAAAP8AAAD/AAAA/wAA&#10;AP8AAADvAAAAM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8AAAD/AAAA/wAAAO8AAAAwAAAAAAAAAAAAAAAAAAAAAAAAACAAAADfAAAA/w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A/wAAAP8AAAD/AAAA/wAAAL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A&#10;AAAAvwAAAP8AAAD/AAAA/wAAAP8AAADvAAAAM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fAAAA/wAAAP8AAAD/AAAA7wAAADAAAAAAAAAAIAAAAJ8A&#10;AAD/AAAA/wAAAP8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AzwAA&#10;AP8AAAD/AAAA/wAAAP8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AvwAAAP8AAADvAAAAM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8AAAD/AAAA&#10;/wAAAP8AAADvAAAAnwAAAP8AAAD/AAAA/wAAAP8AAAD/AAAA/w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vwAAAL8AAAC/AAAAvwAAAL8AAAC/AAAAvwAAAL8AAAC/AAAAvwAAAL8AAAC/&#10;AAAAvwAAAM8AAAD/AAAA/wAAAP8AAAD/AAAA/wAAAP8AAAD/AAAAj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wAAAP8AAAD/AAAA/wAAAP8AAAD/&#10;AAAA/wAAAP8AAAD/AAAA/wAAAP8AAAD/AAAA/wAAAP8AAAD/AAAA/wAAAP8AAAD/AAAA/wAAAP8A&#10;AAB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AM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8AAAD/AAAA/wAAAP8AAAD/AAAA/wAAAP8AAAD/AAAAnw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P8AAAD/AAAA/wAAAP8AAAD/AAAA/wAA&#10;AP8AAAD/AAAA/wAAAP8AAAD/AAAA/wAAAP8AAAD/AAAA/wAAAP8AAAD/AAAA/wAAAP8AAAD/AAAA&#10;/w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A/wAA&#10;AP8AAAD/AAAA/wAAAP8AAAD/AAAA/wAAAP8AAAD/AAAA/wAAAP8AAAD/AAAA/wAAAP8AAAD/AAAA&#10;/wAAAP8AAAD/AAAA/wAAAP8AAAD/AAAAQ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v5AAAA/wAAAP8AAAD/&#10;AAAA/wAAAP8AAADvAAAAM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wAAAP8AAAD/AAAA/wAAAP8AAAD/AAAA/wAAAP8AAAD/AAAA/wAAAP8AAAD/AAAA/wAAAP8A&#10;AAD/AAAA/wAAAP8AAAD/AAAA/wAAAN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AAAAL8AAAC/AAAAvwAAAL8AAAC/AAAAvwAAAL8AAAC/AAAAvwAAAL8A&#10;AAC/AAAAvwAAAM8AAAD/AAAA/wAAAP8AAAD/AAAA/wAAAJ8AAABAAAAAQAAAAB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AA/wAAAP8AAAD/AAAA/wAAAP8AAAD/AAAA/wAAAO8AAACAAAAAE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P8AAAD/AAAA/wAAAP8AAAD/AAAA/wAAAP8AAAD/AAAA&#10;/wAAAP8AAAD/AAAA/wAAAP8AAAD/AAAA/wAAAP8AAAD/AAAA/wAAAP8AAAB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AAAC/AAAA/wAAAP8AAAD/&#10;AAAAY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wAAAP8AAAD/AAAA/wAAAM8AAAD/AAAA/wAAAP8A&#10;AAD/AAAA/wAAAO8AAAB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D/AAAA/wAAAP8A&#10;AAD/AAAA/wAAAP8AAAD/AAAA/wAAAP8AAAD/AAAA/wAAAP8AAAD/AAAA/wAAAP8AAAD/AAAA/wAA&#10;AO8AAAB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8AAAD/AAAA/wAAAP8AAAB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AA/wAAAP8AAAD/AAAA&#10;/wAAAGAAAAAAAAAAQAAAAL8AAAD/AAAA/wAAAP8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wAAAP8AAAD/AAAA/wAAAP8AAAD/AAAA/wAAAP8AAAD/AAAA/wAAAP8AAAD/&#10;AAAA/wAAAP8AAADfAAAAvwAAAHAAAAA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AAA/wAAAP8AAAD/AAAA3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AA/wAAAP8AAAD/AAAA/wAAAGAAAAAAAAAAAAAAAAAAAAAAAAAAQAAAAN8AAAD/AAAA/w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8AAAD/AAAA/wAAAP8AAAB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v62r5r+tq+a/ravmv62r5r+tq+YwKy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AA/wAAAP8AAAD/AAAA/wAAAGAAAAAAAAAAAAAAAAAAAAAA&#10;AAAAAAAAAAAAAAC/AAAA/w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wAAAP8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FdWc7+tq+a/ravm&#10;v62r5r+tq+a/ravmMCsr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wAAAP8AAAD/AAAA/wAA&#10;AGAAAAAAAAAAAAAAAAAAAAAAAAAAAAAAAAAAAAAAAAAAvwAAAP8AAAD/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7wAAAP8AAAD/&#10;AAAA/wAAAL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XVnO/ravmv62r5r+tq+a/ravmv62r5jArK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v62r5r+tq+a/ravmv62r5r+tq+a/ravm&#10;v62r5ndsa+8AAAD/AAAA/wAAAP8AAABgAAAAAAAAAAAAAAAAAAAAAAAAAAAAAAAAAAAAAAAAAL8A&#10;AAD/AAAA/2BXVvO/ravmv62r5r+tq+a/ravmv62r5r+tq+a/ravmv62r5r+tq+a/ravm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D/AAAA/wAAAP8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V1Zzv62r5r+tq+a/ravmv62r5r+tq+Yw&#10;Kys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r+t&#10;q+a/ravmv62r5r+tq+a/ravmv62r5r+tq+a/ravmGBYV/AAAAP8AAAD/AAAA3wAAAAAAAAAAAAAA&#10;AAAAAAAAAAAAAAAAAAAAAAAAAAC/AAAA/wAAAP9gV1bzv62r5r+tq+a/ravmv62r5r+tq+a/ravm&#10;v62r5r+tq+a/ravmv62r5r+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AQAAAAEAAAABAAAAAQAAAAEAAAABAAAAAQAAAAEAAAABA&#10;AAAAQAAAAEAAAABAAAAAQAAAAFAAAACAAAAAvwAAAP8AAAD/AAAA/wAAAP8AAAD/AAAAr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FdW&#10;c7+tq+a/ravmv62r5r+tq+a/ravmMCsr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a/ravmv62r5r+tq+a/ravmv62r5r+tq+a/ravmv62r5ndsa+8A&#10;AAD/AAAA/wAAAP8AAABgAAAAAAAAAAAAAAAAAAAAAAAAAAAAAAAAAAAAvwAAAP8AAAD/YFdW87+t&#10;q+a/ravmv62r5r+tq+a/ravmv62r5r+tq+a/ravmv62r5r+tq+a/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AAAAQAAAAEAA&#10;AABAAAAAQAAAAEAAAABAAAAAQAAAAEAAAABAAAAAQAAAAEAAAABAAAAAQAAAAEAAAABAAAAAQAAA&#10;AEAAAABAAAAAQAAAAEAAAABAAAAAQAAAAEAAAABAAAAAQAAAAEAAAABAAAAAQAAAAEAAAAA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D/AAAA/wAA&#10;AP8AAAD/AAAA/wAAAP8AAAD/AAAA/wAAAP8AAAD/AAAA/wAAAP8AAAD/AAAA/wAAAP8AAAD/AAAA&#10;/wAAAP8AAAD/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XVnO/ravmv62r5r+tq+a/ravmv62r5jArKz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v62r5r+tq+a/ravmv62r&#10;5r+tq+a/ravmv62r5r+tq+a/ravmGBYV/AAAAP8AAAD/AAAA3wAAAAAAAAAAAAAAAAAAAAAAAAAA&#10;AAAAAAAAAL8AAAD/AAAA/2BXVvO/ravmv62r5r+tq+a/ravmv62r5r+tq+a/ravmv62r5r+tq+a/&#10;ravm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wAAAP8AAAD/AAAA/wAAAP8AAAD/AAAA/wAAAP8AAAD/AAAA/wAAAP8AAAD/&#10;AAAA/wAAAP8AAAD/AAAA/wAAAP8AAAD/AAAA/wAAAP8AAAD/AAAA/wAAAP8AAAD/AAAA/wAAAP8A&#10;AAD/AAAA/wAAAP8AAAD/AAA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wAAAP8AAAD/AAAA/wAAAP8AAAD/AAAA/wAAAP8AAAD/AAAA/wAAAP8A&#10;AAD/AAAA/wAAAP8AAAD/AAAA/wAAAP8AAAD/AAAA/wAAAP8A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V1Zzv62r5r+tq+a/ravm&#10;v62r5r+tq+YwKys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r+tq+a/ravmv62r5r+tq+a/ravmv62r5r+tq+a/ravmv62r5ndsa+8AAAD/AAAA/wAA&#10;AP8AAABwAAAAAAAAAAAAAAAAAAAAAAAAAGAAAADvAAAA/wAAAP9gV1bzv62r5r+tq+a/ravmv62r&#10;5r+tq+a/ravmv62r5r+tq+a/ravmv62r5r+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8AAAD/AAAA/wAAAP8AAAD/AAAA/wAA&#10;AP8AAAD/AAAA/wAAAP8AAAD/AAAA/wAAAP8AAAD/AAAA/wAAAP8AAAD/AAAA/wAAAP8AAAD/AAAA&#10;/wAAAP8AAAD/AAAA/wAAAP8AAAD/AAAA/wAAAP8AAAD/AAAA/w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P8AAAD/AAAA/wAAAP8AAAD/AAAA&#10;/wAAAP8AAAD/AAAA/wAAAP8AAAD/AAAA/wAAAP8AAAD/AAAA/wAAAP8AAAD/AAAA/wAAAP8AAAC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FdWc7+tq+a/ravmv62r5r+tq+a/ravmMCsr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IQUBWj4KArY+CgK2PgoCtj4KArY+CgK2PgoCtj4KArY+CgK2PgoCtj4KArY+CgK2PgoCt&#10;j4KArY+CgK2PgoCtDAsL7gAAAP8AAAD/AAAA/wAAAGAAAAAAAAAAYAAAAN8AAAD/AAAA/wAAAP8A&#10;AAD/SEFA1o+CgK2PgoCtj4KArY+CgK2PgoCtj4KArY+CgK2PgoCtj4KArY+CgK2PgoCtj4KArY+C&#10;gK2PgoCtj4KArSQgIC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AAAA/wAAAP8AAAD/AAAA/wAAAP8AAAD/AAAA/wAAAP8AAAD/AAAA/wAAAP8AAAD/AAAA/wAAAP8A&#10;AAD/AAAA/wAAAP8AAAD/AAAA/wAAAP8AAAD/AAAA/wAAAP8AAAD/AAAA/wAAAP8AAAD/AAAA/wAA&#10;AP8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D/AAAA/wAAAP8AAAD/AAAA/wAAAP8AAAD/AAAA/wAAAP8AAAD/AAAA/wAAAP8AAAD/AAAA/wAA&#10;AP8AAAD/AAAA/wAAAP8AAADPAAAA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XVnO/ravmv62r5r+tq+a/ravmv62r5jArKz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AAAAD/AAAA/wAAAP8AAAD/AAAA&#10;3wAAAP8AAAD/AAAA/wAAAP8AAAD/AAAA3wAAA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wAAAP8AAAD/AAAA/wAAAP8AAAD/AAAA/wAAAP8AAAD/AAAA&#10;/wAAAP8AAAD/AAAA/wAAAP8AAAD/AAAA/wAAAP8AAAD/AAAA/wAAAP8AAAD/AAAA/wAAAP8AAAD/&#10;AAAA/wAAAP8AAAD/AAAA/wAAAP8AAAD/AAAA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wAAAP8AAAD/AAAA/wAAAP8AAAD/AAAA/wAAAP8AAAD/&#10;AAAA/wAAAP8AAAD/AAAA/wAAAP8AAAD/AAAA/wAAAO8AAACAAAAA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V1Zzv62r&#10;5r+tq+a/ravmv62r5r+tq+YwKys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AP8AAAD/AAAA/wAAAP8AAAD/AAAA/wAAAP8AAADfAAAAY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D/AAAA/wAAAP8A&#10;AAD/AAAA/wAAAP8AAAD/AAAA/wAAAP8AAAD/AAAA/wAAAP8AAAD/AAAA/wAAAP8AAAD/AAAA/wAA&#10;AP8AAAD/AAAA/wAAAP8AAAD/AAAA/wAAAP8AAAD/AAAA/wAAAP8AAAD/AAAA/wAAA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AgAAAAIAAAACAAAAAgAAA&#10;AIAAAACAAAAAgAAAAIAAAACAAAAAgAAAAIAAAACAAAAAgAAAAIAAAACAAAAAYAAAA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FdWc7+tq+a/ravmv62r5r+tq+a/ravmMCsr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wAAAP8AAAD/AAAA/wAAAN8AAAB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gAAAAIAAAACAAAAAgAAAAIAAAACAAAAAgAAAAIAAAACAAAAAgAAAAIAAAACA&#10;AAAAgAAAAIAAAACAAAAAgAAAAIAAAACAAAAAgAAAAIAAAACAAAAAgAAAAIAAAACAAAAAgAAAAIAA&#10;AACAAAAAgAAAAIAA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XVnO/ravmv62r5r+tq+a/ravm&#10;v62r5jArKz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D/AAAA3w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YwKys6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8AAADP&#10;AAAAvwAAAIAAAAB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gK2/ravmv62r5r+tq+a/ravmv62r5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FdWc7+tq+a/ravmv62r5r+tq+a/ravmMCsr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fAAAA/wAAAP8AAAD/AAAAcAAAAAAAAAAAAAAAAAAAAEAAAACAAAAA&#10;gAAAAIA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goCtv62r5r+tq+a/&#10;ravmv62r5r+tq+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XVnO/ravmv62r&#10;5r+tq+a/ravmv62r5jArKz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wAAAP8AAAD/AAAA/wAAAEAA&#10;AAAAAAAAAAAAAAAAAACAAAAA/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4KArb+tq+a/ravmv62r5r+tq+a/rav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V1Zzv62r5r+tq+a/ravmv62r5r+tq+YwKys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AAAAP8AAAD/AAAA/wAAAP8AAABAAAAAAAAAAAAAAAAAAAAAgAAAAP8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gK2/ravmv62r5r+tq+a/ravmv62r5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AIAAAACAAAAAgAAAAIAAAACAAAAAgAAAAIAAAACA&#10;AAAAgAAAAIAAAACAAAAAgAAAAIAAAACAAAAAgAAAAIAAAACAAAAAgAAAAIAAAACAAAAAgAAAAIAA&#10;AACAAAAAgAAAAIAAAACAAAAAgAAAAIAAAACA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FdWc7+tq+a/ravmv62r5r+tq+a/ravm&#10;MCsr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AAAAD/AAAA/wAAAP8AAAD/AAAAYAAAAAAAAAAAAAAAAAAA&#10;AIA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goCt&#10;v62r5r+tq+a/ravmv62r5r+t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AD/AAAA/wAA&#10;AP8AAAD/AAAA/wAAAP8AAAD/AAAA/wAAAP8AAAD/AAAA/wAAAP8AAAD/AAAA/wAAAP8AAAD/AAAA&#10;/wAAAP8AAAD/AAAA/wAAAP8AAAD/AAAA/wAAAP8AAAD/AAAA/wAAAP8AAAD/AAAA/w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X&#10;VnO/ravmv62r5r+tq+a/ravmv62r5jArKz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A/wAAAP8AAAD/&#10;AAAA/wAAAO8AAABwAAAAQAAAAEAAAACfAAAA/wAAAP8AAAD/AAAA/wAAAEAAAABAAAAAQAAAAEAA&#10;AABAAAAAQAAAAEAAAABAAAAAQAAAAEAAAABAAAAAQAAAAEAAAABAAAAAQAAAAEAAAABAAAAAE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4KArb+tq+a/ravmv62r5r+tq+a/rav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P8AAAD/AAAA/wAAAP8AAAD/AAAA/wAAAP8AAAD/AAAA/wAAAP8A&#10;AAD/AAAA/wAAAP8AAAD/AAAA/wAAAP8AAAD/AAAA/wAAAP8AAAD/AAAA/wAAAP8AAAD/AAAA/wAA&#10;AP8AAAD/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V1Zzv62r5r+tq+a/ravmv62r5r+tq+YwKys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AAAAP8AAAD/AAAA/wAAAP8AAAD/AAAA/wAAAP8AAAD/AAAA/wAAAP8AAAD/AAAA&#10;/wAAAP8AAAD/AAAA/wAAAP8AAAD/AAAA/wAAAP8AAAD/AAAA/wAAAP8AAAD/AAAA/wAAAP8AAAD/&#10;AAAA/wAAAP8AAAD/AAAA/wAAA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gK2/ravmv62r5r+tq+a/&#10;ravmv62r5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AP8AAAD/AAAA/wAAAP8AAAD/AAAA&#10;/wAAAP8AAAD/AAAA/wAAAP8AAAD/AAAA/wAAAP8AAAD/AAAA/wAAAP8AAAD/AAAA/wAAAP8AAAD/&#10;AAAA/wAAAP8AAAD/AAAA/wAAAP8AAAD/AAAA/wAAAP8AAAD/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FdWc7+tq+a/ravmv62r&#10;5r+tq+a/ravmMCsr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vAAAA/wAAAP8AAAD/AAAA/wAAAP8A&#10;AAD/AAAA/wAAAP8AAAD/AAAA/wAAAP8AAAD/AAAA/wAAAP8AAAD/AAAA/wAAAP8AAAD/AAAA/wAA&#10;AP8AAAD/AAAA/wAAAP8AAAD/AAAA/wAAAP8AAAD/AAAA/wAAAP8AAAB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goCtv62r5r+tq+a/ravmv62r5r+t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P8AAAD/AAAA/wAAAP8AAAD/AAAA/wAAAP8AAAD/AAAA/wAAAP8AAAD/AAAA/wAA&#10;AP8AAAD/AAAA/wAAAP8AAAD/AAAA/wAAAP8AAAD/AAAA/wAAAP8AAAD/AAAA/wAAAP8AAAD/AAAA&#10;/wAAA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BXVnO/ravmv62r5r+tq+a/ravmv62r5jArKz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D/AAAA/wAAAP8AAAD/AAAA/wAAAP8AAAD/AAAA/wAAAP8AAAD/AAAA/wAAAP8AAAD/&#10;AAAA/wAAAP8AAAD/AAAA/wAAAP8AAAD/AAAA/wAAAP8AAAD/AAAA/wAAAP8AAAD/AAAA/wAAAP8A&#10;AAD/AAAAQ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4KArb+tq+a/ravmv62r5r+tq+a/rav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wAAAP8AAAD/AAAA/wAAAP8AAAD/AAAA/wAAAP8AAAD/&#10;AAAA/wAAAP8AAAD/AAAA/wAAAP8AAAD/AAAA/wAAAP8AAAD/AAAA/wAAAP8AAAD/AAAA/wAAAP8A&#10;AAD/AAAA/wAAAP8AAAD/AAAA/wAAAP8AAAB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V1Zzv62r5r+tq+a/ravmv62r5r+tq+YwKys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AAAADfAAAA/wAAAP8AAAD/AAAA/wAAAP8AAAD/AAAA/wAA&#10;AP8AAAD/AAAA/wAAAP8AAAD/AAAA/wAAAP8AAAD/AAAA/wAAAP8AAAD/AAAA/wAAAP8AAAD/AAAA&#10;/wAAAP8AAAD/AAAA/wAAAP8AAAD/AAAA/wAAA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gK2/ravm&#10;v62r5r+tq+a/ravmv62r5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AAAAEAAAABAAAAAQAAA&#10;AEAAAABAAAAAQAAAAEAAAABAAAAAQAAAAEAAAABAAAAAQAAAAEAAAABAAAAAQAAAAEAAAABAAAAA&#10;QAAAAEAAAABAAAAAQAAAAEAAAABAAAAAQAAAAEAAAABAAAAAQAAAAEAAAABAAAAAE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AAAAL8AAAD/&#10;AAAA/wAAAP8AAAD/AAAA/wAAAP8AAAD/AAAA/wAAAP8AAAD/AAAA/wAAAP8AAAD/AAAA/wAAAP8A&#10;AAD/AAAA/wAAAP8AAAD/AAAA/wAAAP8AAAD/AAAA/wAAAP8AAAD/AAAA/wAAAP8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goCtv62r5r+tq+a/ravmv62r5r+t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AFAAAACAAAAAgAAAAIAAAAC/AAAA/wAAAP8AAAD/AAAA&#10;/wAAAIAAAACAAAAAgAAAAIAAAACAAAAAgAAAAIAAAACAAAAAgAAAAIAAAACAAAAAgAAAAIAAAACA&#10;AAAAgAAAAIAAAACAAAAA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KArb+tq+a/ravmv62r5r+tq+a/&#10;rav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AAAA/wAAAP8AAAC/AAAAY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gK2/ravmv62r5r+tq+a/ravmv62r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7wAAAP8A&#10;AAD/AAAA/wAAAGAAAAAAAAAAAAAAAAAAAABgAAAAvwAAAL8AAAC/AAAA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goCtv62r5r+tq+a/ravmv62r5r+t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AAAAP8AAAD/AAAA/wAAAP8AAABAAAAAAAAAAAAAAAAAAAAAgA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MCwsOSEFAVndsa5CPgoCtj4KArXdsa5BI&#10;QUBWDAsLDg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AgAAA&#10;AIAAAACA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4KArb+tq+a/ravm&#10;v62r5r+tq+a/rav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AAAAD/AAAA/wAAAP8AAAD/AAAAQAAA&#10;AAAAAAAAAAAAAAAAAIA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IQUBWs6Kg&#10;2L+tq+a/ravmv62r5r+tq+a/ravmv62r5rOioNhIQUBW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MCwsOPDY1SGBXVnNgV1ZzYFdWczArKzoAAAAAAAAAAAAAAAAAAAAAAAAAAAAAAAAAAAAA&#10;AAAAAAAAAAAAAAAAAAAAAAAAAAAAAAAAAAAAAAAAAAAAAAAAAAAAAAAAAAAAAAAAAAAAAAAAAAAA&#10;AAAAAAAAAAAAAAAAAAAAAAAAAAAAAAAAAAAAAAAAAAAAAAAAAAAAAAAAAAAAAAAAAAAAAAAAAAAA&#10;AAAAAAAAAAAAAI+CgK2/ravmv62r5r+tq+a/ravmv62r5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A&#10;AAAA/wAAAP8AAAD/AAAA/wAAAIAAAAAAAAAAAAAAAAAAAACA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IQUBWv62r5r+tq+a/ravmv62r5r+tq+a/ravmv62r5r+tq+a/ravmv62r5khB&#10;QFY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V1Zzs6Kg2L+tq+a/ravmv62r5r+tq+a/ravmp5eWyTw2&#10;NUgAAAAAAAAAAAAAAAAAAAAAAAAAAAAAAAAAAAAAAAAAAAAAAAAAAAAAAAAAAAAAAAAAAAAAAAAA&#10;AAAAAAAAAAAAAAAAAAAAAAAAAAAAAAAAAAAAAAAAAAAAAAAAAAAAAAAAAAAAAAAAAAAAAAAAAAAA&#10;AAAAAAAAAAAAAAAAAAAAAAAAAAAAAAAAAAAAAAAAAACPgoCtv62r5r+tq+a/ravmv62r5r+tq+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AAAAP8AAAD/AAAA/wAAAP8AAAD/AAAArwAAAIAAAACAAAAA&#10;vwAAAP8AAAD/AAAA/wAAAP8AAACAAAAAgAAAAIAAAACAAAAAgAAAAIAAAACAAAAAgAAAAIAAAACA&#10;AAAAgAAAAIAAAACAAAAAgAAAAIAAAACAAAAAgA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a/ravm&#10;v62r5r+tq+a/ravmv62r5r+tq+a/ravmMCsrOg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3bGuQv62r5r+tq+a/ravm&#10;v62r5r+tq+a/ravmv62r5r+tq+a/ravmSEFAVgAAAAAAAAAAAAAAAAAAAAAAAAAAAAAAAAAAAAAA&#10;AAAAAAAAAAAAAAAAAAAAAAAAAAAAAAAAAAAAAAAAAAAAAAAAAAAAAAAAAAAAAAAAAAAAAAAAAAAA&#10;AAAAAAAAAAAAAAAAAAAAAAAAAAAAAAAAAAAAAAAAAAAAAAAAAAAAAAAAAAAAAAAAAAAAAAAAj4KA&#10;rb+tq+a/ravmv62r5r+tq+a/rav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AAAAD/AAAA/wAAAP8A&#10;AAD/AAAA/wAAAP8AAAD/AAAA/wAAAP8AAAD/AAAA/wAAAP8AAAD/AAAA/wAAAP8AAAD/AAAA/wAA&#10;AP8AAAD/AAAA/wAAAP8AAAD/AAAA/wAAAP8AAAD/AAAA/wAAAP8AAAD/AAAA/wAAAP8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bjYu7PDY1SDw2NUibjYu7v62r5r+tq+a/ravmv62r5o+CgK0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V1Zzv62r5r+tq+a/ravmv62r5r+tq+a/ravmv62r5r+tq+a/ravmv62r5r+tq+YwKys6AAAA&#10;AAAAAAAAAAAAAAAAAAAAAAAAAAAAAAAAAAAAAAAAAAAAAAAAAAAAAAAAAAAAAAAAAAAAAAAAAAAA&#10;AAAAAAAAAAAAAAAAAAAAAAAAAAAAAAAAAAAAAAAAAAAAAAAAAAAAAAAAAAAAAAAAAAAAAAAAAAAA&#10;AAAAAAAAAAAAAAAAAAAAAAAAAI+CgK2/ravmv62r5r+tq+a/ravmv62r5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wAAAP8AAAD/AAAA/wAAAP8AAAD/AAAA/wAAAP8AAAD/AAAA/wAAAP8AAAD/&#10;AAAA/wAAAP8AAAD/AAAA/wAAAP8AAAD/AAAA/wAAAP8AAAD/AAAA/wAAAP8AAAD/AAAA/wAAAP8A&#10;AAD/AAAA/wAAAP8AAAD/AAA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CAgK7+tq+a/ravmv62r5r+tq+azoqDYDAsLDgAAAAAAAAAADAsLDrOioNi/&#10;ravmv62r5r+tq+a/ravmJCAgKw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D/AAAA/wAAAP8AAAD/AAAA/wAA&#10;AP8AAAD/AAAA/wAAAP8AAAD/AAAA/wAAAP8AAAD/AAAA/wAAAP8AAAD/AAAA/wAAAP8AAAD/AAAA&#10;/wAAAP8AAAD/AAAA/wAAAP8AAAD/AAAA/wAAAP8AAAD/AAAA/w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BXVnO/ravmv62r5r+tq+a/ravma2Fg&#10;gQAAAAAAAAAAAAAAAAAAAABrYWCBv62r5r+tq+a/ravmv62r5mBXVnM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ExLZb+tq+a/ravmv62r&#10;5r+tq+ZgV1ZzAAAAAAAAAAAAAAAAj4KArb+tq+a/ravmv62r5r+tq+YkICArAAAAAAAAAAAAAAAA&#10;AAAAAAAAAAAAAAAAAAAAAAAAAAAAAAAAAAAAAAAAAAAAAAAAAAAAAAAAAAAAAAAAAAAAAAAAAAAA&#10;AAAAAAAAAAAAAAAAAAAAAAAAAAAAAAAAAAAAAAAAAAAAAAAAAAAAAAAAAAAAAAAAAAAAAAAAAAAA&#10;AAAAAAAAj4KArb+tq+a/ravmv62r5r+tq+a/rav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wAAAP8AAAD/AAAA/wAAAP8AAAD/AAAA/wAAAP8AAAD/AAAA/wAAAP8AAAD/AAAA/wAAAP8A&#10;AAD/AAAA/wAAAP8AAAD/AAAA/wAAAP8AAAD/AAAA/wAAAP8AAAD/AAAA/wAAAP8AAAD/AAAA/wAA&#10;AP8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jw2NUgAAAAAAAAAAAAAAAAAAAAAPDY1SL+tq+a/ravmv62r5r+t&#10;q+aPgoCt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uNi7u/ravmv62r5r+tq+a/ravmDAsLDgAAAAAAAAAAAAAAAEhBQFa/ravmv62r5r+t&#10;q+a/ravma2FggQAAAAAAAAAAAAAAAAAAAAAAAAAAAAAAAAAAAAAAAAAAAAAAAAAAAAAAAAAAAAAA&#10;AAAAAAAAAAAAAAAAAAAAAAAAAAAAAAAAAAAAAAAAAAAAAAAAAAAAAAAAAAAAAAAAAAAAAAAAAAAA&#10;AAAAAAAAAAAAAAAAAAAAAAAAAAAAAAAAAAAAAI+CgK2/ravmv62r5r+tq+a/ravmv62r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3wAAAP8AAAD/AAAA/wAAAP8AAAD/AAAA&#10;/wAAAP8AAAD/AAAA/wAAAP8AAAD/AAAA/wAAAP8AAAD/AAAA/wAAAP8AAAD/AAAA/wAAAP8AAAD/&#10;AAAA/wAAAP8AAAD/AAAA/wAAAP8AAAD/AAAA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s6Kg2L+tq+a/ravmv62r5r+tq+YwKys6AAAAAAAAAAAAAAAA&#10;AAAAADArKzq/ravmv62r5r+tq+a/ravms6Kg2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vmv62r5r+tq+a/ravmm42LuwAAAAAAAAAA&#10;AAAAAAAAAAAMCwsOv62r5r+tq+a/ravmv62r5o+CgK0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QAAAAQAAAAEAAAABAAAAAnwAAAP8AAAD/AAAA/wAAAP8AAABAAAAAQAAAAEAAAABAAAAAQAAA&#10;AEAAAABAAAAAQAAAAEAAAABAAAAAQAAAAEAAAABAAAAAQAAAAEAAAABAAAAAQAAAAB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ravmDAsLDgAAAAAAAAAAAAAAAAAAAAAMCwsOv62r5r+tq+a/ravmv62r5r+tq+Y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ys6v62r5r+t&#10;q+a/ravmv62r5o+CgK0AAAAAAAAAAAAAAAAAAAAAAAAAAL+tq+a/ravmv62r5r+tq+a/ravm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gAAAAAAAAAAAAAAAAAAAAAAAAAAAAAAAL+tq+a/&#10;ravmv62r5r+tq+a/ravmMCsrOg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DY1SL+tq+a/ravmv62r5r+tq+ZgV1ZzAAAAAAAAAAAAAAAAAAAAAAAAAACP&#10;goCtv62r5r+tq+a/ravmv62r5gwLCw4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YAAAAAAAAA&#10;AAAAAAAAAAAAAAAAAAAAAAC/ravmv62r5r+tq+a/ravmv62r5jArKzoAAAAAAAAAAI+CgK2/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BXVnO/ravmv62r5r+tq+a/ravmYFdW&#10;cwAAAAAAAAAAAAAAAAAAAAAAAAAAj4KArb+tq+a/ravmv62r5r+tq+YwKys6AAAAAAAAAAAAAAAA&#10;AAAAAAAAAAAAAAAA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mBXV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AAAAEAAAABAAAAAQAAAAE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AAAAAAAAAAAAAAAAAAAAAAAAAAAAAAAAv62r5r+tq+a/ravmv62r5r+t&#10;q+YwKys6AAAAAAAAAACPgoCt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V1Zzv62r5r+tq+a/ravmv62r5mBXVnMAAAAAAAAAAAAAAAAAAAAAAAAAAI+CgK2/ravmv62r5r+t&#10;q+a/ravmMCsrOgAAAAAAAAAAAAAAAAAAAAAAAAAAAAAAAL+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ZgV1Z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gAAAAAAAAAAAAAAAAAAAAAAAAAA&#10;AAAAAL+tq+a/ravmv62r5r+tq+a/ravmMCsrOgAAAAAAAAAAj4KArb+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FdWc7+tq+a/ravmv62r5r+tq+ZgV1ZzAAAAAAAAAAAAAAAA&#10;AAAAAAAAAACPgoCtv62r5r+tq+a/ravmv62r5jArKzoAAAAAAAAAAAAAAAAAAAAAAAAAAAAAAAC/&#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YFdW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YAAAAAAAAAAAAAAAAAAAAAAAAAAAAAAAC/ravmv62r5r+tq+a/ravmv62r5jArKzoAAAAAAAAA&#10;AI+CgK2/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BXVnO/ravmv62r5r+t&#10;q+a/ravmYFdWcwAAAAAAAAAAAAAAAAAAAAAAAAAAj4KArb+tq+a/ravmv62r5r+tq+YwKys6AAAA&#10;AAAAAAAAAAAAAAAAAAAAAAAAAAAA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mBXVn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AAAAAAAAAAAAAAAAAAAAAAAAAAAAAAAAv62r5r+tq+a/&#10;ravmv62r5r+tq+YwKys6AAAAAAAAAACPgoCt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V1Zzv62r5r+tq+a/ravmv62r5mBXVnMAAAAAAAAAAAAAAAAAAAAAAAAAAI+CgK2/&#10;ravmv62r5r+tq+a/ravmMCsrOgAAAAAAAAAAAAAAAAAAAAAAAAAAAAAAAL+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m42Lu7+tq+a/ravmv62r5r+tq+a/ravmp5eWyY+CgK2PgoCt&#10;j4KArY+CgK2PgoCtj4KArY+CgK2PgoCtj4KArY+CgK2PgoCtj4KArY+CgK2PgoCtj4KArY+CgK2P&#10;goCtj4KArY+CgK2PgoCtj4KArY+CgK2PgoCtj4KArY+CgK2PgoCtj4KArY+CgK2PgoCtj4KArY+C&#10;gK2PgoCtj4KArY+CgK2PgoCtj4KArY+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j4KArY+CgK2PgoCtj4KArY+CgK2PgoCtj4KArb+tq+a/ravm&#10;v62r5r+tq+a/ravms6Kg2I+CgK2PgoCtj4KArY+CgK2PgoCtj4KArY+CgK2PgoCtj4KArY+CgK2P&#10;goCtj4KArY+CgK2PgoCtj4KArY+CgK2PgoCtj4KArY+CgK2PgoCtj4KArY+CgK2PgoCtj4KArY+C&#10;gK2PgoCtj4KArY+CgK2PgoCtj4KArY+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j4KArY+CgK2PgoCtj4KArY+CgK2PgoCtj4KArY+CgK2PgoCt&#10;j4KArY+CgK2PgoCtj4KArY+CgK2PgoCtj4KArbOioNi/ravmv62r5r+tq+a/ravmv62r5o+CgK2P&#10;goCtj4KArY+CgK2PgoCtj4KArY+CgK2PgoCtj4KArY+CgK2PgoCtj4KArY+CgK2PgoCtj4KArY+C&#10;gK2PgoCtj4KArY+CgK2PgoCtj4KArY+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j4KArY+CgK2PgoCtj4KArY+CgK2PgoCtj4KArY+CgK2PgoCt&#10;j4KArY+CgK2PgoCtj4KArY+CgK2PgoCtj4KArY+CgK2PgoCtj4KArY+CgK2PgoCtj4KArY+CgK2P&#10;goCtj4KArbOioNi/ravmv62r5r+tq+a/ravmv62r5o+CgK2PgoCtj4KArY+CgK2PgoCtj4KArY+C&#10;gK2PgoCtj4KArY+CgK2PgoCtj4KArY+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j4KArY+CgK0kICA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ExLZb+tq+a/ravmv62r5r+tq+ZgV1ZzAAAA&#10;AAAAAAAAAAAAAAAAAAAAAACPgoCtv62r5r+tq+a/ravmv62r5iQgICsAAAAAAAAAAAAAAAAAAAAA&#10;AAAAAAAAAACPgoCtj4KArY+CgK2PgoCtj4KArY+CgK2PgoCtj4KArY+CgK2PgoCtj4KArY+CgK2P&#10;goCtj4KArY+CgK2PgoCtj4KArY+CgK2PgoCtj4KArY+CgK2PgoCtj4KArY+CgK2PgoCtj4KArbOi&#10;oNi/ravmv62r5r+tq+a/ravmv62r5o+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j4KArY+CgK2nl5bJv62r5r+tq+a/ravmv62r5r+tq+abjYu7&#10;j4KArY+CgK2PgoCtj4KArY+CgK2PgoCtj4KArY+CgK2PgoCtj4KArY+CgK2PgoCtj4KArY+CgK2P&#10;goCtj4KArY+CgK2PgoCtj4KArY+CgK2PgoCtj4KArY+CgK2PgoCtj4KArY+CgK2PgoCtj4KArY+C&#10;gK2PgoCtj4KArY+CgK2PgoCtj4KArY+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j4KArY+CgK2PgoCtj4KArY+CgK2PgoCtj4KArY+CgK2PgoCt&#10;j4KArY+CgK2nl5bJv62r5r+tq+a/ravmv62r5r+tq+abjYu7j4KArY+CgK2PgoCtj4KArY+CgK2P&#10;goCtj4KArY+CgK2PgoCtj4KArY+CgK2PgoCtj4KArY+CgK2PgoCtj4KArY+CgK2PgoCtj4KArY+C&#10;gK2PgoCtj4KArY+CgK2PgoCtj4KArY+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j4KArY+CgK2PgoCtj4KArY+CgK2PgoCtj4KArY+CgK2PgoCt&#10;j4KArY+CgK2PgoCtj4KArY+CgK2PgoCtj4KArY+CgK2PgoCtj4KArY+CgK2bjYu7v62r5r+tq+a/&#10;ravmv62r5r+tq+anl5bJj4KArY+CgK2PgoCtj4KArY+CgK2PgoCtj4KArY+CgK2PgoCtj4KArY+C&#10;gK2PgoCtj4KArY+CgK2PgoCtj4KArY+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62r5r+tq+a/&#10;ravmv62r5r+tq+YwKys6AAAAAAAAAAAAAAAAAAAAADArKzq/ravmv62r5r+tq+a/ravmv62r5g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rKzq/ravmv62r5r+t&#10;q+a/ravmv62r5mBXVn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avmv62r5r+tq+a/ravmv62r5o+CgK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goCtv62r&#10;5r+tq+a/ravmv62r5r+t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d2xrkAAAAAAAAAAAAAAAAAAAAAAAAAAAp5eWyb+tq+a/ravmv62r5r+t&#10;q+Y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FdWc7+t&#10;q+a/ravmv62r5r+tq+a/ravmMCsr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uNi7u/ravmv62r5r+tq+a/ravmMCsrOgAAAAAAAAAAAAAAAAAAAAAwKys6&#10;v62r5r+tq+a/ravmv62r5o+CgK0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Kys6v62r5r+tq+a/ravmv62r5r+tq+ZgV1Z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62r5r+tq+a/ravmv62r5r+tq+aP&#10;go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4KArb+tq+a/ravmv62r5r+tq+a/rav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kICArv62r5r+tq+a/ravmv62r5o+CgK0AAAAAAAAAAAAAAAAAAAAA&#10;AAAAAL+tq+a/ravmv62r5r+tq+anl5bJ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BXVnO/ravmv62r5r+tq+a/ravmv62r5j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3bGuQv62r5r+tq+a/ravmv62r5mBX&#10;VnMAAAAAAAAAAAAAAAAAAAAAYFdWc7+tq+a/ravmv62r5r+tq+ZrYWCBAAAAAAAAAAAAAAAAAAAA&#10;AAAAAAAAAAAAAAAAAAAAAAAAAAAAAAAAAAAAAAAAAAAAAAAAAAAAAAAAAAAAAAAAAAAAAAAAAAAA&#10;AAAAAAAAAAAAAAAAAAAAAAAAAAAAAAAAAAAAAAAAAAAAAAAAAAAAAAAAAABIQUBWj4KArY+CgK2P&#10;goCtj4KArY+CgK0kICA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srOr+tq+a/ravmv62r5r+tq+a/ravmYFdW&#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tq+a/ravmv62r5r+tq+a/ravmj4K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gK2/ravmv62r5r+tq+a/ravm&#10;v62r5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tq+a/ravmv62r5r+t&#10;q+azoqDYAAAAAAAAAAAAAAAAAAAAACQgICu/ravmv62r5r+tq+a/ravmg3d2ngAAAAAAAAAAAAAA&#10;AAAAAAAAAAAAAAAAAAAAAAAAAAAAAAAAAAAAAAAAAAAAAAAAAAAAAAAAAAAAAAAAAAAAAAAAAAAA&#10;AAAAAAAAAAAAAAAAAAAAAAAAAAAAAAAAAAAAAAAAAAAAAAAAAAAAAAAAAAAAAAAAAAAAAAAAAAAA&#10;AAAAAAAAAGthYIGPgoCtj4KArY+CgK2PgoCtj4K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V1Zzv62r5r+tq+a/ravmv62r&#10;5r+tq+YwKys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EFAVr+tq+a/ravmv62r5r+tq+anl5bJAAAAAAAAAAAAAAAAAAAAAKeXlsm/ravmv62r5r+tq+a/&#10;ravmPDY1S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rKzq/&#10;ravmv62r5r+tq+a/ravmv62r5mBXV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ravmv62r5r+tq+a/ravmv62r5o+CgK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PgoCtv62r5r+tq+a/ravmv62r5r+t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Dd3aev62r5r+tq+a/ravmv62r5jArKzoAAAAAAAAAAAAAAABgV1Zzv62r5r+tq+a/&#10;ravmv62r5khBQF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FdWc7+tq+a/ravmv62r5r+tq+a/ravmMCsr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zoqDYv62r5r+tq+a/ravmv62r5ndsa5AMCwsODAsL&#10;Dndsa5C/ravmv62r5r+tq+a/ravmp5eW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ys6v62r5r+tq+a/ravmv62r5r+tq+ZgV1Z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62r5r+tq+a/ravm&#10;v62r5r+tq+aPgo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KArb+tq+a/ravmv62r5r+tq+a/rav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EFAVr+tq+a/ravmv62r5r+tq+abjYu7JCAg&#10;KwAAAABIQUBWs6Kg2L+tq+a/ravmv62r5r+tq+YMCws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BXVnO/ravmv62r5r+tq+a/ravmv62r5jArKz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v62r5r+tq+a/ravmv62r5r+tq+a/ravmv62r5khBQF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srOr+tq+a/ravmv62r5r+t&#10;q+a/ravmYFdW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tq+a/ravmv62r5r+tq+a/ravmj4K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gK2/ravmv62r&#10;5r+tq+a/ravmv62r5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n&#10;l5bJv62r5r+tq+a/ravmv62r5r+tq+a/ravmv62r5r+tq+a/ravmv62r5r+tq+ZrYWC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V1Zzv62r5r+t&#10;q+a/ravmv62r5r+tq+YwKy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3bGuQv62r5r+tq+a/ravmv62r5r+tq+a/ravmv62r5r+tq+a/ravm&#10;v62r5ndsa5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rKzq/ravmv62r5r+tq+a/ravmv62r5mBXVn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avmv62r5r+tq+a/ravmv62r5o+CgK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goCtv62r5r+tq+a/ravmv62r5r+t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CAgK7OioNi/ravmv62r5r+tq+a/ravmv62r5r+tq+a/ravm&#10;v62r5r+tq+abjYu7DAsLD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FdWc7+tq+a/ravmv62r5r+tq+a/ravmMCsr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thYIG/ravmv62r5r+t&#10;q+a/ravmv62r5r+tq+a/ravmv62r5ndsa5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Kys6v62r5r+tq+a/ravmv62r5r+tq+ZgV1Z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62r&#10;5r+tq+a/ravmv62r5r+tq+aPgoC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4KArb+tq+a/ravmv62r5r+tq+a/rav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kICArs6Kg2L+t&#10;q+a/ravmv62r5r+tq+a/ravmv62r5r+tq+abjYu7DAsLD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BXVnO/ravmv62r5r+tq+a/ravmv62r&#10;5jArKz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CsrOndsa5Cnl5bJv62r5r+tq+anl5bJd2xrkDArKz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CsrOr+tq+a/&#10;ravmv62r5r+tq+a/ravmYFdW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tq+a/ravmv62r5r+tq+a/ravmj4K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10;gK2/ravmv62r5r+tq+a/ravmv62r5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wLCw5UTEtlj4KArb+tq+a/ravmv62r5o+CgK1IQUB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V1Zzv62r5r+tq+a/ravmv62r5r+tq+YwKys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rKzq/ravmv62r5r+tq+a/ravmv62r5mBXV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ravmv62r5r+tq+a/ravm&#10;v62r5o+CgK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goCtv62r5r+tq+a/ravmv62r5r+tq+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FdWc7+tq+a/ravmv62r5r+tq+a/ravmMCsr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CsrOr+tq+a/ravmv62r5r+tq+a/&#10;ravmYFdW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Kys6v62r5r+tq+a/ravmv62r5r+t&#10;q+ZgV1Z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62r5r+tq+a/ravmv62r5r+tq+aPgo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KArb+tq+a/ravmv62r&#10;5r+tq+a/rav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BXVnO/ravmv62r5r+t&#10;q+a/ravmv62r5jArKz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rKzq/ravmv62r5r+tq+a/ravmv62r5mBXV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srOr+tq+a/ravmv62r5r+tq+a/ravmYFdW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tq+a/ravmv62r5r+tq+a/ravmj4KA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gK2/ravmv62r5r+tq+a/ravmv62r5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gK2/ravmv62r5r+t&#10;q+a/ravmv62r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V1Zzv62r5r+tq+a/ravmv62r5r+tq+YwKys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V1Zzv62r5r+tq+a/&#10;ravmv62r5r+tq+YwKys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s6v62r5r+tq+a/ravmv62r5r+tq+ZgV1Z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Kys6v62r5r+tq+a/ravmv62r5r+tq+ZgV1Z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rKzq/ravmv62r5r+tq+a/ravmv62r5mBXVn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ravmv62r&#10;5r+tq+a/ravmv62r5o+CgK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goCtv62r5r+tq+a/ravmv62r5r+t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goCtv62r5r+tq+a/ravmv62r5r+t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FdWc7+tq+a/ravmv62r5r+tq+a/ravmMCsr&#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FdWc7+tq+a/ravmv62r5r+tq+a/ravmMCsr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srOr+tq+a/ravm&#10;v62r5r+tq+a/ravmYFdW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CsrOr+tq+a/ravmv62r5r+tq+a/ravmYFdW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ys6v62r5r+tq+a/&#10;ravmv62r5r+tq+ZgV1Z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62r5r+tq+a/ravmv62r5r+tq+aPgoC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4KArb+t&#10;q+a/ravmv62r5r+tq+a/rav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4KArb+tq+a/ravmv62r5r+tq+a/rav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BXVnO/&#10;ravmv62r5r+tq+a/ravmv62r5jArKz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XVnO/ravmv62r5r+tq+a/ravmv62r5jAr&#10;Kz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rKzq/ravmv62r5r+tq+a/ravmv62r5mBXVn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rKzq/ravmv62r&#10;5r+tq+a/ravmv62r5mBXV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srOr+tq+a/ravmv62r5r+tq+a/ravmYFdW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tq+a/ravmv62r5r+tq+a/ravm&#10;j4KA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gK2/ravmv62r5r+tq+a/ravmv62r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gK2/&#10;ravmv62r5r+tq+a/ravmv62r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V1Zzv62r5r+tq+a/ravmv62r5r+tq+YwKys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V1Zz&#10;v62r5r+tq+a/ravmv62r5r+tq+YwKys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ys6v62r5r+tq+a/ravmv62r5r+tq+Zg&#10;V1Z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ys6v62r5r+tq+a/ravmv62r5r+tq+ZgV1Z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rKzq/ravmv62r5r+tq+a/ravmv62r5mBX&#10;V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avmv62r5r+tq+a/ravmv62r5o+Cg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goCtv62r5r+tq+a/ravmv62r&#10;5r+t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goCtv62r5r+tq+a/ravmv62r5r+t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FdWc7+tq+a/ravmv62r5r+t&#10;q+a/ravm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FdWc7+tq+a/ravmv62r5r+tq+a/ravm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sr&#10;Or+tq+a/ravmv62r5r+tq+a/ravmYFdW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srOr+tq+a/ravmv62r5r+tq+a/ravm&#10;YFdW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Kys6&#10;v62r5r+tq+a/ravmv62r5r+tq+ZgV1Z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62r5r+tq+a/ravmv62r5r+tq+aPgoC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KArb+tq+a/ravmv62r5r+tq+a/rav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KArb+tq+a/ravmv62r5r+t&#10;q+a/rav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XVnO/ravmv62r5r+tq+a/ravmv62r5jArKz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XVnO/ravmv62r5r+tq+a/&#10;ravmv62r5jArKz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rKzq/ravmv62r5r+tq+a/ravmv62r5mBXVn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r&#10;Kzq/ravmv62r5r+tq+a/ravmv62r5mBXVn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srOr+tq+a/ravmv62r5r+tq+a/ravmYFdW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tq+a/ravmv62r&#10;5r+tq+a/ravmj4K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gK2/ravmv62r5r+tq+a/ravmv62r5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gK2/ravmv62r5r+tq+a/ravmv62r5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V1Zzv62r5r+tq+a/ravmv62r5r+tq+YwKys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V1Zzv62r5r+tq+a/ravmv62r5r+tq+YwKys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ys6v62r5r+tq+a/ravm&#10;v62r5r+tq+ZgV1Z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ys6v62r5r+tq+a/ravmv62r5r+tq+ZgV1Z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rKzq/ravmv62r5r+tq+a/&#10;ravmv62r5mBXV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avmv62r5r+tq+a/ravmv62r5o+Cg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goCtv62r5r+t&#10;q+a/ravmv62r5r+t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goCtv62r5r+tq+a/ravmv62r5r+t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FdWc7+tq+a/&#10;ravmv62r5r+tq+a/ravmMCsr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FdWc7+tq+a/ravmv62r5r+tq+a/ravmMCsr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srOr+tq+a/ravmv62r5r+tq+a/ravmYFdW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srOr+tq+a/ravmv62r&#10;5r+tq+a/ravmYFdW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ys6v62r5r+tq+a/ravmv62r5r+tq+ZgV1Z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62r5r+tq+a/ravmv62r5r+tq+aPgoC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KArb+tq+a/ravmv62r5r+tq+a/rav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4KArb+tq+a/&#10;ravmv62r5r+tq+a/rav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XVnO/ravmv62r5r+tq+a/ravmv62r5jArKz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XVnO/ravm&#10;v62r5r+tq+a/ravmv62r5jArKz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rKzq/ravmv62r5r+tq+a/ravmv62r5mBXVn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q/ravmv62r5r+tq+a/ravmv62r5mBXV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CsrOr+tq+a/ravmv62r5r+tq+a/ravmYFdW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t&#10;q+a/ravmv62r5r+tq+a/ravmj4KA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gK2/ravmv62r5r+tq+a/ravmv62r&#10;5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gK2/ravmv62r5r+tq+a/ravmv62r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V1Zzv62r5r+tq+a/ravmv62r5r+t&#10;q+YwKys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V1Zzv62r5r+tq+a/ravmv62r5r+tq+YwKys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ys6v62r&#10;5r+tq+a/ravmv62r5r+tq+ZgV1Z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ys6v62r5r+tq+a/ravmv62r5r+tq+ZgV1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rKzq/ravm&#10;v62r5r+tq+a/ravmv62r5mBXV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vmv62r5r+tq+a/ravmv62r5o+CgK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goCtv62r5r+tq+a/ravmv62r5r+t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goCtv62r5r+tq+a/ravmv62r5r+t&#10;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FdWc7+tq+a/ravmv62r5r+tq+a/ravmMCsr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FdWc7+tq+a/ravmv62r5r+tq+a/&#10;ravmMCsr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CsrOr+tq+a/ravmv62r5r+tq+a/ravmYFdW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srOr+t&#10;q+a/ravmv62r5r+tq+a/ravmYFdW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Kys6v62r5r+tq+a/ravmv62r5r+tq+ZgV1Z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62r5r+tq+a/ravmv62r&#10;5r+tq+aPgo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4KArb+tq+a/ravmv62r5r+tq+a/rav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KArb+tq+a/ravmv62r5r+tq+a/rav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XVnO/ravmv62r5r+tq+a/ravmv62r5jArKz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BXVnO/ravmv62r5r+tq+a/ravmv62r5jArKz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rKzq/ravmv62r5r+tq+a/ravm&#10;v62r5mBXV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rKzq/ravmv62r5r+tq+a/ravmv62r5mBXVn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AsLDjArKzowKys6MCsrOjArKzow&#10;Kys6GBYVH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rKzowKys6MCsrOjArKzowKys6JCAgK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QgICswKys6MCsrOjAr&#10;KzowKys6MCsrO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QgICswKys6MCsrOjArKzowKys6MCsr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YFhUdMCsrOjArKzow&#10;Kys6MCsrOjArKzoMCwsO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FhUdMCsrOjArKzowKys6MCsrOjArKzoMCws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CwsOMCsrOjArKzowKys6MCsrOjArKzoYFhU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MCwsOMCsrOjArKzowKys6MCsr&#10;OjArKzoYFhU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AAACAAAAAvwAAAL8AAAC/&#10;AAAAjwAAAF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&#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AAA&#10;AHAAAACvAAAAvwAAAL8AAACfAAAAYAAAA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IAAAACAAAA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CAAAAAAAAAAAAAAAAAAAAAAAAA&#10;AAAAAAAAAAAAAAAAAAAAAAAAAAAAAAAAAAAAAAAAAAAAAAAAAAAAAAAAAAAAAAAAAAAAAAAAAAAA&#10;AAAAAAAAAAAAAAAAAAAAAB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gAAAAAAAAAAAAAAAAAAAAAAAAAAAAAAAAAAAAAAAAAAAAAAAAAAAAAAAAAAAAAAAAAAAAAAA&#10;AAAAAAAAAAAAAAAAAAAAAAAAAAAAAAAAAAAAAAAAAAAAAAAAAABA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I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GAAAAAAAAAAAAAAAAAAAAAAAAAAAAAAAAAAAAAAAAAA&#10;AAAAAAAAAAAAAAAAAAAAAAAAAAAAAAAAAAAAAAAAAAAAAAAAAAAAAAAAAAAAAAAAAAAAAAAAAAAA&#10;AAAAQA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C/AAAAAAAAAAAAAAAAAAAAAAAAAAAAAAAAAAAAAAAAAAAAAAAAAAAA&#10;AAAAAAAAAAAAAAAAAAAAAAAAAAAAAAAAAAAAAAAAAAAAAAAAAAAAAAAAAAAAAAAAAAAAAAA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L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E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jwAAAAAAAAAAAAAAAAAAAAAA&#10;AAAAAAAAAAAAAAAAAAAAAAAAAAAAAAAAAAAAAAAAAAAAAAAAAAAAAAAAAAAAAAAAAAAAAAAAAAAA&#10;AAAAAAAAAAAAAAAAAAAAAAAA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AAAIAAAACA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j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AAAAcAAAAAAAAAAAAAAAAAAAAAAAAAAAAAAAAAAAAAAAAAAAAAAAAAAAAAAAAAAAAAAAAAAA&#10;AAAAAAAAAAAAAAAAAAAAAAAAAAAAAAAAAAAAAAAAAAAAAAAAAAAAAAAAAAAAAAAAAAAAAAAAAAAA&#10;AAAAAI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AAAAAAAAAAAAAAAAAAAAAAAAAAAAAAAAAAAAAAAAAAAAAAAAAAAAAAAAAAAAAAAA&#10;AAAAAAAAAAAAAAAAAAAAAAAAAAAAAAAAAAAAAAAAAAAAAAAAAAAAAAAAAAAAAAAAAAAAAAAAAAAA&#10;AAAAYAAAAL8AAAC/AA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QAAAAEAAAABAAAAA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AAAADfAAAA/wAAAIAAAAAAAAAAAAAAAAAAAAAAAAAAAAAAAAAAAAAA&#10;AAAAAAAAAAAAAAAAAAAAAAAAAAAAAAAAAAAAAAAAAAAAAAAAAAAAAAAAAAAAAAAAAAAAAAAAAAAA&#10;AAAAAAAAAAAAAAAAAAAAAAAAAAAAAAAAAAC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AAACvAAAAgAAAAAAAAAAAAAAAAAAAAAAAAAAAAAAAAAAAAAAA&#10;AAAAAAAAAAAAAAAAAAAAAAAAAAAAAAAAAAAAAAAAAAAAAAAAAAAAAAAAAAAAAAAAAAAAAAAAAAAA&#10;AAAAAAAAAAAAAAAAAAAAAAAAAAAAAAAAAI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AAABwAAAAAAAAAAAAAAAAAAAAAAAAAAAAAAAAAAAAAAAAAAAAAAAA&#10;AAAAAAAAAAAAAAAAAAAAAAAAAAAAAAAAAAAAAAAAAAAAAAAAAAAAAAAAAAAAAAAAAAAAAAAAAAAA&#10;AAAAAAAAAAAAAAAAAAAAAAAAQAAAAP8AAAD/AAAA/wAAA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AgAAAAIAAAACAA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CAAAAAAAAA&#10;AAAAAAAAAAAAAAAAAAAAAAAAAAAAAAAAAAAAAAAAAAAAAAAAAAAAAAAAAAAAAAAAAAAAAAAAAAAA&#10;AAAAAAAAAAAAAAAAAAAAAAAAAAAAAAAAAAAAAAAAAAAAAAAAAAAAAAAAAAAAAAAAQAAAAIAAAACA&#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wAAAIAAAAAAAAAA&#10;AAAAAAAAAAAAAAAAAAAAAAAAAAAAAAAAAAAAAAAAAAAAAAAAAAAAAAAAAAAAAAAAAAAAAAAAAAAA&#10;AAAAAAAAAAAAAAAAAAAAAAAAAAAAAAAAAAAAAAAAAAAAAAAAAAAAAAAAAAAAAAC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vAAAAvwAAAAAAAAAAAAAAAAAA&#10;AAAAAAAAAAAAAAAAAAAAAAAAAAAAAAAAAAAAAAAAAAAAAAAAAAAAAAAAAAAAAAAAAAAAAAAAAAAA&#10;AAAAAAAAAAAAAAAAAAAAAAAAAAAAAAAAAAAAAAAAAAAAAAAAAAAAAEAAAAD/AAAA/wAAAP8AAAB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AAAACfAAAAAAAAAAAAAAAAAAAA&#10;AAAAAAAAAAAAAAAAAAAAAAAAAAAAAAAAAAAAAAAAAAAAAAAAAAAAAAAAAAAAAAAAAAAAAAAAAAAA&#10;AAAAAAAAAAAAAAAAAAAAAAAAAAAAAAAAAAAAAAAAAAAAAAAAAAAAQAAAAP8AAAD/AAAA/wAAAE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CAAAAAAAAAAAAAAAAAAAAAAAAAAAAAAAAAAAAAAAAAAAAAAAAAAAAAAAAA&#10;AAAAAAAAAAAAAAAAAAAAAAAAAAAAAAAAAAAAAAAAAAAAAAAAAAAAAAAAAAAAAAAAAAAAAAAAAAAA&#10;AAAAAAAAAAAAAAAAIAAAAEAAAABAAAAAQ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8AAAD/&#10;AAAA/wAAAL8AAAAAAAAAAAAAAAAAAAAAAAAAAAAAAAAAAAAAAAAAAAAAAAAAAAAAAAAAAAAAAAAA&#10;AAAAAAAAAAAAAAAAAAAAAAAAAAAAAAAAAAAAAAAAAAAAAAAAAAAAAAAAAAAAAAAAAAAAAAAAAAAA&#10;AAAAAAAwAAAAvwAAAL8AAAC/AAAAM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AAL8A&#10;AAD/AAAAvwAAAAAAAAAAAAAAAAAAAAAAAAAAAAAAAAAAAAAAAAAAAAAAAAAAAAAAAAAAAAAAAAAA&#10;AAAAAAAAAAAAAAAAAAAAAAAAAAAAAAAAAAAAAAAAAAAAAAAAAAAAAAAAAAAAAAAAAAAAAAAAAAAA&#10;AAAAAEAAAAD/AAAA/wAAAP8AAAB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wAAAP8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AD/AAAA/wAAAL8AAAAAAAAAAAAAAAAAAAAAAAAAAAAAAAAAAAAA&#10;AAAAAAAAAAAAAAAAAAAAAAAAAAAAAAAAAAAAAAAAAAAAAAAAAAAAAAAAAAAAAAAAAAAAAAAAAAAA&#10;AAAAAAAAAAAAAAAAAAAAAAAAAAAAAAAAAAAgAAAAgAAAAIAAAACAA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wAAAP8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AAYABgAGAAYABgAGAAYABgAGAAYABgAGAAYABgAGAAYABgAGAAYABgAGAAYABgAGAAYABgA&#10;GAAYABgAGAAYABgAGAAYABgAGAAYABgAGAAYABgAGAAYABgAGAAYABgAGAAYABgAGAAYABgAGAAY&#10;ABgA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">
                <v:shape id="Text Box 15" o:spid="_x0000_s1030" type="#_x0000_t202" style="position:absolute;top:33982;width:71507;height:17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19057141" w14:textId="77777777" w:rsidR="00507C29" w:rsidRDefault="00507C29" w:rsidP="00507C29">
                        <w:pPr>
                          <w:jc w:val="both"/>
                          <w:rPr>
                            <w:rFonts w:cstheme="minorHAnsi"/>
                          </w:rPr>
                        </w:pPr>
                        <w:r>
                          <w:rPr>
                            <w:rFonts w:cstheme="minorHAnsi"/>
                            <w:b/>
                            <w:bCs/>
                          </w:rPr>
                          <w:t xml:space="preserve">Extended Data Figure 2. Reduced </w:t>
                        </w:r>
                        <w:r w:rsidRPr="007F0329">
                          <w:rPr>
                            <w:rFonts w:cstheme="minorHAnsi"/>
                            <w:b/>
                            <w:bCs/>
                            <w:i/>
                            <w:iCs/>
                          </w:rPr>
                          <w:t>mig-6L</w:t>
                        </w:r>
                        <w:r>
                          <w:rPr>
                            <w:rFonts w:cstheme="minorHAnsi"/>
                            <w:b/>
                            <w:bCs/>
                          </w:rPr>
                          <w:t xml:space="preserve"> activity does not impact </w:t>
                        </w:r>
                        <w:r w:rsidRPr="00CF00E6">
                          <w:rPr>
                            <w:rFonts w:cstheme="minorHAnsi"/>
                            <w:b/>
                            <w:bCs/>
                            <w:i/>
                            <w:iCs/>
                          </w:rPr>
                          <w:t>Plag-</w:t>
                        </w:r>
                        <w:proofErr w:type="gramStart"/>
                        <w:r w:rsidRPr="00CF00E6">
                          <w:rPr>
                            <w:rFonts w:cstheme="minorHAnsi"/>
                            <w:b/>
                            <w:bCs/>
                            <w:i/>
                            <w:iCs/>
                          </w:rPr>
                          <w:t>2::</w:t>
                        </w:r>
                        <w:proofErr w:type="gramEnd"/>
                        <w:r w:rsidRPr="00CF00E6">
                          <w:rPr>
                            <w:rFonts w:cstheme="minorHAnsi"/>
                            <w:b/>
                            <w:bCs/>
                            <w:i/>
                            <w:iCs/>
                          </w:rPr>
                          <w:t>GFP</w:t>
                        </w:r>
                        <w:r>
                          <w:rPr>
                            <w:rFonts w:cstheme="minorHAnsi"/>
                            <w:b/>
                            <w:bCs/>
                          </w:rPr>
                          <w:t xml:space="preserve"> or </w:t>
                        </w:r>
                        <w:r w:rsidRPr="00EC49B2">
                          <w:rPr>
                            <w:rFonts w:cstheme="minorHAnsi"/>
                            <w:b/>
                            <w:bCs/>
                            <w:i/>
                            <w:iCs/>
                          </w:rPr>
                          <w:t xml:space="preserve">GLP-1(NICD)::GFP </w:t>
                        </w:r>
                        <w:r>
                          <w:rPr>
                            <w:rFonts w:cstheme="minorHAnsi"/>
                            <w:b/>
                            <w:bCs/>
                          </w:rPr>
                          <w:t>expression.</w:t>
                        </w:r>
                        <w:r>
                          <w:rPr>
                            <w:rFonts w:cstheme="minorHAnsi"/>
                          </w:rPr>
                          <w:t xml:space="preserve"> </w:t>
                        </w:r>
                        <w:r w:rsidRPr="009A363B">
                          <w:rPr>
                            <w:rFonts w:cstheme="minorHAnsi"/>
                          </w:rPr>
                          <w:t>(</w:t>
                        </w:r>
                        <w:r>
                          <w:rPr>
                            <w:rFonts w:cstheme="minorHAnsi"/>
                            <w:b/>
                            <w:bCs/>
                          </w:rPr>
                          <w:t>a</w:t>
                        </w:r>
                        <w:r w:rsidRPr="009A363B">
                          <w:rPr>
                            <w:rFonts w:cstheme="minorHAnsi"/>
                          </w:rPr>
                          <w:t>) Boxplot scoring</w:t>
                        </w:r>
                        <w:r>
                          <w:rPr>
                            <w:rFonts w:cstheme="minorHAnsi"/>
                          </w:rPr>
                          <w:t xml:space="preserve"> the total </w:t>
                        </w:r>
                        <w:r w:rsidRPr="007F0329">
                          <w:rPr>
                            <w:rFonts w:cstheme="minorHAnsi"/>
                            <w:i/>
                            <w:iCs/>
                          </w:rPr>
                          <w:t>Plag-</w:t>
                        </w:r>
                        <w:proofErr w:type="gramStart"/>
                        <w:r w:rsidRPr="007F0329">
                          <w:rPr>
                            <w:rFonts w:cstheme="minorHAnsi"/>
                            <w:i/>
                            <w:iCs/>
                          </w:rPr>
                          <w:t>2::</w:t>
                        </w:r>
                        <w:proofErr w:type="gramEnd"/>
                        <w:r w:rsidRPr="007F0329">
                          <w:rPr>
                            <w:rFonts w:cstheme="minorHAnsi"/>
                            <w:i/>
                            <w:iCs/>
                          </w:rPr>
                          <w:t>GFP</w:t>
                        </w:r>
                        <w:r>
                          <w:rPr>
                            <w:rFonts w:cstheme="minorHAnsi"/>
                          </w:rPr>
                          <w:t xml:space="preserve"> fluorescence intensity in anterior and posterior DTCs</w:t>
                        </w:r>
                        <w:r w:rsidRPr="009A363B">
                          <w:rPr>
                            <w:rFonts w:cstheme="minorHAnsi"/>
                          </w:rPr>
                          <w:t xml:space="preserve"> of </w:t>
                        </w:r>
                        <w:r>
                          <w:rPr>
                            <w:rFonts w:cstheme="minorHAnsi"/>
                          </w:rPr>
                          <w:t xml:space="preserve">adult </w:t>
                        </w:r>
                        <w:r w:rsidRPr="009A363B">
                          <w:rPr>
                            <w:rFonts w:cstheme="minorHAnsi"/>
                          </w:rPr>
                          <w:t>hermaphrodites of the indicated genotypes</w:t>
                        </w:r>
                        <w:r>
                          <w:rPr>
                            <w:rFonts w:cstheme="minorHAnsi"/>
                          </w:rPr>
                          <w:t xml:space="preserve"> (mid L4 + 24h at 1</w:t>
                        </w:r>
                        <w:r w:rsidRPr="009A363B">
                          <w:rPr>
                            <w:rFonts w:cstheme="minorHAnsi"/>
                          </w:rPr>
                          <w:t>5</w:t>
                        </w:r>
                        <m:oMath>
                          <m:r>
                            <w:rPr>
                              <w:rFonts w:ascii="Cambria Math" w:hAnsi="Cambria Math" w:cstheme="minorHAnsi"/>
                            </w:rPr>
                            <m:t>°</m:t>
                          </m:r>
                        </m:oMath>
                        <w:r w:rsidRPr="009A363B">
                          <w:rPr>
                            <w:rFonts w:cstheme="minorHAnsi"/>
                          </w:rPr>
                          <w:t>C</w:t>
                        </w:r>
                        <w:r>
                          <w:rPr>
                            <w:rFonts w:cstheme="minorHAnsi"/>
                          </w:rPr>
                          <w:t>)</w:t>
                        </w:r>
                        <w:r w:rsidRPr="009A363B">
                          <w:rPr>
                            <w:rFonts w:cstheme="minorHAnsi"/>
                          </w:rPr>
                          <w:t xml:space="preserve">. Sample sizes, from left to right: </w:t>
                        </w:r>
                        <w:r>
                          <w:rPr>
                            <w:rFonts w:cstheme="minorHAnsi"/>
                          </w:rPr>
                          <w:t>15, 12, 15, 15. (</w:t>
                        </w:r>
                        <w:r w:rsidRPr="008876E6">
                          <w:rPr>
                            <w:rFonts w:cstheme="minorHAnsi"/>
                            <w:b/>
                            <w:bCs/>
                          </w:rPr>
                          <w:t>b</w:t>
                        </w:r>
                        <w:r>
                          <w:rPr>
                            <w:rFonts w:cstheme="minorHAnsi"/>
                          </w:rPr>
                          <w:t xml:space="preserve">) </w:t>
                        </w:r>
                        <w:r w:rsidRPr="009A363B">
                          <w:rPr>
                            <w:rFonts w:cstheme="minorHAnsi"/>
                          </w:rPr>
                          <w:t>Boxplot scoring</w:t>
                        </w:r>
                        <w:r>
                          <w:rPr>
                            <w:rFonts w:cstheme="minorHAnsi"/>
                          </w:rPr>
                          <w:t xml:space="preserve"> the total </w:t>
                        </w:r>
                        <w:r>
                          <w:rPr>
                            <w:rFonts w:cstheme="minorHAnsi"/>
                            <w:i/>
                            <w:iCs/>
                          </w:rPr>
                          <w:t>GLP-1(NICD</w:t>
                        </w:r>
                        <w:proofErr w:type="gramStart"/>
                        <w:r>
                          <w:rPr>
                            <w:rFonts w:cstheme="minorHAnsi"/>
                            <w:i/>
                            <w:iCs/>
                          </w:rPr>
                          <w:t>)::</w:t>
                        </w:r>
                        <w:proofErr w:type="gramEnd"/>
                        <w:r>
                          <w:rPr>
                            <w:rFonts w:cstheme="minorHAnsi"/>
                            <w:i/>
                            <w:iCs/>
                          </w:rPr>
                          <w:t>GFP</w:t>
                        </w:r>
                        <w:r>
                          <w:rPr>
                            <w:rFonts w:cstheme="minorHAnsi"/>
                          </w:rPr>
                          <w:t xml:space="preserve"> fluorescence intensity in anterior and posterior distal gonads </w:t>
                        </w:r>
                        <w:r w:rsidRPr="009A363B">
                          <w:rPr>
                            <w:rFonts w:cstheme="minorHAnsi"/>
                          </w:rPr>
                          <w:t xml:space="preserve">of </w:t>
                        </w:r>
                        <w:r>
                          <w:rPr>
                            <w:rFonts w:cstheme="minorHAnsi"/>
                          </w:rPr>
                          <w:t>adult</w:t>
                        </w:r>
                        <w:r w:rsidRPr="009A363B">
                          <w:rPr>
                            <w:rFonts w:cstheme="minorHAnsi"/>
                          </w:rPr>
                          <w:t xml:space="preserve"> hermaphrodites of the indicated </w:t>
                        </w:r>
                        <w:r w:rsidRPr="00145795">
                          <w:rPr>
                            <w:rFonts w:cstheme="minorHAnsi"/>
                          </w:rPr>
                          <w:t>genotypes (mid L4 + 24h at 15</w:t>
                        </w:r>
                        <m:oMath>
                          <m:r>
                            <w:rPr>
                              <w:rFonts w:ascii="Cambria Math" w:hAnsi="Cambria Math" w:cstheme="minorHAnsi"/>
                            </w:rPr>
                            <m:t>°</m:t>
                          </m:r>
                        </m:oMath>
                        <w:r w:rsidRPr="00145795">
                          <w:rPr>
                            <w:rFonts w:cstheme="minorHAnsi"/>
                          </w:rPr>
                          <w:t>C). Sample sizes, from left to right: 16, 14, 15, 14. (</w:t>
                        </w:r>
                        <w:proofErr w:type="spellStart"/>
                        <w:proofErr w:type="gramStart"/>
                        <w:r w:rsidRPr="00145795">
                          <w:rPr>
                            <w:rFonts w:cstheme="minorHAnsi"/>
                            <w:b/>
                            <w:bCs/>
                          </w:rPr>
                          <w:t>a,b</w:t>
                        </w:r>
                        <w:proofErr w:type="spellEnd"/>
                        <w:proofErr w:type="gramEnd"/>
                        <w:r w:rsidRPr="00145795">
                          <w:rPr>
                            <w:rFonts w:cstheme="minorHAnsi"/>
                          </w:rPr>
                          <w:t xml:space="preserve">) </w:t>
                        </w:r>
                        <w:r w:rsidRPr="000A2112">
                          <w:rPr>
                            <w:rFonts w:cstheme="minorHAnsi"/>
                          </w:rPr>
                          <w:t>NS, Not significant (p&gt;0.05) by (</w:t>
                        </w:r>
                        <w:r w:rsidRPr="000A2112">
                          <w:rPr>
                            <w:rFonts w:cstheme="minorHAnsi"/>
                            <w:b/>
                            <w:bCs/>
                          </w:rPr>
                          <w:t>a</w:t>
                        </w:r>
                        <w:r w:rsidRPr="000A2112">
                          <w:rPr>
                            <w:rFonts w:cstheme="minorHAnsi"/>
                          </w:rPr>
                          <w:t>) Kruskal-Wallis with Dunn’s multiple comparisons, (</w:t>
                        </w:r>
                        <w:r w:rsidRPr="000A2112">
                          <w:rPr>
                            <w:rFonts w:cstheme="minorHAnsi"/>
                            <w:b/>
                            <w:bCs/>
                          </w:rPr>
                          <w:t>b</w:t>
                        </w:r>
                        <w:r w:rsidRPr="000A2112">
                          <w:rPr>
                            <w:rFonts w:cstheme="minorHAnsi"/>
                          </w:rPr>
                          <w:t xml:space="preserve">) </w:t>
                        </w:r>
                        <w:r w:rsidRPr="000A2112">
                          <w:t>one way ANOVA with Tukey’s multiple comparisons</w:t>
                        </w:r>
                        <w:r w:rsidRPr="000A2112">
                          <w:rPr>
                            <w:rFonts w:cstheme="minorHAnsi"/>
                          </w:rPr>
                          <w:t>.</w:t>
                        </w:r>
                      </w:p>
                      <w:p w14:paraId="00D6836A" w14:textId="77777777" w:rsidR="00507C29" w:rsidRPr="008459EA" w:rsidRDefault="00507C29" w:rsidP="00507C29">
                        <w:pPr>
                          <w:pStyle w:val="Caption"/>
                          <w:rPr>
                            <w:rFonts w:ascii="Calibri" w:eastAsia="Calibri" w:hAnsi="Calibri" w:cs="Arial"/>
                            <w:b/>
                            <w:bCs/>
                            <w:noProof/>
                          </w:rPr>
                        </w:pPr>
                      </w:p>
                    </w:txbxContent>
                  </v:textbox>
                </v:shape>
                <v:shape id="Picture 3" o:spid="_x0000_s1031" type="#_x0000_t75" alt="A diagram of a diagram of a number of different types of lines&#10;&#10;Description automatically generated with medium confidence" style="position:absolute;left:682;width:69780;height:3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">
                  <v:imagedata r:id="rId7" o:title="A diagram of a diagram of a number of different types of lines&#10;&#10;Description automatically generated with medium confidence"/>
                </v:shape>
                <w10:wrap type="square"/>
              </v:group>
            </w:pict>
          </mc:Fallback>
        </mc:AlternateContent>
      </w:r>
    </w:p>
    <w:p w14:paraId="3992B625" w14:textId="1E689313" w:rsidR="00605F04" w:rsidRDefault="00605F04" w:rsidP="00507C29">
      <w:pPr>
        <w:jc w:val="both"/>
        <w:rPr>
          <w:rFonts w:cstheme="minorHAnsi"/>
        </w:rPr>
      </w:pPr>
    </w:p>
    <w:p w14:paraId="76EC3A03" w14:textId="220CF28D" w:rsidR="00605F04" w:rsidRDefault="00605F04" w:rsidP="00507C29">
      <w:pPr>
        <w:jc w:val="both"/>
        <w:rPr>
          <w:rFonts w:cstheme="minorHAnsi"/>
        </w:rPr>
      </w:pPr>
    </w:p>
    <w:p w14:paraId="77AF1EB7" w14:textId="77D37E9F" w:rsidR="00605F04" w:rsidRDefault="00605F04" w:rsidP="00507C29">
      <w:pPr>
        <w:jc w:val="both"/>
        <w:rPr>
          <w:rFonts w:cstheme="minorHAnsi"/>
        </w:rPr>
      </w:pPr>
    </w:p>
    <w:p w14:paraId="4977DF1B" w14:textId="76650F3D" w:rsidR="00507C29" w:rsidRPr="00545EDA" w:rsidRDefault="00507C29" w:rsidP="00507C29">
      <w:pPr>
        <w:jc w:val="both"/>
        <w:rPr>
          <w:rFonts w:cstheme="minorHAnsi"/>
        </w:rPr>
      </w:pPr>
    </w:p>
    <w:p w14:paraId="16B6E4E7" w14:textId="178C303F" w:rsidR="00507C29" w:rsidRDefault="00507C29" w:rsidP="00507C29">
      <w:pPr>
        <w:jc w:val="both"/>
        <w:rPr>
          <w:rFonts w:cstheme="minorHAnsi"/>
          <w:b/>
          <w:bCs/>
        </w:rPr>
      </w:pPr>
    </w:p>
    <w:p w14:paraId="01784072" w14:textId="4298C756" w:rsidR="00507C29" w:rsidRDefault="00507C29" w:rsidP="00507C29">
      <w:pPr>
        <w:jc w:val="both"/>
        <w:rPr>
          <w:rFonts w:cstheme="minorHAnsi"/>
          <w:b/>
          <w:bCs/>
        </w:rPr>
      </w:pPr>
    </w:p>
    <w:p w14:paraId="3FE0A74F" w14:textId="77777777" w:rsidR="00605F04" w:rsidRDefault="00605F04" w:rsidP="00507C29">
      <w:pPr>
        <w:jc w:val="both"/>
        <w:rPr>
          <w:rFonts w:cstheme="minorHAnsi"/>
          <w:b/>
          <w:bCs/>
        </w:rPr>
      </w:pPr>
    </w:p>
    <w:p w14:paraId="2C651E73" w14:textId="77777777" w:rsidR="00605F04" w:rsidRDefault="00605F04" w:rsidP="00507C29">
      <w:pPr>
        <w:jc w:val="both"/>
        <w:rPr>
          <w:rFonts w:cstheme="minorHAnsi"/>
          <w:b/>
          <w:bCs/>
        </w:rPr>
      </w:pPr>
    </w:p>
    <w:p w14:paraId="4D7ED351" w14:textId="77777777" w:rsidR="00605F04" w:rsidRDefault="00605F04" w:rsidP="00507C29">
      <w:pPr>
        <w:jc w:val="both"/>
        <w:rPr>
          <w:rFonts w:cstheme="minorHAnsi"/>
          <w:b/>
          <w:bCs/>
        </w:rPr>
      </w:pPr>
    </w:p>
    <w:p w14:paraId="0FA65B4B" w14:textId="77777777" w:rsidR="00605F04" w:rsidRDefault="00605F04" w:rsidP="00507C29">
      <w:pPr>
        <w:jc w:val="both"/>
        <w:rPr>
          <w:rFonts w:cstheme="minorHAnsi"/>
          <w:b/>
          <w:bCs/>
        </w:rPr>
      </w:pPr>
    </w:p>
    <w:p w14:paraId="00AEA93A" w14:textId="74343790" w:rsidR="00605F04" w:rsidRDefault="00605F04" w:rsidP="00507C29">
      <w:pPr>
        <w:jc w:val="both"/>
        <w:rPr>
          <w:rFonts w:cstheme="minorHAnsi"/>
          <w:b/>
          <w:bCs/>
        </w:rPr>
      </w:pPr>
      <w:r>
        <w:rPr>
          <w:rFonts w:cstheme="minorHAnsi"/>
          <w:b/>
          <w:bCs/>
          <w:noProof/>
          <w14:ligatures w14:val="standardContextual"/>
        </w:rPr>
        <w:lastRenderedPageBreak/>
        <mc:AlternateContent>
          <mc:Choice Requires="wpg">
            <w:drawing>
              <wp:anchor distT="0" distB="0" distL="114300" distR="114300" simplePos="0" relativeHeight="251665408" behindDoc="0" locked="0" layoutInCell="1" allowOverlap="1" wp14:anchorId="12448D92" wp14:editId="31DA58B9">
                <wp:simplePos x="0" y="0"/>
                <wp:positionH relativeFrom="margin">
                  <wp:align>center</wp:align>
                </wp:positionH>
                <wp:positionV relativeFrom="paragraph">
                  <wp:posOffset>0</wp:posOffset>
                </wp:positionV>
                <wp:extent cx="7355559" cy="8775065"/>
                <wp:effectExtent l="0" t="0" r="0" b="6985"/>
                <wp:wrapSquare wrapText="bothSides"/>
                <wp:docPr id="7" name="Group 7"/>
                <wp:cNvGraphicFramePr/>
                <a:graphic xmlns:a="http://schemas.openxmlformats.org/drawingml/2006/main">
                  <a:graphicData uri="http://schemas.microsoft.com/office/word/2010/wordprocessingGroup">
                    <wpg:wgp>
                      <wpg:cNvGrpSpPr/>
                      <wpg:grpSpPr>
                        <a:xfrm>
                          <a:off x="0" y="0"/>
                          <a:ext cx="7355559" cy="8775065"/>
                          <a:chOff x="0" y="0"/>
                          <a:chExt cx="7355559" cy="8775065"/>
                        </a:xfrm>
                      </wpg:grpSpPr>
                      <wps:wsp>
                        <wps:cNvPr id="16" name="Text Box 16"/>
                        <wps:cNvSpPr txBox="1"/>
                        <wps:spPr>
                          <a:xfrm>
                            <a:off x="4394579" y="0"/>
                            <a:ext cx="2960980" cy="7905750"/>
                          </a:xfrm>
                          <a:prstGeom prst="rect">
                            <a:avLst/>
                          </a:prstGeom>
                          <a:solidFill>
                            <a:prstClr val="white"/>
                          </a:solidFill>
                          <a:ln>
                            <a:noFill/>
                          </a:ln>
                        </wps:spPr>
                        <wps:txbx>
                          <w:txbxContent>
                            <w:p w14:paraId="76BE2251" w14:textId="77777777" w:rsidR="00507C29" w:rsidRPr="00985C8C" w:rsidRDefault="00507C29" w:rsidP="00507C29">
                              <w:pPr>
                                <w:jc w:val="both"/>
                                <w:rPr>
                                  <w:rFonts w:cstheme="minorHAnsi"/>
                                </w:rPr>
                              </w:pPr>
                              <w:r>
                                <w:rPr>
                                  <w:rFonts w:cstheme="minorHAnsi"/>
                                  <w:b/>
                                  <w:bCs/>
                                </w:rPr>
                                <w:t>Extended Data Figure 3.</w:t>
                              </w:r>
                              <w:r w:rsidRPr="00F07560">
                                <w:rPr>
                                  <w:rFonts w:cstheme="minorHAnsi"/>
                                  <w:b/>
                                  <w:bCs/>
                                  <w:color w:val="000000" w:themeColor="text1"/>
                                </w:rPr>
                                <w:t xml:space="preserve"> </w:t>
                              </w:r>
                              <w:r>
                                <w:rPr>
                                  <w:rFonts w:cstheme="minorHAnsi"/>
                                  <w:b/>
                                  <w:bCs/>
                                  <w:color w:val="000000" w:themeColor="text1"/>
                                </w:rPr>
                                <w:t>Effects of</w:t>
                              </w:r>
                              <w:r w:rsidRPr="001602F7">
                                <w:rPr>
                                  <w:rFonts w:cstheme="minorHAnsi"/>
                                  <w:b/>
                                  <w:bCs/>
                                  <w:color w:val="000000" w:themeColor="text1"/>
                                </w:rPr>
                                <w:t xml:space="preserve"> Notch </w:t>
                              </w:r>
                              <w:r>
                                <w:rPr>
                                  <w:rFonts w:cstheme="minorHAnsi"/>
                                  <w:b/>
                                  <w:bCs/>
                                  <w:color w:val="000000" w:themeColor="text1"/>
                                </w:rPr>
                                <w:t>signaling mutations on</w:t>
                              </w:r>
                              <w:r w:rsidRPr="001602F7">
                                <w:rPr>
                                  <w:rFonts w:cstheme="minorHAnsi"/>
                                  <w:b/>
                                  <w:bCs/>
                                  <w:color w:val="000000" w:themeColor="text1"/>
                                </w:rPr>
                                <w:t xml:space="preserve"> DTC</w:t>
                              </w:r>
                              <w:r>
                                <w:rPr>
                                  <w:rFonts w:cstheme="minorHAnsi"/>
                                  <w:b/>
                                  <w:bCs/>
                                  <w:color w:val="000000" w:themeColor="text1"/>
                                </w:rPr>
                                <w:t xml:space="preserve">-adjacent and global </w:t>
                              </w:r>
                              <w:r w:rsidRPr="00E53FB4">
                                <w:rPr>
                                  <w:rFonts w:cstheme="minorHAnsi"/>
                                  <w:b/>
                                  <w:bCs/>
                                  <w:i/>
                                  <w:iCs/>
                                  <w:color w:val="000000" w:themeColor="text1"/>
                                </w:rPr>
                                <w:t>EMB-</w:t>
                              </w:r>
                              <w:proofErr w:type="gramStart"/>
                              <w:r w:rsidRPr="00E53FB4">
                                <w:rPr>
                                  <w:rFonts w:cstheme="minorHAnsi"/>
                                  <w:b/>
                                  <w:bCs/>
                                  <w:i/>
                                  <w:iCs/>
                                  <w:color w:val="000000" w:themeColor="text1"/>
                                </w:rPr>
                                <w:t>9::</w:t>
                              </w:r>
                              <w:proofErr w:type="spellStart"/>
                              <w:proofErr w:type="gramEnd"/>
                              <w:r w:rsidRPr="00E53FB4">
                                <w:rPr>
                                  <w:rFonts w:cstheme="minorHAnsi"/>
                                  <w:b/>
                                  <w:bCs/>
                                  <w:i/>
                                  <w:iCs/>
                                  <w:color w:val="000000" w:themeColor="text1"/>
                                </w:rPr>
                                <w:t>mCherry</w:t>
                              </w:r>
                              <w:proofErr w:type="spellEnd"/>
                              <w:r w:rsidRPr="001602F7">
                                <w:rPr>
                                  <w:rFonts w:cstheme="minorHAnsi"/>
                                  <w:b/>
                                  <w:bCs/>
                                  <w:color w:val="000000" w:themeColor="text1"/>
                                </w:rPr>
                                <w:t xml:space="preserve"> levels. </w:t>
                              </w:r>
                              <w:r>
                                <w:rPr>
                                  <w:rFonts w:cstheme="minorHAnsi"/>
                                </w:rPr>
                                <w:t>(</w:t>
                              </w:r>
                              <w:r w:rsidRPr="00547035">
                                <w:rPr>
                                  <w:rFonts w:cstheme="minorHAnsi"/>
                                  <w:b/>
                                  <w:bCs/>
                                </w:rPr>
                                <w:t>a</w:t>
                              </w:r>
                              <w:r>
                                <w:rPr>
                                  <w:rFonts w:cstheme="minorHAnsi"/>
                                </w:rPr>
                                <w:t xml:space="preserve">) </w:t>
                              </w:r>
                              <w:r w:rsidRPr="009A363B">
                                <w:rPr>
                                  <w:rFonts w:cstheme="minorHAnsi"/>
                                </w:rPr>
                                <w:t>Boxplot</w:t>
                              </w:r>
                              <w:r>
                                <w:rPr>
                                  <w:rFonts w:cstheme="minorHAnsi"/>
                                </w:rPr>
                                <w:t>s</w:t>
                              </w:r>
                              <w:r w:rsidRPr="009A363B">
                                <w:rPr>
                                  <w:rFonts w:cstheme="minorHAnsi"/>
                                </w:rPr>
                                <w:t xml:space="preserve"> scoring the average </w:t>
                              </w:r>
                              <w:r w:rsidRPr="009A363B">
                                <w:rPr>
                                  <w:rFonts w:cstheme="minorHAnsi"/>
                                  <w:i/>
                                  <w:iCs/>
                                </w:rPr>
                                <w:t>EMB-</w:t>
                              </w:r>
                              <w:proofErr w:type="gramStart"/>
                              <w:r w:rsidRPr="009A363B">
                                <w:rPr>
                                  <w:rFonts w:cstheme="minorHAnsi"/>
                                  <w:i/>
                                  <w:iCs/>
                                </w:rPr>
                                <w:t>9::</w:t>
                              </w:r>
                              <w:proofErr w:type="spellStart"/>
                              <w:proofErr w:type="gramEnd"/>
                              <w:r w:rsidRPr="009A363B">
                                <w:rPr>
                                  <w:rFonts w:cstheme="minorHAnsi"/>
                                  <w:i/>
                                  <w:iCs/>
                                </w:rPr>
                                <w:t>mCherry</w:t>
                              </w:r>
                              <w:proofErr w:type="spellEnd"/>
                              <w:r w:rsidRPr="009A363B">
                                <w:rPr>
                                  <w:rFonts w:cstheme="minorHAnsi"/>
                                </w:rPr>
                                <w:t xml:space="preserve"> fluorescence intensity overlapping with</w:t>
                              </w:r>
                              <w:r>
                                <w:rPr>
                                  <w:rFonts w:cstheme="minorHAnsi"/>
                                </w:rPr>
                                <w:t xml:space="preserve"> anterior (left) or posterior (right)</w:t>
                              </w:r>
                              <w:r w:rsidRPr="009A363B">
                                <w:rPr>
                                  <w:rFonts w:cstheme="minorHAnsi"/>
                                </w:rPr>
                                <w:t xml:space="preserve"> </w:t>
                              </w:r>
                              <w:r w:rsidRPr="00F07560">
                                <w:rPr>
                                  <w:rFonts w:cstheme="minorHAnsi"/>
                                  <w:color w:val="000000" w:themeColor="text1"/>
                                </w:rPr>
                                <w:t xml:space="preserve">DTCs of control and </w:t>
                              </w:r>
                              <w:r w:rsidRPr="00F07560">
                                <w:rPr>
                                  <w:rFonts w:cstheme="minorHAnsi"/>
                                  <w:i/>
                                  <w:iCs/>
                                  <w:color w:val="000000" w:themeColor="text1"/>
                                </w:rPr>
                                <w:t>glp-1(</w:t>
                              </w:r>
                              <w:proofErr w:type="spellStart"/>
                              <w:r w:rsidRPr="00F07560">
                                <w:rPr>
                                  <w:rFonts w:cstheme="minorHAnsi"/>
                                  <w:i/>
                                  <w:iCs/>
                                  <w:color w:val="000000" w:themeColor="text1"/>
                                </w:rPr>
                                <w:t>lf</w:t>
                              </w:r>
                              <w:proofErr w:type="spellEnd"/>
                              <w:r w:rsidRPr="00F07560">
                                <w:rPr>
                                  <w:rFonts w:cstheme="minorHAnsi"/>
                                  <w:i/>
                                  <w:iCs/>
                                  <w:color w:val="000000" w:themeColor="text1"/>
                                </w:rPr>
                                <w:t xml:space="preserve">) </w:t>
                              </w:r>
                              <w:r w:rsidRPr="00F07560">
                                <w:rPr>
                                  <w:rFonts w:cstheme="minorHAnsi"/>
                                  <w:color w:val="000000" w:themeColor="text1"/>
                                </w:rPr>
                                <w:t>adult</w:t>
                              </w:r>
                              <w:r>
                                <w:rPr>
                                  <w:rFonts w:cstheme="minorHAnsi"/>
                                  <w:color w:val="000000" w:themeColor="text1"/>
                                </w:rPr>
                                <w:t xml:space="preserve"> </w:t>
                              </w:r>
                              <w:r w:rsidRPr="00F07560">
                                <w:rPr>
                                  <w:rFonts w:cstheme="minorHAnsi"/>
                                  <w:color w:val="000000" w:themeColor="text1"/>
                                </w:rPr>
                                <w:t>hermaphrodite</w:t>
                              </w:r>
                              <w:r>
                                <w:rPr>
                                  <w:rFonts w:cstheme="minorHAnsi"/>
                                  <w:color w:val="000000" w:themeColor="text1"/>
                                </w:rPr>
                                <w:t xml:space="preserve">s </w:t>
                              </w:r>
                              <w:r w:rsidRPr="00F07560">
                                <w:rPr>
                                  <w:rFonts w:cstheme="minorHAnsi"/>
                                  <w:color w:val="000000" w:themeColor="text1"/>
                                </w:rPr>
                                <w:t>(15</w:t>
                              </w:r>
                              <m:oMath>
                                <m:r>
                                  <w:rPr>
                                    <w:rFonts w:ascii="Cambria Math" w:hAnsi="Cambria Math" w:cstheme="minorHAnsi"/>
                                    <w:color w:val="000000" w:themeColor="text1"/>
                                  </w:rPr>
                                  <m:t>°</m:t>
                                </m:r>
                              </m:oMath>
                              <w:r w:rsidRPr="00F07560">
                                <w:rPr>
                                  <w:rFonts w:cstheme="minorHAnsi"/>
                                  <w:color w:val="000000" w:themeColor="text1"/>
                                </w:rPr>
                                <w:t>C until L2 + 40 hours at 25</w:t>
                              </w:r>
                              <m:oMath>
                                <m:r>
                                  <w:rPr>
                                    <w:rFonts w:ascii="Cambria Math" w:hAnsi="Cambria Math" w:cstheme="minorHAnsi"/>
                                    <w:color w:val="000000" w:themeColor="text1"/>
                                  </w:rPr>
                                  <m:t>°</m:t>
                                </m:r>
                              </m:oMath>
                              <w:r w:rsidRPr="00F07560">
                                <w:rPr>
                                  <w:rFonts w:cstheme="minorHAnsi"/>
                                  <w:color w:val="000000" w:themeColor="text1"/>
                                </w:rPr>
                                <w:t>C). Sample sizes, from left to right: 14, 18, 11, 16. (</w:t>
                              </w:r>
                              <w:r w:rsidRPr="00F07560">
                                <w:rPr>
                                  <w:rFonts w:cstheme="minorHAnsi"/>
                                  <w:b/>
                                  <w:bCs/>
                                  <w:color w:val="000000" w:themeColor="text1"/>
                                </w:rPr>
                                <w:t>b</w:t>
                              </w:r>
                              <w:r w:rsidRPr="00F07560">
                                <w:rPr>
                                  <w:rFonts w:cstheme="minorHAnsi"/>
                                  <w:color w:val="000000" w:themeColor="text1"/>
                                </w:rPr>
                                <w:t>) Boxplot</w:t>
                              </w:r>
                              <w:r>
                                <w:rPr>
                                  <w:rFonts w:cstheme="minorHAnsi"/>
                                  <w:color w:val="000000" w:themeColor="text1"/>
                                </w:rPr>
                                <w:t>s</w:t>
                              </w:r>
                              <w:r w:rsidRPr="00F07560">
                                <w:rPr>
                                  <w:rFonts w:cstheme="minorHAnsi"/>
                                  <w:color w:val="000000" w:themeColor="text1"/>
                                </w:rPr>
                                <w:t xml:space="preserve"> scoring the average </w:t>
                              </w:r>
                              <w:r w:rsidRPr="00F07560">
                                <w:rPr>
                                  <w:rFonts w:cstheme="minorHAnsi"/>
                                  <w:i/>
                                  <w:iCs/>
                                  <w:color w:val="000000" w:themeColor="text1"/>
                                </w:rPr>
                                <w:t>EMB-</w:t>
                              </w:r>
                              <w:proofErr w:type="gramStart"/>
                              <w:r w:rsidRPr="00F07560">
                                <w:rPr>
                                  <w:rFonts w:cstheme="minorHAnsi"/>
                                  <w:i/>
                                  <w:iCs/>
                                  <w:color w:val="000000" w:themeColor="text1"/>
                                </w:rPr>
                                <w:t>9::</w:t>
                              </w:r>
                              <w:proofErr w:type="spellStart"/>
                              <w:proofErr w:type="gramEnd"/>
                              <w:r w:rsidRPr="00F07560">
                                <w:rPr>
                                  <w:rFonts w:cstheme="minorHAnsi"/>
                                  <w:i/>
                                  <w:iCs/>
                                  <w:color w:val="000000" w:themeColor="text1"/>
                                </w:rPr>
                                <w:t>mCherry</w:t>
                              </w:r>
                              <w:proofErr w:type="spellEnd"/>
                              <w:r w:rsidRPr="00F07560">
                                <w:rPr>
                                  <w:rFonts w:cstheme="minorHAnsi"/>
                                  <w:color w:val="000000" w:themeColor="text1"/>
                                </w:rPr>
                                <w:t xml:space="preserve"> fluorescence intensity overlapping with anterior</w:t>
                              </w:r>
                              <w:r>
                                <w:rPr>
                                  <w:rFonts w:cstheme="minorHAnsi"/>
                                  <w:color w:val="000000" w:themeColor="text1"/>
                                </w:rPr>
                                <w:t xml:space="preserve"> (left)</w:t>
                              </w:r>
                              <w:r w:rsidRPr="00F07560">
                                <w:rPr>
                                  <w:rFonts w:cstheme="minorHAnsi"/>
                                  <w:color w:val="000000" w:themeColor="text1"/>
                                </w:rPr>
                                <w:t xml:space="preserve"> or posterior</w:t>
                              </w:r>
                              <w:r>
                                <w:rPr>
                                  <w:rFonts w:cstheme="minorHAnsi"/>
                                  <w:color w:val="000000" w:themeColor="text1"/>
                                </w:rPr>
                                <w:t xml:space="preserve"> (right)</w:t>
                              </w:r>
                              <w:r w:rsidRPr="00F07560">
                                <w:rPr>
                                  <w:rFonts w:cstheme="minorHAnsi"/>
                                  <w:color w:val="000000" w:themeColor="text1"/>
                                </w:rPr>
                                <w:t xml:space="preserve"> DTCs of control and </w:t>
                              </w:r>
                              <w:r w:rsidRPr="00F07560">
                                <w:rPr>
                                  <w:rFonts w:cstheme="minorHAnsi"/>
                                  <w:i/>
                                  <w:iCs/>
                                  <w:color w:val="000000" w:themeColor="text1"/>
                                </w:rPr>
                                <w:t xml:space="preserve">glp-1(gf) </w:t>
                              </w:r>
                              <w:r w:rsidRPr="00F07560">
                                <w:rPr>
                                  <w:rFonts w:cstheme="minorHAnsi"/>
                                  <w:color w:val="000000" w:themeColor="text1"/>
                                </w:rPr>
                                <w:t>adult hermaphrodite</w:t>
                              </w:r>
                              <w:r>
                                <w:rPr>
                                  <w:rFonts w:cstheme="minorHAnsi"/>
                                  <w:color w:val="000000" w:themeColor="text1"/>
                                </w:rPr>
                                <w:t>s raised in parallel</w:t>
                              </w:r>
                              <w:r w:rsidRPr="00F07560">
                                <w:rPr>
                                  <w:rFonts w:cstheme="minorHAnsi"/>
                                  <w:color w:val="000000" w:themeColor="text1"/>
                                </w:rPr>
                                <w:t>. Sample sizes, from left to right: 14, 15, 11, 10.</w:t>
                              </w:r>
                              <w:r>
                                <w:rPr>
                                  <w:rFonts w:cstheme="minorHAnsi"/>
                                  <w:color w:val="000000" w:themeColor="text1"/>
                                </w:rPr>
                                <w:t xml:space="preserve"> (</w:t>
                              </w:r>
                              <w:proofErr w:type="spellStart"/>
                              <w:proofErr w:type="gramStart"/>
                              <w:r w:rsidRPr="00FE291E">
                                <w:rPr>
                                  <w:rFonts w:cstheme="minorHAnsi"/>
                                  <w:b/>
                                  <w:bCs/>
                                  <w:color w:val="000000" w:themeColor="text1"/>
                                </w:rPr>
                                <w:t>a,b</w:t>
                              </w:r>
                              <w:proofErr w:type="spellEnd"/>
                              <w:proofErr w:type="gramEnd"/>
                              <w:r>
                                <w:rPr>
                                  <w:rFonts w:cstheme="minorHAnsi"/>
                                  <w:color w:val="000000" w:themeColor="text1"/>
                                </w:rPr>
                                <w:t xml:space="preserve">) Note that when animals were upshifted to </w:t>
                              </w:r>
                              <w:r w:rsidRPr="00F07560">
                                <w:rPr>
                                  <w:rFonts w:cstheme="minorHAnsi"/>
                                  <w:color w:val="000000" w:themeColor="text1"/>
                                </w:rPr>
                                <w:t>25</w:t>
                              </w:r>
                              <m:oMath>
                                <m:r>
                                  <w:rPr>
                                    <w:rFonts w:ascii="Cambria Math" w:hAnsi="Cambria Math" w:cstheme="minorHAnsi"/>
                                    <w:color w:val="000000" w:themeColor="text1"/>
                                  </w:rPr>
                                  <m:t>°</m:t>
                                </m:r>
                              </m:oMath>
                              <w:r w:rsidRPr="00F07560">
                                <w:rPr>
                                  <w:rFonts w:cstheme="minorHAnsi"/>
                                  <w:color w:val="000000" w:themeColor="text1"/>
                                </w:rPr>
                                <w:t>C</w:t>
                              </w:r>
                              <w:r>
                                <w:rPr>
                                  <w:rFonts w:cstheme="minorHAnsi"/>
                                  <w:color w:val="000000" w:themeColor="text1"/>
                                </w:rPr>
                                <w:t xml:space="preserve"> from the L2 stage, the antero-posterior asymmetry in DTC-AC levels seen at 1</w:t>
                              </w:r>
                              <w:r w:rsidRPr="00F07560">
                                <w:rPr>
                                  <w:rFonts w:cstheme="minorHAnsi"/>
                                  <w:color w:val="000000" w:themeColor="text1"/>
                                </w:rPr>
                                <w:t>5</w:t>
                              </w:r>
                              <m:oMath>
                                <m:r>
                                  <w:rPr>
                                    <w:rFonts w:ascii="Cambria Math" w:hAnsi="Cambria Math" w:cstheme="minorHAnsi"/>
                                    <w:color w:val="000000" w:themeColor="text1"/>
                                  </w:rPr>
                                  <m:t>°</m:t>
                                </m:r>
                              </m:oMath>
                              <w:r w:rsidRPr="00F07560">
                                <w:rPr>
                                  <w:rFonts w:cstheme="minorHAnsi"/>
                                  <w:color w:val="000000" w:themeColor="text1"/>
                                </w:rPr>
                                <w:t>C</w:t>
                              </w:r>
                              <w:r>
                                <w:rPr>
                                  <w:rFonts w:cstheme="minorHAnsi"/>
                                  <w:color w:val="000000" w:themeColor="text1"/>
                                </w:rPr>
                                <w:t xml:space="preserve"> in control hermaphrodites (Fig. 2b) is no longer detected. </w:t>
                              </w:r>
                              <w:r w:rsidRPr="00F07560">
                                <w:rPr>
                                  <w:rFonts w:cstheme="minorHAnsi"/>
                                  <w:color w:val="000000" w:themeColor="text1"/>
                                </w:rPr>
                                <w:t>(</w:t>
                              </w:r>
                              <w:r w:rsidRPr="00F07560">
                                <w:rPr>
                                  <w:rFonts w:cstheme="minorHAnsi"/>
                                  <w:b/>
                                  <w:bCs/>
                                  <w:color w:val="000000" w:themeColor="text1"/>
                                </w:rPr>
                                <w:t>c</w:t>
                              </w:r>
                              <w:r w:rsidRPr="00F07560">
                                <w:rPr>
                                  <w:rFonts w:cstheme="minorHAnsi"/>
                                  <w:color w:val="000000" w:themeColor="text1"/>
                                </w:rPr>
                                <w:t xml:space="preserve">) Boxplot </w:t>
                              </w:r>
                              <w:r w:rsidRPr="009A363B">
                                <w:rPr>
                                  <w:rFonts w:cstheme="minorHAnsi"/>
                                </w:rPr>
                                <w:t xml:space="preserve">scoring the </w:t>
                              </w:r>
                              <w:r>
                                <w:rPr>
                                  <w:rFonts w:cstheme="minorHAnsi"/>
                                </w:rPr>
                                <w:t xml:space="preserve">average </w:t>
                              </w:r>
                              <w:r w:rsidRPr="009A363B">
                                <w:rPr>
                                  <w:rFonts w:cstheme="minorHAnsi"/>
                                  <w:i/>
                                  <w:iCs/>
                                </w:rPr>
                                <w:t>EMB-</w:t>
                              </w:r>
                              <w:proofErr w:type="gramStart"/>
                              <w:r w:rsidRPr="009A363B">
                                <w:rPr>
                                  <w:rFonts w:cstheme="minorHAnsi"/>
                                  <w:i/>
                                  <w:iCs/>
                                </w:rPr>
                                <w:t>9</w:t>
                              </w:r>
                              <w:r w:rsidRPr="00F95C48">
                                <w:rPr>
                                  <w:rFonts w:cstheme="minorHAnsi"/>
                                  <w:i/>
                                  <w:iCs/>
                                  <w:color w:val="000000" w:themeColor="text1"/>
                                </w:rPr>
                                <w:t>::</w:t>
                              </w:r>
                              <w:proofErr w:type="spellStart"/>
                              <w:proofErr w:type="gramEnd"/>
                              <w:r w:rsidRPr="00F95C48">
                                <w:rPr>
                                  <w:rFonts w:cstheme="minorHAnsi"/>
                                  <w:i/>
                                  <w:iCs/>
                                  <w:color w:val="000000" w:themeColor="text1"/>
                                </w:rPr>
                                <w:t>mCherry</w:t>
                              </w:r>
                              <w:proofErr w:type="spellEnd"/>
                              <w:r w:rsidRPr="00F95C48">
                                <w:rPr>
                                  <w:rFonts w:cstheme="minorHAnsi"/>
                                  <w:color w:val="000000" w:themeColor="text1"/>
                                </w:rPr>
                                <w:t xml:space="preserve"> fluorescence intensity in a ≈40 x 20 x 5µm </w:t>
                              </w:r>
                              <w:r>
                                <w:rPr>
                                  <w:rFonts w:cstheme="minorHAnsi"/>
                                  <w:color w:val="000000" w:themeColor="text1"/>
                                </w:rPr>
                                <w:t xml:space="preserve">thick </w:t>
                              </w:r>
                              <w:r w:rsidRPr="00F95C48">
                                <w:rPr>
                                  <w:rFonts w:cstheme="minorHAnsi"/>
                                  <w:color w:val="000000" w:themeColor="text1"/>
                                </w:rPr>
                                <w:t xml:space="preserve">body wall </w:t>
                              </w:r>
                              <w:r>
                                <w:rPr>
                                  <w:rFonts w:cstheme="minorHAnsi"/>
                                  <w:color w:val="000000" w:themeColor="text1"/>
                                </w:rPr>
                                <w:t xml:space="preserve">muscle </w:t>
                              </w:r>
                              <w:r w:rsidRPr="00F95C48">
                                <w:rPr>
                                  <w:rFonts w:cstheme="minorHAnsi"/>
                                  <w:color w:val="000000" w:themeColor="text1"/>
                                </w:rPr>
                                <w:t xml:space="preserve">section </w:t>
                              </w:r>
                              <w:r>
                                <w:rPr>
                                  <w:rFonts w:cstheme="minorHAnsi"/>
                                  <w:color w:val="000000" w:themeColor="text1"/>
                                </w:rPr>
                                <w:t xml:space="preserve">(see </w:t>
                              </w:r>
                              <w:r>
                                <w:t>Extended data Video 3</w:t>
                              </w:r>
                              <w:r>
                                <w:rPr>
                                  <w:rFonts w:cstheme="minorHAnsi"/>
                                  <w:color w:val="000000" w:themeColor="text1"/>
                                </w:rPr>
                                <w:t>)</w:t>
                              </w:r>
                              <w:r w:rsidRPr="00F95C48">
                                <w:rPr>
                                  <w:rFonts w:cstheme="minorHAnsi"/>
                                  <w:color w:val="000000" w:themeColor="text1"/>
                                </w:rPr>
                                <w:t xml:space="preserve"> of adult hermaphrodite</w:t>
                              </w:r>
                              <w:r>
                                <w:rPr>
                                  <w:rFonts w:cstheme="minorHAnsi"/>
                                  <w:color w:val="000000" w:themeColor="text1"/>
                                </w:rPr>
                                <w:t>s</w:t>
                              </w:r>
                              <w:r w:rsidRPr="00F95C48">
                                <w:rPr>
                                  <w:rFonts w:cstheme="minorHAnsi"/>
                                  <w:color w:val="000000" w:themeColor="text1"/>
                                </w:rPr>
                                <w:t xml:space="preserve"> of the indicated genotype</w:t>
                              </w:r>
                              <w:r>
                                <w:rPr>
                                  <w:rFonts w:cstheme="minorHAnsi"/>
                                  <w:color w:val="000000" w:themeColor="text1"/>
                                </w:rPr>
                                <w:t xml:space="preserve">s </w:t>
                              </w:r>
                              <w:r w:rsidRPr="00F95C48">
                                <w:rPr>
                                  <w:rFonts w:cstheme="minorHAnsi"/>
                                  <w:color w:val="000000" w:themeColor="text1"/>
                                </w:rPr>
                                <w:t>(15</w:t>
                              </w:r>
                              <m:oMath>
                                <m:r>
                                  <w:rPr>
                                    <w:rFonts w:ascii="Cambria Math" w:hAnsi="Cambria Math" w:cstheme="minorHAnsi"/>
                                    <w:color w:val="000000" w:themeColor="text1"/>
                                  </w:rPr>
                                  <m:t>°</m:t>
                                </m:r>
                              </m:oMath>
                              <w:r w:rsidRPr="00F95C48">
                                <w:rPr>
                                  <w:rFonts w:cstheme="minorHAnsi"/>
                                  <w:color w:val="000000" w:themeColor="text1"/>
                                </w:rPr>
                                <w:t>C until L2 + 40 hours at 25</w:t>
                              </w:r>
                              <m:oMath>
                                <m:r>
                                  <w:rPr>
                                    <w:rFonts w:ascii="Cambria Math" w:hAnsi="Cambria Math" w:cstheme="minorHAnsi"/>
                                    <w:color w:val="000000" w:themeColor="text1"/>
                                  </w:rPr>
                                  <m:t>°</m:t>
                                </m:r>
                              </m:oMath>
                              <w:r w:rsidRPr="00F95C48">
                                <w:rPr>
                                  <w:rFonts w:cstheme="minorHAnsi"/>
                                  <w:color w:val="000000" w:themeColor="text1"/>
                                </w:rPr>
                                <w:t>C). Sample sizes, from left to right: 14, 11, 12, 10, 12. (</w:t>
                              </w:r>
                              <w:r w:rsidRPr="00F95C48">
                                <w:rPr>
                                  <w:rFonts w:cstheme="minorHAnsi"/>
                                  <w:b/>
                                  <w:bCs/>
                                  <w:color w:val="000000" w:themeColor="text1"/>
                                </w:rPr>
                                <w:t>d</w:t>
                              </w:r>
                              <w:r w:rsidRPr="00F95C48">
                                <w:rPr>
                                  <w:rFonts w:cstheme="minorHAnsi"/>
                                  <w:color w:val="000000" w:themeColor="text1"/>
                                </w:rPr>
                                <w:t xml:space="preserve">) Boxplot scoring the average </w:t>
                              </w:r>
                              <w:r w:rsidRPr="00F95C48">
                                <w:rPr>
                                  <w:rFonts w:cstheme="minorHAnsi"/>
                                  <w:i/>
                                  <w:iCs/>
                                  <w:color w:val="000000" w:themeColor="text1"/>
                                </w:rPr>
                                <w:t>EMB-9::</w:t>
                              </w:r>
                              <w:proofErr w:type="spellStart"/>
                              <w:r w:rsidRPr="00F95C48">
                                <w:rPr>
                                  <w:rFonts w:cstheme="minorHAnsi"/>
                                  <w:i/>
                                  <w:iCs/>
                                  <w:color w:val="000000" w:themeColor="text1"/>
                                </w:rPr>
                                <w:t>mCherry</w:t>
                              </w:r>
                              <w:proofErr w:type="spellEnd"/>
                              <w:r w:rsidRPr="00F95C48">
                                <w:rPr>
                                  <w:rFonts w:cstheme="minorHAnsi"/>
                                  <w:color w:val="000000" w:themeColor="text1"/>
                                </w:rPr>
                                <w:t xml:space="preserve"> fluorescence intensity in a ≈20 x 10 x 1µm </w:t>
                              </w:r>
                              <w:r>
                                <w:rPr>
                                  <w:rFonts w:cstheme="minorHAnsi"/>
                                  <w:color w:val="000000" w:themeColor="text1"/>
                                </w:rPr>
                                <w:t xml:space="preserve">thick </w:t>
                              </w:r>
                              <w:r w:rsidRPr="00F95C48">
                                <w:rPr>
                                  <w:rFonts w:cstheme="minorHAnsi"/>
                                  <w:color w:val="000000" w:themeColor="text1"/>
                                </w:rPr>
                                <w:t xml:space="preserve">distal gonad </w:t>
                              </w:r>
                              <w:r>
                                <w:t>basement membrane</w:t>
                              </w:r>
                              <w:r w:rsidRPr="00F95C48">
                                <w:rPr>
                                  <w:rFonts w:cstheme="minorHAnsi"/>
                                  <w:color w:val="000000" w:themeColor="text1"/>
                                </w:rPr>
                                <w:t xml:space="preserve"> section</w:t>
                              </w:r>
                              <w:r>
                                <w:rPr>
                                  <w:rFonts w:cstheme="minorHAnsi"/>
                                  <w:color w:val="000000" w:themeColor="text1"/>
                                </w:rPr>
                                <w:t xml:space="preserve"> (see </w:t>
                              </w:r>
                              <w:r>
                                <w:t>Extended data Video 3</w:t>
                              </w:r>
                              <w:r>
                                <w:rPr>
                                  <w:rFonts w:cstheme="minorHAnsi"/>
                                  <w:color w:val="000000" w:themeColor="text1"/>
                                </w:rPr>
                                <w:t>) located</w:t>
                              </w:r>
                              <w:r w:rsidRPr="00F95C48">
                                <w:rPr>
                                  <w:rFonts w:cstheme="minorHAnsi"/>
                                  <w:color w:val="000000" w:themeColor="text1"/>
                                </w:rPr>
                                <w:t xml:space="preserve"> 20 µm from the DTC body of adult hermaphrodite</w:t>
                              </w:r>
                              <w:r>
                                <w:rPr>
                                  <w:rFonts w:cstheme="minorHAnsi"/>
                                  <w:color w:val="000000" w:themeColor="text1"/>
                                </w:rPr>
                                <w:t>s</w:t>
                              </w:r>
                              <w:r w:rsidRPr="00F95C48">
                                <w:rPr>
                                  <w:rFonts w:cstheme="minorHAnsi"/>
                                  <w:color w:val="000000" w:themeColor="text1"/>
                                </w:rPr>
                                <w:t xml:space="preserve"> of the indicated genotype</w:t>
                              </w:r>
                              <w:r>
                                <w:rPr>
                                  <w:rFonts w:cstheme="minorHAnsi"/>
                                  <w:color w:val="000000" w:themeColor="text1"/>
                                </w:rPr>
                                <w:t xml:space="preserve">s </w:t>
                              </w:r>
                              <w:r w:rsidRPr="00F95C48">
                                <w:rPr>
                                  <w:rFonts w:cstheme="minorHAnsi"/>
                                  <w:color w:val="000000" w:themeColor="text1"/>
                                </w:rPr>
                                <w:t>(15</w:t>
                              </w:r>
                              <m:oMath>
                                <m:r>
                                  <w:rPr>
                                    <w:rFonts w:ascii="Cambria Math" w:hAnsi="Cambria Math" w:cstheme="minorHAnsi"/>
                                    <w:color w:val="000000" w:themeColor="text1"/>
                                  </w:rPr>
                                  <m:t>°</m:t>
                                </m:r>
                              </m:oMath>
                              <w:r w:rsidRPr="00F95C48">
                                <w:rPr>
                                  <w:rFonts w:cstheme="minorHAnsi"/>
                                  <w:color w:val="000000" w:themeColor="text1"/>
                                </w:rPr>
                                <w:t>C until L2 + 40 hours at 25</w:t>
                              </w:r>
                              <m:oMath>
                                <m:r>
                                  <w:rPr>
                                    <w:rFonts w:ascii="Cambria Math" w:hAnsi="Cambria Math" w:cstheme="minorHAnsi"/>
                                    <w:color w:val="000000" w:themeColor="text1"/>
                                  </w:rPr>
                                  <m:t>°</m:t>
                                </m:r>
                              </m:oMath>
                              <w:r w:rsidRPr="00F95C48">
                                <w:rPr>
                                  <w:rFonts w:cstheme="minorHAnsi"/>
                                  <w:color w:val="000000" w:themeColor="text1"/>
                                </w:rPr>
                                <w:t>C)</w:t>
                              </w:r>
                              <w:r>
                                <w:rPr>
                                  <w:rFonts w:cstheme="minorHAnsi"/>
                                  <w:color w:val="000000" w:themeColor="text1"/>
                                </w:rPr>
                                <w:t xml:space="preserve"> </w:t>
                              </w:r>
                              <w:r w:rsidRPr="00F95C48">
                                <w:rPr>
                                  <w:rFonts w:cstheme="minorHAnsi"/>
                                  <w:color w:val="000000" w:themeColor="text1"/>
                                </w:rPr>
                                <w:t>Sample sizes, from left to right: 15, 11, 13, 16, 15.</w:t>
                              </w:r>
                              <w:r>
                                <w:rPr>
                                  <w:rFonts w:cstheme="minorHAnsi"/>
                                  <w:color w:val="000000" w:themeColor="text1"/>
                                </w:rPr>
                                <w:t xml:space="preserve"> </w:t>
                              </w:r>
                              <w:r>
                                <w:rPr>
                                  <w:rFonts w:cstheme="minorHAnsi"/>
                                </w:rPr>
                                <w:t xml:space="preserve">Alleles: </w:t>
                              </w:r>
                              <w:r w:rsidRPr="006A0492">
                                <w:rPr>
                                  <w:rFonts w:cstheme="minorHAnsi"/>
                                  <w:i/>
                                  <w:iCs/>
                                </w:rPr>
                                <w:t>glp-1(e2141)</w:t>
                              </w:r>
                              <w:proofErr w:type="spellStart"/>
                              <w:r>
                                <w:rPr>
                                  <w:rFonts w:cstheme="minorHAnsi"/>
                                  <w:i/>
                                  <w:iCs/>
                                </w:rPr>
                                <w:t>lf</w:t>
                              </w:r>
                              <w:proofErr w:type="spellEnd"/>
                              <w:r w:rsidRPr="006A0492">
                                <w:rPr>
                                  <w:rFonts w:cstheme="minorHAnsi"/>
                                  <w:i/>
                                  <w:iCs/>
                                </w:rPr>
                                <w:t>, glp-1(ar202)</w:t>
                              </w:r>
                              <w:r>
                                <w:rPr>
                                  <w:rFonts w:cstheme="minorHAnsi"/>
                                  <w:i/>
                                  <w:iCs/>
                                </w:rPr>
                                <w:t>gf</w:t>
                              </w:r>
                              <w:r w:rsidRPr="006A0492">
                                <w:rPr>
                                  <w:rFonts w:cstheme="minorHAnsi"/>
                                  <w:i/>
                                  <w:iCs/>
                                </w:rPr>
                                <w:t xml:space="preserve">, </w:t>
                              </w:r>
                              <w:r w:rsidRPr="00145795">
                                <w:rPr>
                                  <w:rFonts w:cstheme="minorHAnsi"/>
                                  <w:i/>
                                  <w:iCs/>
                                </w:rPr>
                                <w:t>gld-3(q730), nos-3(q650</w:t>
                              </w:r>
                              <w:r w:rsidRPr="00145795">
                                <w:rPr>
                                  <w:rFonts w:cstheme="minorHAnsi"/>
                                </w:rPr>
                                <w:t>. (</w:t>
                              </w:r>
                              <w:r w:rsidRPr="00145795">
                                <w:rPr>
                                  <w:rFonts w:cstheme="minorHAnsi"/>
                                  <w:b/>
                                  <w:bCs/>
                                </w:rPr>
                                <w:t>a-d</w:t>
                              </w:r>
                              <w:r w:rsidRPr="00145795">
                                <w:rPr>
                                  <w:rFonts w:cstheme="minorHAnsi"/>
                                </w:rPr>
                                <w:t xml:space="preserve">) </w:t>
                              </w:r>
                              <w:r w:rsidRPr="00145795">
                                <w:rPr>
                                  <w:rFonts w:cstheme="minorHAnsi"/>
                                  <w:color w:val="000000" w:themeColor="text1"/>
                                </w:rPr>
                                <w:t xml:space="preserve">Asterisks </w:t>
                              </w:r>
                              <w:r w:rsidRPr="00145795">
                                <w:rPr>
                                  <w:rFonts w:cstheme="minorHAnsi"/>
                                </w:rPr>
                                <w:t xml:space="preserve">(*) </w:t>
                              </w:r>
                              <w:r w:rsidRPr="000A2112">
                                <w:rPr>
                                  <w:rFonts w:cstheme="minorHAnsi"/>
                                </w:rPr>
                                <w:t>mark significant differences versus the control. One asterisk, p&lt;0.05; two asterisks, p&lt;0.01; by (</w:t>
                              </w:r>
                              <w:r w:rsidRPr="000A2112">
                                <w:rPr>
                                  <w:rFonts w:cstheme="minorHAnsi"/>
                                  <w:b/>
                                  <w:bCs/>
                                </w:rPr>
                                <w:t>a</w:t>
                              </w:r>
                              <w:r w:rsidRPr="000A2112">
                                <w:rPr>
                                  <w:rFonts w:cstheme="minorHAnsi"/>
                                </w:rPr>
                                <w:t>) Welch’s t-test, (</w:t>
                              </w:r>
                              <w:r w:rsidRPr="000A2112">
                                <w:rPr>
                                  <w:rFonts w:cstheme="minorHAnsi"/>
                                  <w:b/>
                                  <w:bCs/>
                                </w:rPr>
                                <w:t>b</w:t>
                              </w:r>
                              <w:r w:rsidRPr="000A2112">
                                <w:rPr>
                                  <w:rFonts w:cstheme="minorHAnsi"/>
                                </w:rPr>
                                <w:t xml:space="preserve">) </w:t>
                              </w:r>
                              <w:r w:rsidRPr="000A2112">
                                <w:t xml:space="preserve">unpaired </w:t>
                              </w:r>
                              <w:r w:rsidRPr="000A2112">
                                <w:rPr>
                                  <w:rFonts w:cstheme="minorHAnsi"/>
                                </w:rPr>
                                <w:t>two-tailed t-test, (</w:t>
                              </w:r>
                              <w:proofErr w:type="spellStart"/>
                              <w:proofErr w:type="gramStart"/>
                              <w:r w:rsidRPr="000A2112">
                                <w:rPr>
                                  <w:rFonts w:cstheme="minorHAnsi"/>
                                  <w:b/>
                                  <w:bCs/>
                                </w:rPr>
                                <w:t>c</w:t>
                              </w:r>
                              <w:r w:rsidRPr="000A2112">
                                <w:rPr>
                                  <w:rFonts w:cstheme="minorHAnsi"/>
                                </w:rPr>
                                <w:t>,</w:t>
                              </w:r>
                              <w:r w:rsidRPr="000A2112">
                                <w:rPr>
                                  <w:rFonts w:cstheme="minorHAnsi"/>
                                  <w:b/>
                                  <w:bCs/>
                                </w:rPr>
                                <w:t>d</w:t>
                              </w:r>
                              <w:proofErr w:type="spellEnd"/>
                              <w:proofErr w:type="gramEnd"/>
                              <w:r w:rsidRPr="000A2112">
                                <w:rPr>
                                  <w:rFonts w:cstheme="minorHAnsi"/>
                                </w:rPr>
                                <w:t>) Brown-Forsythe and Welch’s ANOVA with Dunnett’s T3 multiple comparisons.</w:t>
                              </w:r>
                            </w:p>
                            <w:p w14:paraId="77377229" w14:textId="77777777" w:rsidR="00507C29" w:rsidRPr="008459EA" w:rsidRDefault="00507C29" w:rsidP="00507C29">
                              <w:pPr>
                                <w:pStyle w:val="Caption"/>
                                <w:rPr>
                                  <w:rFonts w:ascii="Calibri" w:eastAsia="Calibri" w:hAnsi="Calibri" w:cs="Arial"/>
                                  <w:b/>
                                  <w:bCs/>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 name="Picture 6" descr="A diagram of a variety of diagrams&#10;&#10;Description automatically generated with medium confidence"/>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6255" cy="8775065"/>
                          </a:xfrm>
                          <a:prstGeom prst="rect">
                            <a:avLst/>
                          </a:prstGeom>
                        </pic:spPr>
                      </pic:pic>
                    </wpg:wgp>
                  </a:graphicData>
                </a:graphic>
              </wp:anchor>
            </w:drawing>
          </mc:Choice>
          <mc:Fallback>
            <w:pict>
              <v:group w14:anchorId="12448D92" id="Group 7" o:spid="_x0000_s1032" style="position:absolute;left:0;text-align:left;margin-left:0;margin-top:0;width:579.2pt;height:690.95pt;z-index:251665408;mso-position-horizontal:center;mso-position-horizontal-relative:margin" coordsize="73555,8775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">
                <v:shape id="Text Box 16" o:spid="_x0000_s1033" type="#_x0000_t202" style="position:absolute;left:43945;width:29610;height:79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76BE2251" w14:textId="77777777" w:rsidR="00507C29" w:rsidRPr="00985C8C" w:rsidRDefault="00507C29" w:rsidP="00507C29">
                        <w:pPr>
                          <w:jc w:val="both"/>
                          <w:rPr>
                            <w:rFonts w:cstheme="minorHAnsi"/>
                          </w:rPr>
                        </w:pPr>
                        <w:r>
                          <w:rPr>
                            <w:rFonts w:cstheme="minorHAnsi"/>
                            <w:b/>
                            <w:bCs/>
                          </w:rPr>
                          <w:t>Extended Data Figure 3.</w:t>
                        </w:r>
                        <w:r w:rsidRPr="00F07560">
                          <w:rPr>
                            <w:rFonts w:cstheme="minorHAnsi"/>
                            <w:b/>
                            <w:bCs/>
                            <w:color w:val="000000" w:themeColor="text1"/>
                          </w:rPr>
                          <w:t xml:space="preserve"> </w:t>
                        </w:r>
                        <w:r>
                          <w:rPr>
                            <w:rFonts w:cstheme="minorHAnsi"/>
                            <w:b/>
                            <w:bCs/>
                            <w:color w:val="000000" w:themeColor="text1"/>
                          </w:rPr>
                          <w:t>Effects of</w:t>
                        </w:r>
                        <w:r w:rsidRPr="001602F7">
                          <w:rPr>
                            <w:rFonts w:cstheme="minorHAnsi"/>
                            <w:b/>
                            <w:bCs/>
                            <w:color w:val="000000" w:themeColor="text1"/>
                          </w:rPr>
                          <w:t xml:space="preserve"> Notch </w:t>
                        </w:r>
                        <w:r>
                          <w:rPr>
                            <w:rFonts w:cstheme="minorHAnsi"/>
                            <w:b/>
                            <w:bCs/>
                            <w:color w:val="000000" w:themeColor="text1"/>
                          </w:rPr>
                          <w:t>signaling mutations on</w:t>
                        </w:r>
                        <w:r w:rsidRPr="001602F7">
                          <w:rPr>
                            <w:rFonts w:cstheme="minorHAnsi"/>
                            <w:b/>
                            <w:bCs/>
                            <w:color w:val="000000" w:themeColor="text1"/>
                          </w:rPr>
                          <w:t xml:space="preserve"> DTC</w:t>
                        </w:r>
                        <w:r>
                          <w:rPr>
                            <w:rFonts w:cstheme="minorHAnsi"/>
                            <w:b/>
                            <w:bCs/>
                            <w:color w:val="000000" w:themeColor="text1"/>
                          </w:rPr>
                          <w:t xml:space="preserve">-adjacent and global </w:t>
                        </w:r>
                        <w:r w:rsidRPr="00E53FB4">
                          <w:rPr>
                            <w:rFonts w:cstheme="minorHAnsi"/>
                            <w:b/>
                            <w:bCs/>
                            <w:i/>
                            <w:iCs/>
                            <w:color w:val="000000" w:themeColor="text1"/>
                          </w:rPr>
                          <w:t>EMB-</w:t>
                        </w:r>
                        <w:proofErr w:type="gramStart"/>
                        <w:r w:rsidRPr="00E53FB4">
                          <w:rPr>
                            <w:rFonts w:cstheme="minorHAnsi"/>
                            <w:b/>
                            <w:bCs/>
                            <w:i/>
                            <w:iCs/>
                            <w:color w:val="000000" w:themeColor="text1"/>
                          </w:rPr>
                          <w:t>9::</w:t>
                        </w:r>
                        <w:proofErr w:type="spellStart"/>
                        <w:proofErr w:type="gramEnd"/>
                        <w:r w:rsidRPr="00E53FB4">
                          <w:rPr>
                            <w:rFonts w:cstheme="minorHAnsi"/>
                            <w:b/>
                            <w:bCs/>
                            <w:i/>
                            <w:iCs/>
                            <w:color w:val="000000" w:themeColor="text1"/>
                          </w:rPr>
                          <w:t>mCherry</w:t>
                        </w:r>
                        <w:proofErr w:type="spellEnd"/>
                        <w:r w:rsidRPr="001602F7">
                          <w:rPr>
                            <w:rFonts w:cstheme="minorHAnsi"/>
                            <w:b/>
                            <w:bCs/>
                            <w:color w:val="000000" w:themeColor="text1"/>
                          </w:rPr>
                          <w:t xml:space="preserve"> levels. </w:t>
                        </w:r>
                        <w:r>
                          <w:rPr>
                            <w:rFonts w:cstheme="minorHAnsi"/>
                          </w:rPr>
                          <w:t>(</w:t>
                        </w:r>
                        <w:r w:rsidRPr="00547035">
                          <w:rPr>
                            <w:rFonts w:cstheme="minorHAnsi"/>
                            <w:b/>
                            <w:bCs/>
                          </w:rPr>
                          <w:t>a</w:t>
                        </w:r>
                        <w:r>
                          <w:rPr>
                            <w:rFonts w:cstheme="minorHAnsi"/>
                          </w:rPr>
                          <w:t xml:space="preserve">) </w:t>
                        </w:r>
                        <w:r w:rsidRPr="009A363B">
                          <w:rPr>
                            <w:rFonts w:cstheme="minorHAnsi"/>
                          </w:rPr>
                          <w:t>Boxplot</w:t>
                        </w:r>
                        <w:r>
                          <w:rPr>
                            <w:rFonts w:cstheme="minorHAnsi"/>
                          </w:rPr>
                          <w:t>s</w:t>
                        </w:r>
                        <w:r w:rsidRPr="009A363B">
                          <w:rPr>
                            <w:rFonts w:cstheme="minorHAnsi"/>
                          </w:rPr>
                          <w:t xml:space="preserve"> scoring the average </w:t>
                        </w:r>
                        <w:r w:rsidRPr="009A363B">
                          <w:rPr>
                            <w:rFonts w:cstheme="minorHAnsi"/>
                            <w:i/>
                            <w:iCs/>
                          </w:rPr>
                          <w:t>EMB-</w:t>
                        </w:r>
                        <w:proofErr w:type="gramStart"/>
                        <w:r w:rsidRPr="009A363B">
                          <w:rPr>
                            <w:rFonts w:cstheme="minorHAnsi"/>
                            <w:i/>
                            <w:iCs/>
                          </w:rPr>
                          <w:t>9::</w:t>
                        </w:r>
                        <w:proofErr w:type="spellStart"/>
                        <w:proofErr w:type="gramEnd"/>
                        <w:r w:rsidRPr="009A363B">
                          <w:rPr>
                            <w:rFonts w:cstheme="minorHAnsi"/>
                            <w:i/>
                            <w:iCs/>
                          </w:rPr>
                          <w:t>mCherry</w:t>
                        </w:r>
                        <w:proofErr w:type="spellEnd"/>
                        <w:r w:rsidRPr="009A363B">
                          <w:rPr>
                            <w:rFonts w:cstheme="minorHAnsi"/>
                          </w:rPr>
                          <w:t xml:space="preserve"> fluorescence intensity overlapping with</w:t>
                        </w:r>
                        <w:r>
                          <w:rPr>
                            <w:rFonts w:cstheme="minorHAnsi"/>
                          </w:rPr>
                          <w:t xml:space="preserve"> anterior (left) or posterior (right)</w:t>
                        </w:r>
                        <w:r w:rsidRPr="009A363B">
                          <w:rPr>
                            <w:rFonts w:cstheme="minorHAnsi"/>
                          </w:rPr>
                          <w:t xml:space="preserve"> </w:t>
                        </w:r>
                        <w:r w:rsidRPr="00F07560">
                          <w:rPr>
                            <w:rFonts w:cstheme="minorHAnsi"/>
                            <w:color w:val="000000" w:themeColor="text1"/>
                          </w:rPr>
                          <w:t xml:space="preserve">DTCs of control and </w:t>
                        </w:r>
                        <w:r w:rsidRPr="00F07560">
                          <w:rPr>
                            <w:rFonts w:cstheme="minorHAnsi"/>
                            <w:i/>
                            <w:iCs/>
                            <w:color w:val="000000" w:themeColor="text1"/>
                          </w:rPr>
                          <w:t>glp-1(</w:t>
                        </w:r>
                        <w:proofErr w:type="spellStart"/>
                        <w:r w:rsidRPr="00F07560">
                          <w:rPr>
                            <w:rFonts w:cstheme="minorHAnsi"/>
                            <w:i/>
                            <w:iCs/>
                            <w:color w:val="000000" w:themeColor="text1"/>
                          </w:rPr>
                          <w:t>lf</w:t>
                        </w:r>
                        <w:proofErr w:type="spellEnd"/>
                        <w:r w:rsidRPr="00F07560">
                          <w:rPr>
                            <w:rFonts w:cstheme="minorHAnsi"/>
                            <w:i/>
                            <w:iCs/>
                            <w:color w:val="000000" w:themeColor="text1"/>
                          </w:rPr>
                          <w:t xml:space="preserve">) </w:t>
                        </w:r>
                        <w:r w:rsidRPr="00F07560">
                          <w:rPr>
                            <w:rFonts w:cstheme="minorHAnsi"/>
                            <w:color w:val="000000" w:themeColor="text1"/>
                          </w:rPr>
                          <w:t>adult</w:t>
                        </w:r>
                        <w:r>
                          <w:rPr>
                            <w:rFonts w:cstheme="minorHAnsi"/>
                            <w:color w:val="000000" w:themeColor="text1"/>
                          </w:rPr>
                          <w:t xml:space="preserve"> </w:t>
                        </w:r>
                        <w:r w:rsidRPr="00F07560">
                          <w:rPr>
                            <w:rFonts w:cstheme="minorHAnsi"/>
                            <w:color w:val="000000" w:themeColor="text1"/>
                          </w:rPr>
                          <w:t>hermaphrodite</w:t>
                        </w:r>
                        <w:r>
                          <w:rPr>
                            <w:rFonts w:cstheme="minorHAnsi"/>
                            <w:color w:val="000000" w:themeColor="text1"/>
                          </w:rPr>
                          <w:t xml:space="preserve">s </w:t>
                        </w:r>
                        <w:r w:rsidRPr="00F07560">
                          <w:rPr>
                            <w:rFonts w:cstheme="minorHAnsi"/>
                            <w:color w:val="000000" w:themeColor="text1"/>
                          </w:rPr>
                          <w:t>(15</w:t>
                        </w:r>
                        <m:oMath>
                          <m:r>
                            <w:rPr>
                              <w:rFonts w:ascii="Cambria Math" w:hAnsi="Cambria Math" w:cstheme="minorHAnsi"/>
                              <w:color w:val="000000" w:themeColor="text1"/>
                            </w:rPr>
                            <m:t>°</m:t>
                          </m:r>
                        </m:oMath>
                        <w:r w:rsidRPr="00F07560">
                          <w:rPr>
                            <w:rFonts w:cstheme="minorHAnsi"/>
                            <w:color w:val="000000" w:themeColor="text1"/>
                          </w:rPr>
                          <w:t>C until L2 + 40 hours at 25</w:t>
                        </w:r>
                        <m:oMath>
                          <m:r>
                            <w:rPr>
                              <w:rFonts w:ascii="Cambria Math" w:hAnsi="Cambria Math" w:cstheme="minorHAnsi"/>
                              <w:color w:val="000000" w:themeColor="text1"/>
                            </w:rPr>
                            <m:t>°</m:t>
                          </m:r>
                        </m:oMath>
                        <w:r w:rsidRPr="00F07560">
                          <w:rPr>
                            <w:rFonts w:cstheme="minorHAnsi"/>
                            <w:color w:val="000000" w:themeColor="text1"/>
                          </w:rPr>
                          <w:t>C). Sample sizes, from left to right: 14, 18, 11, 16. (</w:t>
                        </w:r>
                        <w:r w:rsidRPr="00F07560">
                          <w:rPr>
                            <w:rFonts w:cstheme="minorHAnsi"/>
                            <w:b/>
                            <w:bCs/>
                            <w:color w:val="000000" w:themeColor="text1"/>
                          </w:rPr>
                          <w:t>b</w:t>
                        </w:r>
                        <w:r w:rsidRPr="00F07560">
                          <w:rPr>
                            <w:rFonts w:cstheme="minorHAnsi"/>
                            <w:color w:val="000000" w:themeColor="text1"/>
                          </w:rPr>
                          <w:t>) Boxplot</w:t>
                        </w:r>
                        <w:r>
                          <w:rPr>
                            <w:rFonts w:cstheme="minorHAnsi"/>
                            <w:color w:val="000000" w:themeColor="text1"/>
                          </w:rPr>
                          <w:t>s</w:t>
                        </w:r>
                        <w:r w:rsidRPr="00F07560">
                          <w:rPr>
                            <w:rFonts w:cstheme="minorHAnsi"/>
                            <w:color w:val="000000" w:themeColor="text1"/>
                          </w:rPr>
                          <w:t xml:space="preserve"> scoring the average </w:t>
                        </w:r>
                        <w:r w:rsidRPr="00F07560">
                          <w:rPr>
                            <w:rFonts w:cstheme="minorHAnsi"/>
                            <w:i/>
                            <w:iCs/>
                            <w:color w:val="000000" w:themeColor="text1"/>
                          </w:rPr>
                          <w:t>EMB-</w:t>
                        </w:r>
                        <w:proofErr w:type="gramStart"/>
                        <w:r w:rsidRPr="00F07560">
                          <w:rPr>
                            <w:rFonts w:cstheme="minorHAnsi"/>
                            <w:i/>
                            <w:iCs/>
                            <w:color w:val="000000" w:themeColor="text1"/>
                          </w:rPr>
                          <w:t>9::</w:t>
                        </w:r>
                        <w:proofErr w:type="spellStart"/>
                        <w:proofErr w:type="gramEnd"/>
                        <w:r w:rsidRPr="00F07560">
                          <w:rPr>
                            <w:rFonts w:cstheme="minorHAnsi"/>
                            <w:i/>
                            <w:iCs/>
                            <w:color w:val="000000" w:themeColor="text1"/>
                          </w:rPr>
                          <w:t>mCherry</w:t>
                        </w:r>
                        <w:proofErr w:type="spellEnd"/>
                        <w:r w:rsidRPr="00F07560">
                          <w:rPr>
                            <w:rFonts w:cstheme="minorHAnsi"/>
                            <w:color w:val="000000" w:themeColor="text1"/>
                          </w:rPr>
                          <w:t xml:space="preserve"> fluorescence intensity overlapping with anterior</w:t>
                        </w:r>
                        <w:r>
                          <w:rPr>
                            <w:rFonts w:cstheme="minorHAnsi"/>
                            <w:color w:val="000000" w:themeColor="text1"/>
                          </w:rPr>
                          <w:t xml:space="preserve"> (left)</w:t>
                        </w:r>
                        <w:r w:rsidRPr="00F07560">
                          <w:rPr>
                            <w:rFonts w:cstheme="minorHAnsi"/>
                            <w:color w:val="000000" w:themeColor="text1"/>
                          </w:rPr>
                          <w:t xml:space="preserve"> or posterior</w:t>
                        </w:r>
                        <w:r>
                          <w:rPr>
                            <w:rFonts w:cstheme="minorHAnsi"/>
                            <w:color w:val="000000" w:themeColor="text1"/>
                          </w:rPr>
                          <w:t xml:space="preserve"> (right)</w:t>
                        </w:r>
                        <w:r w:rsidRPr="00F07560">
                          <w:rPr>
                            <w:rFonts w:cstheme="minorHAnsi"/>
                            <w:color w:val="000000" w:themeColor="text1"/>
                          </w:rPr>
                          <w:t xml:space="preserve"> DTCs of control and </w:t>
                        </w:r>
                        <w:r w:rsidRPr="00F07560">
                          <w:rPr>
                            <w:rFonts w:cstheme="minorHAnsi"/>
                            <w:i/>
                            <w:iCs/>
                            <w:color w:val="000000" w:themeColor="text1"/>
                          </w:rPr>
                          <w:t xml:space="preserve">glp-1(gf) </w:t>
                        </w:r>
                        <w:r w:rsidRPr="00F07560">
                          <w:rPr>
                            <w:rFonts w:cstheme="minorHAnsi"/>
                            <w:color w:val="000000" w:themeColor="text1"/>
                          </w:rPr>
                          <w:t>adult hermaphrodite</w:t>
                        </w:r>
                        <w:r>
                          <w:rPr>
                            <w:rFonts w:cstheme="minorHAnsi"/>
                            <w:color w:val="000000" w:themeColor="text1"/>
                          </w:rPr>
                          <w:t>s raised in parallel</w:t>
                        </w:r>
                        <w:r w:rsidRPr="00F07560">
                          <w:rPr>
                            <w:rFonts w:cstheme="minorHAnsi"/>
                            <w:color w:val="000000" w:themeColor="text1"/>
                          </w:rPr>
                          <w:t>. Sample sizes, from left to right: 14, 15, 11, 10.</w:t>
                        </w:r>
                        <w:r>
                          <w:rPr>
                            <w:rFonts w:cstheme="minorHAnsi"/>
                            <w:color w:val="000000" w:themeColor="text1"/>
                          </w:rPr>
                          <w:t xml:space="preserve"> (</w:t>
                        </w:r>
                        <w:proofErr w:type="spellStart"/>
                        <w:proofErr w:type="gramStart"/>
                        <w:r w:rsidRPr="00FE291E">
                          <w:rPr>
                            <w:rFonts w:cstheme="minorHAnsi"/>
                            <w:b/>
                            <w:bCs/>
                            <w:color w:val="000000" w:themeColor="text1"/>
                          </w:rPr>
                          <w:t>a,b</w:t>
                        </w:r>
                        <w:proofErr w:type="spellEnd"/>
                        <w:proofErr w:type="gramEnd"/>
                        <w:r>
                          <w:rPr>
                            <w:rFonts w:cstheme="minorHAnsi"/>
                            <w:color w:val="000000" w:themeColor="text1"/>
                          </w:rPr>
                          <w:t xml:space="preserve">) Note that when animals were upshifted to </w:t>
                        </w:r>
                        <w:r w:rsidRPr="00F07560">
                          <w:rPr>
                            <w:rFonts w:cstheme="minorHAnsi"/>
                            <w:color w:val="000000" w:themeColor="text1"/>
                          </w:rPr>
                          <w:t>25</w:t>
                        </w:r>
                        <m:oMath>
                          <m:r>
                            <w:rPr>
                              <w:rFonts w:ascii="Cambria Math" w:hAnsi="Cambria Math" w:cstheme="minorHAnsi"/>
                              <w:color w:val="000000" w:themeColor="text1"/>
                            </w:rPr>
                            <m:t>°</m:t>
                          </m:r>
                        </m:oMath>
                        <w:r w:rsidRPr="00F07560">
                          <w:rPr>
                            <w:rFonts w:cstheme="minorHAnsi"/>
                            <w:color w:val="000000" w:themeColor="text1"/>
                          </w:rPr>
                          <w:t>C</w:t>
                        </w:r>
                        <w:r>
                          <w:rPr>
                            <w:rFonts w:cstheme="minorHAnsi"/>
                            <w:color w:val="000000" w:themeColor="text1"/>
                          </w:rPr>
                          <w:t xml:space="preserve"> from the L2 stage, the antero-posterior asymmetry in DTC-AC levels seen at 1</w:t>
                        </w:r>
                        <w:r w:rsidRPr="00F07560">
                          <w:rPr>
                            <w:rFonts w:cstheme="minorHAnsi"/>
                            <w:color w:val="000000" w:themeColor="text1"/>
                          </w:rPr>
                          <w:t>5</w:t>
                        </w:r>
                        <m:oMath>
                          <m:r>
                            <w:rPr>
                              <w:rFonts w:ascii="Cambria Math" w:hAnsi="Cambria Math" w:cstheme="minorHAnsi"/>
                              <w:color w:val="000000" w:themeColor="text1"/>
                            </w:rPr>
                            <m:t>°</m:t>
                          </m:r>
                        </m:oMath>
                        <w:r w:rsidRPr="00F07560">
                          <w:rPr>
                            <w:rFonts w:cstheme="minorHAnsi"/>
                            <w:color w:val="000000" w:themeColor="text1"/>
                          </w:rPr>
                          <w:t>C</w:t>
                        </w:r>
                        <w:r>
                          <w:rPr>
                            <w:rFonts w:cstheme="minorHAnsi"/>
                            <w:color w:val="000000" w:themeColor="text1"/>
                          </w:rPr>
                          <w:t xml:space="preserve"> in control hermaphrodites (Fig. 2b) is no longer detected. </w:t>
                        </w:r>
                        <w:r w:rsidRPr="00F07560">
                          <w:rPr>
                            <w:rFonts w:cstheme="minorHAnsi"/>
                            <w:color w:val="000000" w:themeColor="text1"/>
                          </w:rPr>
                          <w:t>(</w:t>
                        </w:r>
                        <w:r w:rsidRPr="00F07560">
                          <w:rPr>
                            <w:rFonts w:cstheme="minorHAnsi"/>
                            <w:b/>
                            <w:bCs/>
                            <w:color w:val="000000" w:themeColor="text1"/>
                          </w:rPr>
                          <w:t>c</w:t>
                        </w:r>
                        <w:r w:rsidRPr="00F07560">
                          <w:rPr>
                            <w:rFonts w:cstheme="minorHAnsi"/>
                            <w:color w:val="000000" w:themeColor="text1"/>
                          </w:rPr>
                          <w:t xml:space="preserve">) Boxplot </w:t>
                        </w:r>
                        <w:r w:rsidRPr="009A363B">
                          <w:rPr>
                            <w:rFonts w:cstheme="minorHAnsi"/>
                          </w:rPr>
                          <w:t xml:space="preserve">scoring the </w:t>
                        </w:r>
                        <w:r>
                          <w:rPr>
                            <w:rFonts w:cstheme="minorHAnsi"/>
                          </w:rPr>
                          <w:t xml:space="preserve">average </w:t>
                        </w:r>
                        <w:r w:rsidRPr="009A363B">
                          <w:rPr>
                            <w:rFonts w:cstheme="minorHAnsi"/>
                            <w:i/>
                            <w:iCs/>
                          </w:rPr>
                          <w:t>EMB-</w:t>
                        </w:r>
                        <w:proofErr w:type="gramStart"/>
                        <w:r w:rsidRPr="009A363B">
                          <w:rPr>
                            <w:rFonts w:cstheme="minorHAnsi"/>
                            <w:i/>
                            <w:iCs/>
                          </w:rPr>
                          <w:t>9</w:t>
                        </w:r>
                        <w:r w:rsidRPr="00F95C48">
                          <w:rPr>
                            <w:rFonts w:cstheme="minorHAnsi"/>
                            <w:i/>
                            <w:iCs/>
                            <w:color w:val="000000" w:themeColor="text1"/>
                          </w:rPr>
                          <w:t>::</w:t>
                        </w:r>
                        <w:proofErr w:type="spellStart"/>
                        <w:proofErr w:type="gramEnd"/>
                        <w:r w:rsidRPr="00F95C48">
                          <w:rPr>
                            <w:rFonts w:cstheme="minorHAnsi"/>
                            <w:i/>
                            <w:iCs/>
                            <w:color w:val="000000" w:themeColor="text1"/>
                          </w:rPr>
                          <w:t>mCherry</w:t>
                        </w:r>
                        <w:proofErr w:type="spellEnd"/>
                        <w:r w:rsidRPr="00F95C48">
                          <w:rPr>
                            <w:rFonts w:cstheme="minorHAnsi"/>
                            <w:color w:val="000000" w:themeColor="text1"/>
                          </w:rPr>
                          <w:t xml:space="preserve"> fluorescence intensity in a ≈40 x 20 x 5µm </w:t>
                        </w:r>
                        <w:r>
                          <w:rPr>
                            <w:rFonts w:cstheme="minorHAnsi"/>
                            <w:color w:val="000000" w:themeColor="text1"/>
                          </w:rPr>
                          <w:t xml:space="preserve">thick </w:t>
                        </w:r>
                        <w:r w:rsidRPr="00F95C48">
                          <w:rPr>
                            <w:rFonts w:cstheme="minorHAnsi"/>
                            <w:color w:val="000000" w:themeColor="text1"/>
                          </w:rPr>
                          <w:t xml:space="preserve">body wall </w:t>
                        </w:r>
                        <w:r>
                          <w:rPr>
                            <w:rFonts w:cstheme="minorHAnsi"/>
                            <w:color w:val="000000" w:themeColor="text1"/>
                          </w:rPr>
                          <w:t xml:space="preserve">muscle </w:t>
                        </w:r>
                        <w:r w:rsidRPr="00F95C48">
                          <w:rPr>
                            <w:rFonts w:cstheme="minorHAnsi"/>
                            <w:color w:val="000000" w:themeColor="text1"/>
                          </w:rPr>
                          <w:t xml:space="preserve">section </w:t>
                        </w:r>
                        <w:r>
                          <w:rPr>
                            <w:rFonts w:cstheme="minorHAnsi"/>
                            <w:color w:val="000000" w:themeColor="text1"/>
                          </w:rPr>
                          <w:t xml:space="preserve">(see </w:t>
                        </w:r>
                        <w:r>
                          <w:t>Extended data Video 3</w:t>
                        </w:r>
                        <w:r>
                          <w:rPr>
                            <w:rFonts w:cstheme="minorHAnsi"/>
                            <w:color w:val="000000" w:themeColor="text1"/>
                          </w:rPr>
                          <w:t>)</w:t>
                        </w:r>
                        <w:r w:rsidRPr="00F95C48">
                          <w:rPr>
                            <w:rFonts w:cstheme="minorHAnsi"/>
                            <w:color w:val="000000" w:themeColor="text1"/>
                          </w:rPr>
                          <w:t xml:space="preserve"> of adult hermaphrodite</w:t>
                        </w:r>
                        <w:r>
                          <w:rPr>
                            <w:rFonts w:cstheme="minorHAnsi"/>
                            <w:color w:val="000000" w:themeColor="text1"/>
                          </w:rPr>
                          <w:t>s</w:t>
                        </w:r>
                        <w:r w:rsidRPr="00F95C48">
                          <w:rPr>
                            <w:rFonts w:cstheme="minorHAnsi"/>
                            <w:color w:val="000000" w:themeColor="text1"/>
                          </w:rPr>
                          <w:t xml:space="preserve"> of the indicated genotype</w:t>
                        </w:r>
                        <w:r>
                          <w:rPr>
                            <w:rFonts w:cstheme="minorHAnsi"/>
                            <w:color w:val="000000" w:themeColor="text1"/>
                          </w:rPr>
                          <w:t xml:space="preserve">s </w:t>
                        </w:r>
                        <w:r w:rsidRPr="00F95C48">
                          <w:rPr>
                            <w:rFonts w:cstheme="minorHAnsi"/>
                            <w:color w:val="000000" w:themeColor="text1"/>
                          </w:rPr>
                          <w:t>(15</w:t>
                        </w:r>
                        <m:oMath>
                          <m:r>
                            <w:rPr>
                              <w:rFonts w:ascii="Cambria Math" w:hAnsi="Cambria Math" w:cstheme="minorHAnsi"/>
                              <w:color w:val="000000" w:themeColor="text1"/>
                            </w:rPr>
                            <m:t>°</m:t>
                          </m:r>
                        </m:oMath>
                        <w:r w:rsidRPr="00F95C48">
                          <w:rPr>
                            <w:rFonts w:cstheme="minorHAnsi"/>
                            <w:color w:val="000000" w:themeColor="text1"/>
                          </w:rPr>
                          <w:t>C until L2 + 40 hours at 25</w:t>
                        </w:r>
                        <m:oMath>
                          <m:r>
                            <w:rPr>
                              <w:rFonts w:ascii="Cambria Math" w:hAnsi="Cambria Math" w:cstheme="minorHAnsi"/>
                              <w:color w:val="000000" w:themeColor="text1"/>
                            </w:rPr>
                            <m:t>°</m:t>
                          </m:r>
                        </m:oMath>
                        <w:r w:rsidRPr="00F95C48">
                          <w:rPr>
                            <w:rFonts w:cstheme="minorHAnsi"/>
                            <w:color w:val="000000" w:themeColor="text1"/>
                          </w:rPr>
                          <w:t>C). Sample sizes, from left to right: 14, 11, 12, 10, 12. (</w:t>
                        </w:r>
                        <w:r w:rsidRPr="00F95C48">
                          <w:rPr>
                            <w:rFonts w:cstheme="minorHAnsi"/>
                            <w:b/>
                            <w:bCs/>
                            <w:color w:val="000000" w:themeColor="text1"/>
                          </w:rPr>
                          <w:t>d</w:t>
                        </w:r>
                        <w:r w:rsidRPr="00F95C48">
                          <w:rPr>
                            <w:rFonts w:cstheme="minorHAnsi"/>
                            <w:color w:val="000000" w:themeColor="text1"/>
                          </w:rPr>
                          <w:t xml:space="preserve">) Boxplot scoring the average </w:t>
                        </w:r>
                        <w:r w:rsidRPr="00F95C48">
                          <w:rPr>
                            <w:rFonts w:cstheme="minorHAnsi"/>
                            <w:i/>
                            <w:iCs/>
                            <w:color w:val="000000" w:themeColor="text1"/>
                          </w:rPr>
                          <w:t>EMB-9::</w:t>
                        </w:r>
                        <w:proofErr w:type="spellStart"/>
                        <w:r w:rsidRPr="00F95C48">
                          <w:rPr>
                            <w:rFonts w:cstheme="minorHAnsi"/>
                            <w:i/>
                            <w:iCs/>
                            <w:color w:val="000000" w:themeColor="text1"/>
                          </w:rPr>
                          <w:t>mCherry</w:t>
                        </w:r>
                        <w:proofErr w:type="spellEnd"/>
                        <w:r w:rsidRPr="00F95C48">
                          <w:rPr>
                            <w:rFonts w:cstheme="minorHAnsi"/>
                            <w:color w:val="000000" w:themeColor="text1"/>
                          </w:rPr>
                          <w:t xml:space="preserve"> fluorescence intensity in a ≈20 x 10 x 1µm </w:t>
                        </w:r>
                        <w:r>
                          <w:rPr>
                            <w:rFonts w:cstheme="minorHAnsi"/>
                            <w:color w:val="000000" w:themeColor="text1"/>
                          </w:rPr>
                          <w:t xml:space="preserve">thick </w:t>
                        </w:r>
                        <w:r w:rsidRPr="00F95C48">
                          <w:rPr>
                            <w:rFonts w:cstheme="minorHAnsi"/>
                            <w:color w:val="000000" w:themeColor="text1"/>
                          </w:rPr>
                          <w:t xml:space="preserve">distal gonad </w:t>
                        </w:r>
                        <w:r>
                          <w:t>basement membrane</w:t>
                        </w:r>
                        <w:r w:rsidRPr="00F95C48">
                          <w:rPr>
                            <w:rFonts w:cstheme="minorHAnsi"/>
                            <w:color w:val="000000" w:themeColor="text1"/>
                          </w:rPr>
                          <w:t xml:space="preserve"> section</w:t>
                        </w:r>
                        <w:r>
                          <w:rPr>
                            <w:rFonts w:cstheme="minorHAnsi"/>
                            <w:color w:val="000000" w:themeColor="text1"/>
                          </w:rPr>
                          <w:t xml:space="preserve"> (see </w:t>
                        </w:r>
                        <w:r>
                          <w:t>Extended data Video 3</w:t>
                        </w:r>
                        <w:r>
                          <w:rPr>
                            <w:rFonts w:cstheme="minorHAnsi"/>
                            <w:color w:val="000000" w:themeColor="text1"/>
                          </w:rPr>
                          <w:t>) located</w:t>
                        </w:r>
                        <w:r w:rsidRPr="00F95C48">
                          <w:rPr>
                            <w:rFonts w:cstheme="minorHAnsi"/>
                            <w:color w:val="000000" w:themeColor="text1"/>
                          </w:rPr>
                          <w:t xml:space="preserve"> 20 µm from the DTC body of adult hermaphrodite</w:t>
                        </w:r>
                        <w:r>
                          <w:rPr>
                            <w:rFonts w:cstheme="minorHAnsi"/>
                            <w:color w:val="000000" w:themeColor="text1"/>
                          </w:rPr>
                          <w:t>s</w:t>
                        </w:r>
                        <w:r w:rsidRPr="00F95C48">
                          <w:rPr>
                            <w:rFonts w:cstheme="minorHAnsi"/>
                            <w:color w:val="000000" w:themeColor="text1"/>
                          </w:rPr>
                          <w:t xml:space="preserve"> of the indicated genotype</w:t>
                        </w:r>
                        <w:r>
                          <w:rPr>
                            <w:rFonts w:cstheme="minorHAnsi"/>
                            <w:color w:val="000000" w:themeColor="text1"/>
                          </w:rPr>
                          <w:t xml:space="preserve">s </w:t>
                        </w:r>
                        <w:r w:rsidRPr="00F95C48">
                          <w:rPr>
                            <w:rFonts w:cstheme="minorHAnsi"/>
                            <w:color w:val="000000" w:themeColor="text1"/>
                          </w:rPr>
                          <w:t>(15</w:t>
                        </w:r>
                        <m:oMath>
                          <m:r>
                            <w:rPr>
                              <w:rFonts w:ascii="Cambria Math" w:hAnsi="Cambria Math" w:cstheme="minorHAnsi"/>
                              <w:color w:val="000000" w:themeColor="text1"/>
                            </w:rPr>
                            <m:t>°</m:t>
                          </m:r>
                        </m:oMath>
                        <w:r w:rsidRPr="00F95C48">
                          <w:rPr>
                            <w:rFonts w:cstheme="minorHAnsi"/>
                            <w:color w:val="000000" w:themeColor="text1"/>
                          </w:rPr>
                          <w:t>C until L2 + 40 hours at 25</w:t>
                        </w:r>
                        <m:oMath>
                          <m:r>
                            <w:rPr>
                              <w:rFonts w:ascii="Cambria Math" w:hAnsi="Cambria Math" w:cstheme="minorHAnsi"/>
                              <w:color w:val="000000" w:themeColor="text1"/>
                            </w:rPr>
                            <m:t>°</m:t>
                          </m:r>
                        </m:oMath>
                        <w:r w:rsidRPr="00F95C48">
                          <w:rPr>
                            <w:rFonts w:cstheme="minorHAnsi"/>
                            <w:color w:val="000000" w:themeColor="text1"/>
                          </w:rPr>
                          <w:t>C)</w:t>
                        </w:r>
                        <w:r>
                          <w:rPr>
                            <w:rFonts w:cstheme="minorHAnsi"/>
                            <w:color w:val="000000" w:themeColor="text1"/>
                          </w:rPr>
                          <w:t xml:space="preserve"> </w:t>
                        </w:r>
                        <w:r w:rsidRPr="00F95C48">
                          <w:rPr>
                            <w:rFonts w:cstheme="minorHAnsi"/>
                            <w:color w:val="000000" w:themeColor="text1"/>
                          </w:rPr>
                          <w:t>Sample sizes, from left to right: 15, 11, 13, 16, 15.</w:t>
                        </w:r>
                        <w:r>
                          <w:rPr>
                            <w:rFonts w:cstheme="minorHAnsi"/>
                            <w:color w:val="000000" w:themeColor="text1"/>
                          </w:rPr>
                          <w:t xml:space="preserve"> </w:t>
                        </w:r>
                        <w:r>
                          <w:rPr>
                            <w:rFonts w:cstheme="minorHAnsi"/>
                          </w:rPr>
                          <w:t xml:space="preserve">Alleles: </w:t>
                        </w:r>
                        <w:r w:rsidRPr="006A0492">
                          <w:rPr>
                            <w:rFonts w:cstheme="minorHAnsi"/>
                            <w:i/>
                            <w:iCs/>
                          </w:rPr>
                          <w:t>glp-1(e2141)</w:t>
                        </w:r>
                        <w:proofErr w:type="spellStart"/>
                        <w:r>
                          <w:rPr>
                            <w:rFonts w:cstheme="minorHAnsi"/>
                            <w:i/>
                            <w:iCs/>
                          </w:rPr>
                          <w:t>lf</w:t>
                        </w:r>
                        <w:proofErr w:type="spellEnd"/>
                        <w:r w:rsidRPr="006A0492">
                          <w:rPr>
                            <w:rFonts w:cstheme="minorHAnsi"/>
                            <w:i/>
                            <w:iCs/>
                          </w:rPr>
                          <w:t>, glp-1(ar202)</w:t>
                        </w:r>
                        <w:r>
                          <w:rPr>
                            <w:rFonts w:cstheme="minorHAnsi"/>
                            <w:i/>
                            <w:iCs/>
                          </w:rPr>
                          <w:t>gf</w:t>
                        </w:r>
                        <w:r w:rsidRPr="006A0492">
                          <w:rPr>
                            <w:rFonts w:cstheme="minorHAnsi"/>
                            <w:i/>
                            <w:iCs/>
                          </w:rPr>
                          <w:t xml:space="preserve">, </w:t>
                        </w:r>
                        <w:r w:rsidRPr="00145795">
                          <w:rPr>
                            <w:rFonts w:cstheme="minorHAnsi"/>
                            <w:i/>
                            <w:iCs/>
                          </w:rPr>
                          <w:t>gld-3(q730), nos-3(q650</w:t>
                        </w:r>
                        <w:r w:rsidRPr="00145795">
                          <w:rPr>
                            <w:rFonts w:cstheme="minorHAnsi"/>
                          </w:rPr>
                          <w:t>. (</w:t>
                        </w:r>
                        <w:r w:rsidRPr="00145795">
                          <w:rPr>
                            <w:rFonts w:cstheme="minorHAnsi"/>
                            <w:b/>
                            <w:bCs/>
                          </w:rPr>
                          <w:t>a-d</w:t>
                        </w:r>
                        <w:r w:rsidRPr="00145795">
                          <w:rPr>
                            <w:rFonts w:cstheme="minorHAnsi"/>
                          </w:rPr>
                          <w:t xml:space="preserve">) </w:t>
                        </w:r>
                        <w:r w:rsidRPr="00145795">
                          <w:rPr>
                            <w:rFonts w:cstheme="minorHAnsi"/>
                            <w:color w:val="000000" w:themeColor="text1"/>
                          </w:rPr>
                          <w:t xml:space="preserve">Asterisks </w:t>
                        </w:r>
                        <w:r w:rsidRPr="00145795">
                          <w:rPr>
                            <w:rFonts w:cstheme="minorHAnsi"/>
                          </w:rPr>
                          <w:t xml:space="preserve">(*) </w:t>
                        </w:r>
                        <w:r w:rsidRPr="000A2112">
                          <w:rPr>
                            <w:rFonts w:cstheme="minorHAnsi"/>
                          </w:rPr>
                          <w:t>mark significant differences versus the control. One asterisk, p&lt;0.05; two asterisks, p&lt;0.01; by (</w:t>
                        </w:r>
                        <w:r w:rsidRPr="000A2112">
                          <w:rPr>
                            <w:rFonts w:cstheme="minorHAnsi"/>
                            <w:b/>
                            <w:bCs/>
                          </w:rPr>
                          <w:t>a</w:t>
                        </w:r>
                        <w:r w:rsidRPr="000A2112">
                          <w:rPr>
                            <w:rFonts w:cstheme="minorHAnsi"/>
                          </w:rPr>
                          <w:t>) Welch’s t-test, (</w:t>
                        </w:r>
                        <w:r w:rsidRPr="000A2112">
                          <w:rPr>
                            <w:rFonts w:cstheme="minorHAnsi"/>
                            <w:b/>
                            <w:bCs/>
                          </w:rPr>
                          <w:t>b</w:t>
                        </w:r>
                        <w:r w:rsidRPr="000A2112">
                          <w:rPr>
                            <w:rFonts w:cstheme="minorHAnsi"/>
                          </w:rPr>
                          <w:t xml:space="preserve">) </w:t>
                        </w:r>
                        <w:r w:rsidRPr="000A2112">
                          <w:t xml:space="preserve">unpaired </w:t>
                        </w:r>
                        <w:r w:rsidRPr="000A2112">
                          <w:rPr>
                            <w:rFonts w:cstheme="minorHAnsi"/>
                          </w:rPr>
                          <w:t>two-tailed t-test, (</w:t>
                        </w:r>
                        <w:proofErr w:type="spellStart"/>
                        <w:proofErr w:type="gramStart"/>
                        <w:r w:rsidRPr="000A2112">
                          <w:rPr>
                            <w:rFonts w:cstheme="minorHAnsi"/>
                            <w:b/>
                            <w:bCs/>
                          </w:rPr>
                          <w:t>c</w:t>
                        </w:r>
                        <w:r w:rsidRPr="000A2112">
                          <w:rPr>
                            <w:rFonts w:cstheme="minorHAnsi"/>
                          </w:rPr>
                          <w:t>,</w:t>
                        </w:r>
                        <w:r w:rsidRPr="000A2112">
                          <w:rPr>
                            <w:rFonts w:cstheme="minorHAnsi"/>
                            <w:b/>
                            <w:bCs/>
                          </w:rPr>
                          <w:t>d</w:t>
                        </w:r>
                        <w:proofErr w:type="spellEnd"/>
                        <w:proofErr w:type="gramEnd"/>
                        <w:r w:rsidRPr="000A2112">
                          <w:rPr>
                            <w:rFonts w:cstheme="minorHAnsi"/>
                          </w:rPr>
                          <w:t>) Brown-Forsythe and Welch’s ANOVA with Dunnett’s T3 multiple comparisons.</w:t>
                        </w:r>
                      </w:p>
                      <w:p w14:paraId="77377229" w14:textId="77777777" w:rsidR="00507C29" w:rsidRPr="008459EA" w:rsidRDefault="00507C29" w:rsidP="00507C29">
                        <w:pPr>
                          <w:pStyle w:val="Caption"/>
                          <w:rPr>
                            <w:rFonts w:ascii="Calibri" w:eastAsia="Calibri" w:hAnsi="Calibri" w:cs="Arial"/>
                            <w:b/>
                            <w:bCs/>
                            <w:noProof/>
                          </w:rPr>
                        </w:pPr>
                      </w:p>
                    </w:txbxContent>
                  </v:textbox>
                </v:shape>
                <v:shape id="Picture 6" o:spid="_x0000_s1034" type="#_x0000_t75" alt="A diagram of a variety of diagrams&#10;&#10;Description automatically generated with medium confidence" style="position:absolute;width:43262;height:87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">
                  <v:imagedata r:id="rId9" o:title="A diagram of a variety of diagrams&#10;&#10;Description automatically generated with medium confidence"/>
                </v:shape>
                <w10:wrap type="square" anchorx="margin"/>
              </v:group>
            </w:pict>
          </mc:Fallback>
        </mc:AlternateContent>
      </w:r>
    </w:p>
    <w:p w14:paraId="7AC6D568" w14:textId="11F42191" w:rsidR="00605F04" w:rsidRDefault="00605F04" w:rsidP="00507C29">
      <w:pPr>
        <w:jc w:val="both"/>
        <w:rPr>
          <w:rFonts w:cstheme="minorHAnsi"/>
          <w:b/>
          <w:bCs/>
        </w:rPr>
      </w:pPr>
      <w:r>
        <w:rPr>
          <w:rFonts w:cstheme="minorHAnsi"/>
          <w:b/>
          <w:bCs/>
          <w:noProof/>
          <w14:ligatures w14:val="standardContextual"/>
        </w:rPr>
        <w:lastRenderedPageBreak/>
        <mc:AlternateContent>
          <mc:Choice Requires="wpg">
            <w:drawing>
              <wp:anchor distT="0" distB="0" distL="114300" distR="114300" simplePos="0" relativeHeight="251667456" behindDoc="0" locked="0" layoutInCell="1" allowOverlap="1" wp14:anchorId="1AD37C23" wp14:editId="67FEB7B4">
                <wp:simplePos x="0" y="0"/>
                <wp:positionH relativeFrom="column">
                  <wp:posOffset>-1074761</wp:posOffset>
                </wp:positionH>
                <wp:positionV relativeFrom="paragraph">
                  <wp:posOffset>0</wp:posOffset>
                </wp:positionV>
                <wp:extent cx="7642225" cy="4667250"/>
                <wp:effectExtent l="0" t="0" r="0" b="0"/>
                <wp:wrapSquare wrapText="bothSides"/>
                <wp:docPr id="9" name="Group 9"/>
                <wp:cNvGraphicFramePr/>
                <a:graphic xmlns:a="http://schemas.openxmlformats.org/drawingml/2006/main">
                  <a:graphicData uri="http://schemas.microsoft.com/office/word/2010/wordprocessingGroup">
                    <wpg:wgp>
                      <wpg:cNvGrpSpPr/>
                      <wpg:grpSpPr>
                        <a:xfrm>
                          <a:off x="0" y="0"/>
                          <a:ext cx="7642225" cy="4667250"/>
                          <a:chOff x="0" y="0"/>
                          <a:chExt cx="7642225" cy="4667250"/>
                        </a:xfrm>
                      </wpg:grpSpPr>
                      <wps:wsp>
                        <wps:cNvPr id="17" name="Text Box 17"/>
                        <wps:cNvSpPr txBox="1"/>
                        <wps:spPr>
                          <a:xfrm>
                            <a:off x="0" y="2743200"/>
                            <a:ext cx="7642225" cy="1924050"/>
                          </a:xfrm>
                          <a:prstGeom prst="rect">
                            <a:avLst/>
                          </a:prstGeom>
                          <a:solidFill>
                            <a:prstClr val="white"/>
                          </a:solidFill>
                          <a:ln>
                            <a:noFill/>
                          </a:ln>
                        </wps:spPr>
                        <wps:txbx>
                          <w:txbxContent>
                            <w:p w14:paraId="603583D4" w14:textId="77777777" w:rsidR="00507C29" w:rsidRPr="00946482" w:rsidRDefault="00507C29" w:rsidP="00507C29">
                              <w:pPr>
                                <w:jc w:val="both"/>
                                <w:rPr>
                                  <w:rFonts w:cstheme="minorHAnsi"/>
                                  <w:i/>
                                  <w:iCs/>
                                  <w:lang w:val="en-CA"/>
                                </w:rPr>
                              </w:pPr>
                              <w:r>
                                <w:rPr>
                                  <w:rFonts w:cstheme="minorHAnsi"/>
                                  <w:b/>
                                  <w:bCs/>
                                </w:rPr>
                                <w:t>Extended Data Figure 4.</w:t>
                              </w:r>
                              <w:r>
                                <w:rPr>
                                  <w:rFonts w:cstheme="minorHAnsi"/>
                                </w:rPr>
                                <w:t xml:space="preserve"> </w:t>
                              </w:r>
                              <w:r w:rsidRPr="00A14CB0">
                                <w:rPr>
                                  <w:rFonts w:cstheme="minorHAnsi"/>
                                  <w:b/>
                                  <w:bCs/>
                                </w:rPr>
                                <w:t xml:space="preserve"> </w:t>
                              </w:r>
                              <w:r>
                                <w:rPr>
                                  <w:rFonts w:cstheme="minorHAnsi"/>
                                  <w:b/>
                                  <w:bCs/>
                                </w:rPr>
                                <w:t xml:space="preserve">Switchless SALSA baseline fluorescence ratios and Notch activity in </w:t>
                              </w:r>
                              <w:r w:rsidRPr="00946482">
                                <w:rPr>
                                  <w:rFonts w:cstheme="minorHAnsi"/>
                                  <w:b/>
                                  <w:bCs/>
                                  <w:i/>
                                  <w:iCs/>
                                </w:rPr>
                                <w:t>mig-6(qz2)</w:t>
                              </w:r>
                              <w:r>
                                <w:rPr>
                                  <w:rFonts w:cstheme="minorHAnsi"/>
                                  <w:b/>
                                  <w:bCs/>
                                </w:rPr>
                                <w:t xml:space="preserve"> mutants.</w:t>
                              </w:r>
                              <w:r>
                                <w:rPr>
                                  <w:rFonts w:cstheme="minorHAnsi"/>
                                  <w:i/>
                                  <w:iCs/>
                                </w:rPr>
                                <w:t xml:space="preserve"> </w:t>
                              </w:r>
                            </w:p>
                            <w:p w14:paraId="000F3C61" w14:textId="77777777" w:rsidR="00507C29" w:rsidRDefault="00507C29" w:rsidP="00507C29">
                              <w:pPr>
                                <w:jc w:val="both"/>
                                <w:rPr>
                                  <w:rFonts w:cstheme="minorHAnsi"/>
                                </w:rPr>
                              </w:pPr>
                              <w:r w:rsidRPr="009A363B">
                                <w:rPr>
                                  <w:rFonts w:cstheme="minorHAnsi"/>
                                </w:rPr>
                                <w:t>(</w:t>
                              </w:r>
                              <w:r>
                                <w:rPr>
                                  <w:rFonts w:cstheme="minorHAnsi"/>
                                  <w:b/>
                                  <w:bCs/>
                                </w:rPr>
                                <w:t>a</w:t>
                              </w:r>
                              <w:r w:rsidRPr="009A363B">
                                <w:rPr>
                                  <w:rFonts w:cstheme="minorHAnsi"/>
                                </w:rPr>
                                <w:t xml:space="preserve">) </w:t>
                              </w:r>
                              <w:r w:rsidRPr="008B6049">
                                <w:rPr>
                                  <w:rFonts w:cstheme="minorHAnsi"/>
                                  <w:color w:val="000000" w:themeColor="text1"/>
                                </w:rPr>
                                <w:t>Boxplot scoring</w:t>
                              </w:r>
                              <w:r>
                                <w:rPr>
                                  <w:rFonts w:cstheme="minorHAnsi"/>
                                  <w:color w:val="000000" w:themeColor="text1"/>
                                </w:rPr>
                                <w:t xml:space="preserve"> baseline RFP/GFP fluorescence in anterior and posterior GSCs (located </w:t>
                              </w:r>
                              <w:r w:rsidRPr="009A363B">
                                <w:rPr>
                                  <w:rFonts w:cstheme="minorHAnsi"/>
                                </w:rPr>
                                <w:t xml:space="preserve">1 to 5 cell diameters </w:t>
                              </w:r>
                              <w:r>
                                <w:rPr>
                                  <w:rFonts w:cstheme="minorHAnsi"/>
                                </w:rPr>
                                <w:t>from the DTC</w:t>
                              </w:r>
                              <w:r>
                                <w:rPr>
                                  <w:rFonts w:cstheme="minorHAnsi"/>
                                  <w:color w:val="000000" w:themeColor="text1"/>
                                </w:rPr>
                                <w:t>) of SALSA switchless controls</w:t>
                              </w:r>
                              <w:r w:rsidRPr="009A363B">
                                <w:rPr>
                                  <w:rFonts w:cstheme="minorHAnsi"/>
                                </w:rPr>
                                <w:t xml:space="preserve">. Sample sizes, from left to right: </w:t>
                              </w:r>
                              <w:r>
                                <w:rPr>
                                  <w:rFonts w:cstheme="minorHAnsi"/>
                                  <w:color w:val="000000" w:themeColor="text1"/>
                                </w:rPr>
                                <w:t>12</w:t>
                              </w:r>
                              <w:r w:rsidRPr="00AF2A39">
                                <w:rPr>
                                  <w:rFonts w:cstheme="minorHAnsi"/>
                                  <w:color w:val="000000" w:themeColor="text1"/>
                                </w:rPr>
                                <w:t xml:space="preserve">, </w:t>
                              </w:r>
                              <w:r>
                                <w:rPr>
                                  <w:rFonts w:cstheme="minorHAnsi"/>
                                  <w:color w:val="000000" w:themeColor="text1"/>
                                </w:rPr>
                                <w:t>11</w:t>
                              </w:r>
                              <w:r w:rsidRPr="009A363B">
                                <w:rPr>
                                  <w:rFonts w:cstheme="minorHAnsi"/>
                                </w:rPr>
                                <w:t>.</w:t>
                              </w:r>
                              <w:r>
                                <w:rPr>
                                  <w:rFonts w:cstheme="minorHAnsi"/>
                                </w:rPr>
                                <w:t xml:space="preserve"> </w:t>
                              </w:r>
                              <w:r w:rsidRPr="009A363B">
                                <w:rPr>
                                  <w:rFonts w:cstheme="minorHAnsi"/>
                                </w:rPr>
                                <w:t>(</w:t>
                              </w:r>
                              <w:r>
                                <w:rPr>
                                  <w:rFonts w:cstheme="minorHAnsi"/>
                                  <w:b/>
                                  <w:bCs/>
                                </w:rPr>
                                <w:t>b</w:t>
                              </w:r>
                              <w:r w:rsidRPr="009A363B">
                                <w:rPr>
                                  <w:rFonts w:cstheme="minorHAnsi"/>
                                </w:rPr>
                                <w:t xml:space="preserve">) Boxplot scoring Notch activity in anterior and posterior gonad arms of </w:t>
                              </w:r>
                              <w:r>
                                <w:rPr>
                                  <w:rFonts w:cstheme="minorHAnsi"/>
                                  <w:i/>
                                  <w:iCs/>
                                </w:rPr>
                                <w:t>mig-6(qz2)</w:t>
                              </w:r>
                              <w:r w:rsidRPr="009A363B">
                                <w:rPr>
                                  <w:rFonts w:cstheme="minorHAnsi"/>
                                </w:rPr>
                                <w:t xml:space="preserve"> </w:t>
                              </w:r>
                              <w:r>
                                <w:rPr>
                                  <w:rFonts w:cstheme="minorHAnsi"/>
                                </w:rPr>
                                <w:t>mutants, based on the average GSC SALSA RFP/GFP ratio</w:t>
                              </w:r>
                              <w:r w:rsidRPr="009A363B">
                                <w:rPr>
                                  <w:rFonts w:cstheme="minorHAnsi"/>
                                </w:rPr>
                                <w:t xml:space="preserve">. Sample sizes, from left to right:  </w:t>
                              </w:r>
                              <w:r>
                                <w:rPr>
                                  <w:rFonts w:cstheme="minorHAnsi"/>
                                </w:rPr>
                                <w:t>12</w:t>
                              </w:r>
                              <w:r w:rsidRPr="009A363B">
                                <w:rPr>
                                  <w:rFonts w:cstheme="minorHAnsi"/>
                                </w:rPr>
                                <w:t xml:space="preserve">, </w:t>
                              </w:r>
                              <w:r>
                                <w:rPr>
                                  <w:rFonts w:cstheme="minorHAnsi"/>
                                </w:rPr>
                                <w:t>10</w:t>
                              </w:r>
                              <w:r w:rsidRPr="009A363B">
                                <w:rPr>
                                  <w:rFonts w:cstheme="minorHAnsi"/>
                                </w:rPr>
                                <w:t xml:space="preserve">. </w:t>
                              </w:r>
                              <w:r>
                                <w:rPr>
                                  <w:rFonts w:ascii="Calibri" w:hAnsi="Calibri" w:cs="Calibri"/>
                                  <w:color w:val="000000"/>
                                  <w:shd w:val="clear" w:color="auto" w:fill="FFFFFF"/>
                                </w:rPr>
                                <w:t>(</w:t>
                              </w:r>
                              <w:r w:rsidRPr="00EC4761">
                                <w:rPr>
                                  <w:rFonts w:ascii="Calibri" w:hAnsi="Calibri" w:cs="Calibri"/>
                                  <w:b/>
                                  <w:bCs/>
                                  <w:color w:val="000000"/>
                                  <w:shd w:val="clear" w:color="auto" w:fill="FFFFFF"/>
                                </w:rPr>
                                <w:t>c</w:t>
                              </w:r>
                              <w:r>
                                <w:rPr>
                                  <w:rFonts w:ascii="Calibri" w:hAnsi="Calibri" w:cs="Calibri"/>
                                  <w:color w:val="000000"/>
                                  <w:shd w:val="clear" w:color="auto" w:fill="FFFFFF"/>
                                </w:rPr>
                                <w:t>) Boxplot scoring the number of nuclei in </w:t>
                              </w:r>
                              <w:r>
                                <w:rPr>
                                  <w:rFonts w:ascii="Calibri" w:hAnsi="Calibri" w:cs="Calibri"/>
                                  <w:i/>
                                  <w:iCs/>
                                  <w:color w:val="000000"/>
                                  <w:shd w:val="clear" w:color="auto" w:fill="FFFFFF"/>
                                </w:rPr>
                                <w:t>mig-6(qz2) </w:t>
                              </w:r>
                              <w:r>
                                <w:rPr>
                                  <w:rFonts w:ascii="Calibri" w:hAnsi="Calibri" w:cs="Calibri"/>
                                  <w:color w:val="000000"/>
                                  <w:shd w:val="clear" w:color="auto" w:fill="FFFFFF"/>
                                </w:rPr>
                                <w:t xml:space="preserve">anterior and posterior PZs. </w:t>
                              </w:r>
                              <w:r w:rsidRPr="00145795">
                                <w:rPr>
                                  <w:rFonts w:ascii="Calibri" w:hAnsi="Calibri" w:cs="Calibri"/>
                                  <w:color w:val="000000"/>
                                  <w:shd w:val="clear" w:color="auto" w:fill="FFFFFF"/>
                                </w:rPr>
                                <w:t>Sample sizes, from left to right: 10, 10. (</w:t>
                              </w:r>
                              <w:r w:rsidRPr="00145795">
                                <w:rPr>
                                  <w:rFonts w:ascii="Calibri" w:hAnsi="Calibri" w:cs="Calibri"/>
                                  <w:b/>
                                  <w:bCs/>
                                  <w:color w:val="000000"/>
                                  <w:shd w:val="clear" w:color="auto" w:fill="FFFFFF"/>
                                </w:rPr>
                                <w:t>a-c</w:t>
                              </w:r>
                              <w:r w:rsidRPr="00145795">
                                <w:rPr>
                                  <w:rFonts w:ascii="Calibri" w:hAnsi="Calibri" w:cs="Calibri"/>
                                  <w:color w:val="000000"/>
                                  <w:shd w:val="clear" w:color="auto" w:fill="FFFFFF"/>
                                </w:rPr>
                                <w:t xml:space="preserve">) </w:t>
                              </w:r>
                              <w:r w:rsidRPr="000A2112">
                                <w:rPr>
                                  <w:rFonts w:cstheme="minorHAnsi"/>
                                </w:rPr>
                                <w:t xml:space="preserve">NS, </w:t>
                              </w:r>
                              <w:proofErr w:type="gramStart"/>
                              <w:r w:rsidRPr="000A2112">
                                <w:rPr>
                                  <w:rFonts w:cstheme="minorHAnsi"/>
                                </w:rPr>
                                <w:t>Not</w:t>
                              </w:r>
                              <w:proofErr w:type="gramEnd"/>
                              <w:r w:rsidRPr="000A2112">
                                <w:rPr>
                                  <w:rFonts w:cstheme="minorHAnsi"/>
                                </w:rPr>
                                <w:t xml:space="preserve"> significant (p&gt;0.05) by </w:t>
                              </w:r>
                              <w:r w:rsidRPr="000A2112">
                                <w:t xml:space="preserve">unpaired </w:t>
                              </w:r>
                              <w:r w:rsidRPr="000A2112">
                                <w:rPr>
                                  <w:rFonts w:cstheme="minorHAnsi"/>
                                </w:rPr>
                                <w:t>two-tailed t-test</w:t>
                              </w:r>
                              <w:r w:rsidRPr="00145795">
                                <w:rPr>
                                  <w:rFonts w:cstheme="minorHAnsi"/>
                                </w:rPr>
                                <w:t>s.</w:t>
                              </w:r>
                              <w:r>
                                <w:rPr>
                                  <w:rFonts w:cstheme="minorHAnsi"/>
                                </w:rPr>
                                <w:t xml:space="preserve"> </w:t>
                              </w:r>
                            </w:p>
                            <w:p w14:paraId="638BF8FA" w14:textId="77777777" w:rsidR="00507C29" w:rsidRPr="008459EA" w:rsidRDefault="00507C29" w:rsidP="00507C29">
                              <w:pPr>
                                <w:pStyle w:val="Caption"/>
                                <w:rPr>
                                  <w:rFonts w:ascii="Calibri" w:eastAsia="Calibri" w:hAnsi="Calibri" w:cs="Arial"/>
                                  <w:b/>
                                  <w:bCs/>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 name="Picture 8" descr="A diagram of a graph&#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68239" y="0"/>
                            <a:ext cx="7493635" cy="2620010"/>
                          </a:xfrm>
                          <a:prstGeom prst="rect">
                            <a:avLst/>
                          </a:prstGeom>
                        </pic:spPr>
                      </pic:pic>
                    </wpg:wgp>
                  </a:graphicData>
                </a:graphic>
              </wp:anchor>
            </w:drawing>
          </mc:Choice>
          <mc:Fallback>
            <w:pict>
              <v:group w14:anchorId="1AD37C23" id="Group 9" o:spid="_x0000_s1035" style="position:absolute;left:0;text-align:left;margin-left:-84.65pt;margin-top:0;width:601.75pt;height:367.5pt;z-index:251667456" coordsize="76422,4667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">
                <v:shape id="Text Box 17" o:spid="_x0000_s1036" type="#_x0000_t202" style="position:absolute;top:27432;width:76422;height:19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603583D4" w14:textId="77777777" w:rsidR="00507C29" w:rsidRPr="00946482" w:rsidRDefault="00507C29" w:rsidP="00507C29">
                        <w:pPr>
                          <w:jc w:val="both"/>
                          <w:rPr>
                            <w:rFonts w:cstheme="minorHAnsi"/>
                            <w:i/>
                            <w:iCs/>
                            <w:lang w:val="en-CA"/>
                          </w:rPr>
                        </w:pPr>
                        <w:r>
                          <w:rPr>
                            <w:rFonts w:cstheme="minorHAnsi"/>
                            <w:b/>
                            <w:bCs/>
                          </w:rPr>
                          <w:t>Extended Data Figure 4.</w:t>
                        </w:r>
                        <w:r>
                          <w:rPr>
                            <w:rFonts w:cstheme="minorHAnsi"/>
                          </w:rPr>
                          <w:t xml:space="preserve"> </w:t>
                        </w:r>
                        <w:r w:rsidRPr="00A14CB0">
                          <w:rPr>
                            <w:rFonts w:cstheme="minorHAnsi"/>
                            <w:b/>
                            <w:bCs/>
                          </w:rPr>
                          <w:t xml:space="preserve"> </w:t>
                        </w:r>
                        <w:r>
                          <w:rPr>
                            <w:rFonts w:cstheme="minorHAnsi"/>
                            <w:b/>
                            <w:bCs/>
                          </w:rPr>
                          <w:t xml:space="preserve">Switchless SALSA baseline fluorescence ratios and Notch activity in </w:t>
                        </w:r>
                        <w:r w:rsidRPr="00946482">
                          <w:rPr>
                            <w:rFonts w:cstheme="minorHAnsi"/>
                            <w:b/>
                            <w:bCs/>
                            <w:i/>
                            <w:iCs/>
                          </w:rPr>
                          <w:t>mig-6(qz2)</w:t>
                        </w:r>
                        <w:r>
                          <w:rPr>
                            <w:rFonts w:cstheme="minorHAnsi"/>
                            <w:b/>
                            <w:bCs/>
                          </w:rPr>
                          <w:t xml:space="preserve"> mutants.</w:t>
                        </w:r>
                        <w:r>
                          <w:rPr>
                            <w:rFonts w:cstheme="minorHAnsi"/>
                            <w:i/>
                            <w:iCs/>
                          </w:rPr>
                          <w:t xml:space="preserve"> </w:t>
                        </w:r>
                      </w:p>
                      <w:p w14:paraId="000F3C61" w14:textId="77777777" w:rsidR="00507C29" w:rsidRDefault="00507C29" w:rsidP="00507C29">
                        <w:pPr>
                          <w:jc w:val="both"/>
                          <w:rPr>
                            <w:rFonts w:cstheme="minorHAnsi"/>
                          </w:rPr>
                        </w:pPr>
                        <w:r w:rsidRPr="009A363B">
                          <w:rPr>
                            <w:rFonts w:cstheme="minorHAnsi"/>
                          </w:rPr>
                          <w:t>(</w:t>
                        </w:r>
                        <w:r>
                          <w:rPr>
                            <w:rFonts w:cstheme="minorHAnsi"/>
                            <w:b/>
                            <w:bCs/>
                          </w:rPr>
                          <w:t>a</w:t>
                        </w:r>
                        <w:r w:rsidRPr="009A363B">
                          <w:rPr>
                            <w:rFonts w:cstheme="minorHAnsi"/>
                          </w:rPr>
                          <w:t xml:space="preserve">) </w:t>
                        </w:r>
                        <w:r w:rsidRPr="008B6049">
                          <w:rPr>
                            <w:rFonts w:cstheme="minorHAnsi"/>
                            <w:color w:val="000000" w:themeColor="text1"/>
                          </w:rPr>
                          <w:t>Boxplot scoring</w:t>
                        </w:r>
                        <w:r>
                          <w:rPr>
                            <w:rFonts w:cstheme="minorHAnsi"/>
                            <w:color w:val="000000" w:themeColor="text1"/>
                          </w:rPr>
                          <w:t xml:space="preserve"> baseline RFP/GFP fluorescence in anterior and posterior GSCs (located </w:t>
                        </w:r>
                        <w:r w:rsidRPr="009A363B">
                          <w:rPr>
                            <w:rFonts w:cstheme="minorHAnsi"/>
                          </w:rPr>
                          <w:t xml:space="preserve">1 to 5 cell diameters </w:t>
                        </w:r>
                        <w:r>
                          <w:rPr>
                            <w:rFonts w:cstheme="minorHAnsi"/>
                          </w:rPr>
                          <w:t>from the DTC</w:t>
                        </w:r>
                        <w:r>
                          <w:rPr>
                            <w:rFonts w:cstheme="minorHAnsi"/>
                            <w:color w:val="000000" w:themeColor="text1"/>
                          </w:rPr>
                          <w:t>) of SALSA switchless controls</w:t>
                        </w:r>
                        <w:r w:rsidRPr="009A363B">
                          <w:rPr>
                            <w:rFonts w:cstheme="minorHAnsi"/>
                          </w:rPr>
                          <w:t xml:space="preserve">. Sample sizes, from left to right: </w:t>
                        </w:r>
                        <w:r>
                          <w:rPr>
                            <w:rFonts w:cstheme="minorHAnsi"/>
                            <w:color w:val="000000" w:themeColor="text1"/>
                          </w:rPr>
                          <w:t>12</w:t>
                        </w:r>
                        <w:r w:rsidRPr="00AF2A39">
                          <w:rPr>
                            <w:rFonts w:cstheme="minorHAnsi"/>
                            <w:color w:val="000000" w:themeColor="text1"/>
                          </w:rPr>
                          <w:t xml:space="preserve">, </w:t>
                        </w:r>
                        <w:r>
                          <w:rPr>
                            <w:rFonts w:cstheme="minorHAnsi"/>
                            <w:color w:val="000000" w:themeColor="text1"/>
                          </w:rPr>
                          <w:t>11</w:t>
                        </w:r>
                        <w:r w:rsidRPr="009A363B">
                          <w:rPr>
                            <w:rFonts w:cstheme="minorHAnsi"/>
                          </w:rPr>
                          <w:t>.</w:t>
                        </w:r>
                        <w:r>
                          <w:rPr>
                            <w:rFonts w:cstheme="minorHAnsi"/>
                          </w:rPr>
                          <w:t xml:space="preserve"> </w:t>
                        </w:r>
                        <w:r w:rsidRPr="009A363B">
                          <w:rPr>
                            <w:rFonts w:cstheme="minorHAnsi"/>
                          </w:rPr>
                          <w:t>(</w:t>
                        </w:r>
                        <w:r>
                          <w:rPr>
                            <w:rFonts w:cstheme="minorHAnsi"/>
                            <w:b/>
                            <w:bCs/>
                          </w:rPr>
                          <w:t>b</w:t>
                        </w:r>
                        <w:r w:rsidRPr="009A363B">
                          <w:rPr>
                            <w:rFonts w:cstheme="minorHAnsi"/>
                          </w:rPr>
                          <w:t xml:space="preserve">) Boxplot scoring Notch activity in anterior and posterior gonad arms of </w:t>
                        </w:r>
                        <w:r>
                          <w:rPr>
                            <w:rFonts w:cstheme="minorHAnsi"/>
                            <w:i/>
                            <w:iCs/>
                          </w:rPr>
                          <w:t>mig-6(qz2)</w:t>
                        </w:r>
                        <w:r w:rsidRPr="009A363B">
                          <w:rPr>
                            <w:rFonts w:cstheme="minorHAnsi"/>
                          </w:rPr>
                          <w:t xml:space="preserve"> </w:t>
                        </w:r>
                        <w:r>
                          <w:rPr>
                            <w:rFonts w:cstheme="minorHAnsi"/>
                          </w:rPr>
                          <w:t>mutants, based on the average GSC SALSA RFP/GFP ratio</w:t>
                        </w:r>
                        <w:r w:rsidRPr="009A363B">
                          <w:rPr>
                            <w:rFonts w:cstheme="minorHAnsi"/>
                          </w:rPr>
                          <w:t xml:space="preserve">. Sample sizes, from left to right:  </w:t>
                        </w:r>
                        <w:r>
                          <w:rPr>
                            <w:rFonts w:cstheme="minorHAnsi"/>
                          </w:rPr>
                          <w:t>12</w:t>
                        </w:r>
                        <w:r w:rsidRPr="009A363B">
                          <w:rPr>
                            <w:rFonts w:cstheme="minorHAnsi"/>
                          </w:rPr>
                          <w:t xml:space="preserve">, </w:t>
                        </w:r>
                        <w:r>
                          <w:rPr>
                            <w:rFonts w:cstheme="minorHAnsi"/>
                          </w:rPr>
                          <w:t>10</w:t>
                        </w:r>
                        <w:r w:rsidRPr="009A363B">
                          <w:rPr>
                            <w:rFonts w:cstheme="minorHAnsi"/>
                          </w:rPr>
                          <w:t xml:space="preserve">. </w:t>
                        </w:r>
                        <w:r>
                          <w:rPr>
                            <w:rFonts w:ascii="Calibri" w:hAnsi="Calibri" w:cs="Calibri"/>
                            <w:color w:val="000000"/>
                            <w:shd w:val="clear" w:color="auto" w:fill="FFFFFF"/>
                          </w:rPr>
                          <w:t>(</w:t>
                        </w:r>
                        <w:r w:rsidRPr="00EC4761">
                          <w:rPr>
                            <w:rFonts w:ascii="Calibri" w:hAnsi="Calibri" w:cs="Calibri"/>
                            <w:b/>
                            <w:bCs/>
                            <w:color w:val="000000"/>
                            <w:shd w:val="clear" w:color="auto" w:fill="FFFFFF"/>
                          </w:rPr>
                          <w:t>c</w:t>
                        </w:r>
                        <w:r>
                          <w:rPr>
                            <w:rFonts w:ascii="Calibri" w:hAnsi="Calibri" w:cs="Calibri"/>
                            <w:color w:val="000000"/>
                            <w:shd w:val="clear" w:color="auto" w:fill="FFFFFF"/>
                          </w:rPr>
                          <w:t>) Boxplot scoring the number of nuclei in </w:t>
                        </w:r>
                        <w:r>
                          <w:rPr>
                            <w:rFonts w:ascii="Calibri" w:hAnsi="Calibri" w:cs="Calibri"/>
                            <w:i/>
                            <w:iCs/>
                            <w:color w:val="000000"/>
                            <w:shd w:val="clear" w:color="auto" w:fill="FFFFFF"/>
                          </w:rPr>
                          <w:t>mig-6(qz2) </w:t>
                        </w:r>
                        <w:r>
                          <w:rPr>
                            <w:rFonts w:ascii="Calibri" w:hAnsi="Calibri" w:cs="Calibri"/>
                            <w:color w:val="000000"/>
                            <w:shd w:val="clear" w:color="auto" w:fill="FFFFFF"/>
                          </w:rPr>
                          <w:t xml:space="preserve">anterior and posterior PZs. </w:t>
                        </w:r>
                        <w:r w:rsidRPr="00145795">
                          <w:rPr>
                            <w:rFonts w:ascii="Calibri" w:hAnsi="Calibri" w:cs="Calibri"/>
                            <w:color w:val="000000"/>
                            <w:shd w:val="clear" w:color="auto" w:fill="FFFFFF"/>
                          </w:rPr>
                          <w:t>Sample sizes, from left to right: 10, 10. (</w:t>
                        </w:r>
                        <w:r w:rsidRPr="00145795">
                          <w:rPr>
                            <w:rFonts w:ascii="Calibri" w:hAnsi="Calibri" w:cs="Calibri"/>
                            <w:b/>
                            <w:bCs/>
                            <w:color w:val="000000"/>
                            <w:shd w:val="clear" w:color="auto" w:fill="FFFFFF"/>
                          </w:rPr>
                          <w:t>a-c</w:t>
                        </w:r>
                        <w:r w:rsidRPr="00145795">
                          <w:rPr>
                            <w:rFonts w:ascii="Calibri" w:hAnsi="Calibri" w:cs="Calibri"/>
                            <w:color w:val="000000"/>
                            <w:shd w:val="clear" w:color="auto" w:fill="FFFFFF"/>
                          </w:rPr>
                          <w:t xml:space="preserve">) </w:t>
                        </w:r>
                        <w:r w:rsidRPr="000A2112">
                          <w:rPr>
                            <w:rFonts w:cstheme="minorHAnsi"/>
                          </w:rPr>
                          <w:t xml:space="preserve">NS, </w:t>
                        </w:r>
                        <w:proofErr w:type="gramStart"/>
                        <w:r w:rsidRPr="000A2112">
                          <w:rPr>
                            <w:rFonts w:cstheme="minorHAnsi"/>
                          </w:rPr>
                          <w:t>Not</w:t>
                        </w:r>
                        <w:proofErr w:type="gramEnd"/>
                        <w:r w:rsidRPr="000A2112">
                          <w:rPr>
                            <w:rFonts w:cstheme="minorHAnsi"/>
                          </w:rPr>
                          <w:t xml:space="preserve"> significant (p&gt;0.05) by </w:t>
                        </w:r>
                        <w:r w:rsidRPr="000A2112">
                          <w:t xml:space="preserve">unpaired </w:t>
                        </w:r>
                        <w:r w:rsidRPr="000A2112">
                          <w:rPr>
                            <w:rFonts w:cstheme="minorHAnsi"/>
                          </w:rPr>
                          <w:t>two-tailed t-test</w:t>
                        </w:r>
                        <w:r w:rsidRPr="00145795">
                          <w:rPr>
                            <w:rFonts w:cstheme="minorHAnsi"/>
                          </w:rPr>
                          <w:t>s.</w:t>
                        </w:r>
                        <w:r>
                          <w:rPr>
                            <w:rFonts w:cstheme="minorHAnsi"/>
                          </w:rPr>
                          <w:t xml:space="preserve"> </w:t>
                        </w:r>
                      </w:p>
                      <w:p w14:paraId="638BF8FA" w14:textId="77777777" w:rsidR="00507C29" w:rsidRPr="008459EA" w:rsidRDefault="00507C29" w:rsidP="00507C29">
                        <w:pPr>
                          <w:pStyle w:val="Caption"/>
                          <w:rPr>
                            <w:rFonts w:ascii="Calibri" w:eastAsia="Calibri" w:hAnsi="Calibri" w:cs="Arial"/>
                            <w:b/>
                            <w:bCs/>
                            <w:noProof/>
                          </w:rPr>
                        </w:pPr>
                      </w:p>
                    </w:txbxContent>
                  </v:textbox>
                </v:shape>
                <v:shape id="Picture 8" o:spid="_x0000_s1037" type="#_x0000_t75" alt="A diagram of a graph&#10;&#10;Description automatically generated" style="position:absolute;left:682;width:74936;height:26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">
                  <v:imagedata r:id="rId11" o:title="A diagram of a graph&#10;&#10;Description automatically generated"/>
                </v:shape>
                <w10:wrap type="square"/>
              </v:group>
            </w:pict>
          </mc:Fallback>
        </mc:AlternateContent>
      </w:r>
    </w:p>
    <w:p w14:paraId="4F72AEE5" w14:textId="4C6BB168" w:rsidR="00605F04" w:rsidRDefault="00605F04" w:rsidP="00507C29">
      <w:pPr>
        <w:jc w:val="both"/>
        <w:rPr>
          <w:rFonts w:cstheme="minorHAnsi"/>
          <w:b/>
          <w:bCs/>
        </w:rPr>
      </w:pPr>
    </w:p>
    <w:p w14:paraId="5C0CFF4E" w14:textId="0A937F8D" w:rsidR="00605F04" w:rsidRDefault="00605F04" w:rsidP="00507C29">
      <w:pPr>
        <w:jc w:val="both"/>
        <w:rPr>
          <w:rFonts w:cstheme="minorHAnsi"/>
          <w:b/>
          <w:bCs/>
        </w:rPr>
      </w:pPr>
    </w:p>
    <w:p w14:paraId="39F3465C" w14:textId="77777777" w:rsidR="00605F04" w:rsidRDefault="00605F04" w:rsidP="00507C29">
      <w:pPr>
        <w:jc w:val="both"/>
        <w:rPr>
          <w:rFonts w:cstheme="minorHAnsi"/>
          <w:b/>
          <w:bCs/>
        </w:rPr>
      </w:pPr>
    </w:p>
    <w:p w14:paraId="3DD0FB90" w14:textId="77777777" w:rsidR="00605F04" w:rsidRDefault="00605F04" w:rsidP="00507C29">
      <w:pPr>
        <w:jc w:val="both"/>
        <w:rPr>
          <w:rFonts w:cstheme="minorHAnsi"/>
          <w:b/>
          <w:bCs/>
        </w:rPr>
      </w:pPr>
    </w:p>
    <w:p w14:paraId="7D4D16AC" w14:textId="35368913" w:rsidR="00507C29" w:rsidRPr="00F07560" w:rsidRDefault="00507C29" w:rsidP="00507C29">
      <w:pPr>
        <w:jc w:val="both"/>
        <w:rPr>
          <w:rFonts w:cstheme="minorHAnsi"/>
          <w:i/>
          <w:iCs/>
        </w:rPr>
      </w:pPr>
    </w:p>
    <w:p w14:paraId="116BCCB5" w14:textId="1C86CC5E" w:rsidR="00507C29" w:rsidRPr="00B062AF" w:rsidRDefault="00507C29" w:rsidP="00507C29">
      <w:pPr>
        <w:jc w:val="both"/>
        <w:rPr>
          <w:rFonts w:cstheme="minorHAnsi"/>
        </w:rPr>
      </w:pPr>
    </w:p>
    <w:p w14:paraId="6F99034F" w14:textId="77777777" w:rsidR="00507C29" w:rsidRDefault="00507C29" w:rsidP="00507C29">
      <w:pPr>
        <w:jc w:val="both"/>
        <w:rPr>
          <w:rFonts w:cstheme="minorHAnsi"/>
        </w:rPr>
      </w:pPr>
    </w:p>
    <w:p w14:paraId="5C20D972" w14:textId="77777777" w:rsidR="00507C29" w:rsidRDefault="00507C29" w:rsidP="00507C29">
      <w:pPr>
        <w:jc w:val="both"/>
        <w:rPr>
          <w:rFonts w:cstheme="minorHAnsi"/>
        </w:rPr>
      </w:pPr>
    </w:p>
    <w:p w14:paraId="7342CC0B" w14:textId="77777777" w:rsidR="00507C29" w:rsidRDefault="00507C29" w:rsidP="00507C29">
      <w:pPr>
        <w:jc w:val="both"/>
        <w:rPr>
          <w:rFonts w:cstheme="minorHAnsi"/>
        </w:rPr>
      </w:pPr>
    </w:p>
    <w:p w14:paraId="649AB5D5" w14:textId="77777777" w:rsidR="00507C29" w:rsidRDefault="00507C29" w:rsidP="00507C29">
      <w:pPr>
        <w:jc w:val="both"/>
        <w:rPr>
          <w:rFonts w:cstheme="minorHAnsi"/>
        </w:rPr>
      </w:pPr>
    </w:p>
    <w:p w14:paraId="1E3EA5B1" w14:textId="58FD58CF" w:rsidR="00507C29" w:rsidRDefault="00507C29" w:rsidP="00507C29">
      <w:pPr>
        <w:jc w:val="both"/>
        <w:rPr>
          <w:rFonts w:cstheme="minorHAnsi"/>
        </w:rPr>
      </w:pPr>
    </w:p>
    <w:p w14:paraId="64672DB2" w14:textId="35A9B174" w:rsidR="00507C29" w:rsidRDefault="00605F04" w:rsidP="00507C29">
      <w:pPr>
        <w:jc w:val="both"/>
        <w:rPr>
          <w:rFonts w:cstheme="minorHAnsi"/>
        </w:rPr>
      </w:pPr>
      <w:r>
        <w:rPr>
          <w:rFonts w:cstheme="minorHAnsi"/>
          <w:noProof/>
        </w:rPr>
        <w:lastRenderedPageBreak/>
        <mc:AlternateContent>
          <mc:Choice Requires="wpg">
            <w:drawing>
              <wp:anchor distT="0" distB="0" distL="114300" distR="114300" simplePos="0" relativeHeight="251659264" behindDoc="0" locked="0" layoutInCell="1" allowOverlap="1" wp14:anchorId="5F029D19" wp14:editId="67749960">
                <wp:simplePos x="0" y="0"/>
                <wp:positionH relativeFrom="margin">
                  <wp:posOffset>221776</wp:posOffset>
                </wp:positionH>
                <wp:positionV relativeFrom="paragraph">
                  <wp:posOffset>0</wp:posOffset>
                </wp:positionV>
                <wp:extent cx="5271448" cy="6079490"/>
                <wp:effectExtent l="0" t="0" r="5715" b="0"/>
                <wp:wrapSquare wrapText="bothSides"/>
                <wp:docPr id="23" name="Group 23"/>
                <wp:cNvGraphicFramePr/>
                <a:graphic xmlns:a="http://schemas.openxmlformats.org/drawingml/2006/main">
                  <a:graphicData uri="http://schemas.microsoft.com/office/word/2010/wordprocessingGroup">
                    <wpg:wgp>
                      <wpg:cNvGrpSpPr/>
                      <wpg:grpSpPr>
                        <a:xfrm>
                          <a:off x="0" y="0"/>
                          <a:ext cx="5271448" cy="6079490"/>
                          <a:chOff x="214952" y="0"/>
                          <a:chExt cx="5271448" cy="6079490"/>
                        </a:xfrm>
                      </wpg:grpSpPr>
                      <wps:wsp>
                        <wps:cNvPr id="18" name="Text Box 18"/>
                        <wps:cNvSpPr txBox="1"/>
                        <wps:spPr>
                          <a:xfrm>
                            <a:off x="214952" y="4495800"/>
                            <a:ext cx="5271448" cy="1583690"/>
                          </a:xfrm>
                          <a:prstGeom prst="rect">
                            <a:avLst/>
                          </a:prstGeom>
                          <a:solidFill>
                            <a:prstClr val="white"/>
                          </a:solidFill>
                          <a:ln>
                            <a:noFill/>
                          </a:ln>
                        </wps:spPr>
                        <wps:txbx>
                          <w:txbxContent>
                            <w:p w14:paraId="7EFCB027" w14:textId="77777777" w:rsidR="00507C29" w:rsidRDefault="00507C29" w:rsidP="00507C29">
                              <w:pPr>
                                <w:jc w:val="both"/>
                                <w:rPr>
                                  <w:rFonts w:cstheme="minorHAnsi"/>
                                </w:rPr>
                              </w:pPr>
                              <w:r w:rsidRPr="00946482">
                                <w:rPr>
                                  <w:rFonts w:cstheme="minorHAnsi"/>
                                  <w:b/>
                                  <w:bCs/>
                                </w:rPr>
                                <w:t>Extended data Figure 5.</w:t>
                              </w:r>
                              <w:r>
                                <w:rPr>
                                  <w:rFonts w:cstheme="minorHAnsi"/>
                                </w:rPr>
                                <w:t xml:space="preserve"> </w:t>
                              </w:r>
                              <w:r w:rsidRPr="00946482">
                                <w:rPr>
                                  <w:rFonts w:cstheme="minorHAnsi"/>
                                  <w:b/>
                                  <w:bCs/>
                                </w:rPr>
                                <w:t xml:space="preserve">Global </w:t>
                              </w:r>
                              <w:r w:rsidRPr="00946482">
                                <w:rPr>
                                  <w:rFonts w:cstheme="minorHAnsi"/>
                                  <w:b/>
                                  <w:bCs/>
                                  <w:i/>
                                  <w:iCs/>
                                </w:rPr>
                                <w:t>EMB-</w:t>
                              </w:r>
                              <w:proofErr w:type="gramStart"/>
                              <w:r w:rsidRPr="00946482">
                                <w:rPr>
                                  <w:rFonts w:cstheme="minorHAnsi"/>
                                  <w:b/>
                                  <w:bCs/>
                                  <w:i/>
                                  <w:iCs/>
                                </w:rPr>
                                <w:t>9::</w:t>
                              </w:r>
                              <w:proofErr w:type="spellStart"/>
                              <w:proofErr w:type="gramEnd"/>
                              <w:r w:rsidRPr="00946482">
                                <w:rPr>
                                  <w:rFonts w:cstheme="minorHAnsi"/>
                                  <w:b/>
                                  <w:bCs/>
                                  <w:i/>
                                  <w:iCs/>
                                </w:rPr>
                                <w:t>mCherry</w:t>
                              </w:r>
                              <w:proofErr w:type="spellEnd"/>
                              <w:r w:rsidRPr="00946482">
                                <w:rPr>
                                  <w:rFonts w:cstheme="minorHAnsi"/>
                                  <w:b/>
                                  <w:bCs/>
                                </w:rPr>
                                <w:t xml:space="preserve"> distribution in </w:t>
                              </w:r>
                              <w:r w:rsidRPr="00946482">
                                <w:rPr>
                                  <w:rFonts w:cstheme="minorHAnsi"/>
                                  <w:b/>
                                  <w:bCs/>
                                  <w:i/>
                                  <w:iCs/>
                                </w:rPr>
                                <w:t>let-2(b246)</w:t>
                              </w:r>
                              <w:r w:rsidRPr="00946482">
                                <w:rPr>
                                  <w:rFonts w:cstheme="minorHAnsi"/>
                                  <w:b/>
                                  <w:bCs/>
                                </w:rPr>
                                <w:t xml:space="preserve"> mutants</w:t>
                              </w:r>
                              <w:r>
                                <w:rPr>
                                  <w:rFonts w:cstheme="minorHAnsi"/>
                                </w:rPr>
                                <w:t>.</w:t>
                              </w:r>
                            </w:p>
                            <w:p w14:paraId="3EFEBD0E" w14:textId="666E0EA5" w:rsidR="00507C29" w:rsidRPr="002E3734" w:rsidRDefault="00507C29" w:rsidP="00507C29">
                              <w:pPr>
                                <w:jc w:val="both"/>
                                <w:rPr>
                                  <w:rFonts w:cstheme="minorHAnsi"/>
                                </w:rPr>
                              </w:pPr>
                              <w:r>
                                <w:rPr>
                                  <w:rFonts w:cstheme="minorHAnsi"/>
                                </w:rPr>
                                <w:t xml:space="preserve">(a) </w:t>
                              </w:r>
                              <w:r w:rsidRPr="002E3734">
                                <w:rPr>
                                  <w:rFonts w:cstheme="minorHAnsi"/>
                                </w:rPr>
                                <w:t xml:space="preserve">Representative Imaris-generated 3D views showing a vulva centered section of </w:t>
                              </w:r>
                              <w:r w:rsidRPr="002E3734">
                                <w:rPr>
                                  <w:rFonts w:cstheme="minorHAnsi"/>
                                  <w:i/>
                                  <w:iCs/>
                                </w:rPr>
                                <w:t>let-2(b246)</w:t>
                              </w:r>
                              <w:r w:rsidRPr="002E3734">
                                <w:rPr>
                                  <w:rFonts w:cstheme="minorHAnsi"/>
                                </w:rPr>
                                <w:t xml:space="preserve"> adult hermaphrodites grown for 24 hours after the mid-L4 stage at the permissive (15</w:t>
                              </w:r>
                              <m:oMath>
                                <m:r>
                                  <w:rPr>
                                    <w:rFonts w:ascii="Cambria Math" w:hAnsi="Cambria Math" w:cstheme="minorHAnsi"/>
                                  </w:rPr>
                                  <m:t>°</m:t>
                                </m:r>
                              </m:oMath>
                              <w:r w:rsidRPr="002E3734">
                                <w:rPr>
                                  <w:rFonts w:cstheme="minorHAnsi"/>
                                </w:rPr>
                                <w:t>C, top), or restrictive (25</w:t>
                              </w:r>
                              <m:oMath>
                                <m:r>
                                  <w:rPr>
                                    <w:rFonts w:ascii="Cambria Math" w:hAnsi="Cambria Math" w:cstheme="minorHAnsi"/>
                                  </w:rPr>
                                  <m:t>°</m:t>
                                </m:r>
                              </m:oMath>
                              <w:r w:rsidRPr="002E3734">
                                <w:rPr>
                                  <w:rFonts w:cstheme="minorHAnsi"/>
                                </w:rPr>
                                <w:t xml:space="preserve">C, bottom) temperature. A </w:t>
                              </w:r>
                              <w:r w:rsidRPr="002E3734">
                                <w:rPr>
                                  <w:rFonts w:cstheme="minorHAnsi"/>
                                  <w:i/>
                                  <w:iCs/>
                                </w:rPr>
                                <w:t>PAT-2::</w:t>
                              </w:r>
                              <w:proofErr w:type="spellStart"/>
                              <w:r w:rsidRPr="002E3734">
                                <w:rPr>
                                  <w:rFonts w:cstheme="minorHAnsi"/>
                                  <w:i/>
                                  <w:iCs/>
                                </w:rPr>
                                <w:t>mNG</w:t>
                              </w:r>
                              <w:proofErr w:type="spellEnd"/>
                              <w:r w:rsidRPr="002E3734">
                                <w:rPr>
                                  <w:rFonts w:cstheme="minorHAnsi"/>
                                </w:rPr>
                                <w:t xml:space="preserve"> transgene marks M-lines in the body wall muscles</w:t>
                              </w:r>
                              <w:r w:rsidRPr="002E3734">
                                <w:rPr>
                                  <w:rFonts w:cstheme="minorHAnsi"/>
                                </w:rPr>
                                <w:fldChar w:fldCharType="begin"/>
                              </w:r>
                              <w:r>
                                <w:rPr>
                                  <w:rFonts w:cstheme="minorHAnsi"/>
                                </w:rPr>
                                <w:instrText xml:space="preserve"> ADDIN EN.CITE &lt;EndNote&gt;&lt;Cite&gt;&lt;Author&gt;Jayadev&lt;/Author&gt;&lt;Year&gt;2019&lt;/Year&gt;&lt;RecNum&gt;66&lt;/RecNum&gt;&lt;DisplayText&gt;&lt;style face="superscript"&gt;2&lt;/style&gt;&lt;/DisplayText&gt;&lt;record&gt;&lt;rec-number&gt;66&lt;/rec-number&gt;&lt;foreign-keys&gt;&lt;key app="EN" db-id="2fawpzet7tfzs1ev995vtwxhtfazwfeexsv5" timestamp="1712179979"&gt;66&lt;/key&gt;&lt;/foreign-keys&gt;&lt;ref-type name="Journal Article"&gt;17&lt;/ref-type&gt;&lt;contributors&gt;&lt;authors&gt;&lt;author&gt;Jayadev, R.&lt;/author&gt;&lt;author&gt;Chi, Q.&lt;/author&gt;&lt;author&gt;Keeley, D. P.&lt;/author&gt;&lt;author&gt;Hastie, E. L.&lt;/author&gt;&lt;author&gt;Kelley, L. C.&lt;/author&gt;&lt;author&gt;Sherwood, D. R.&lt;/author&gt;&lt;/authors&gt;&lt;/contributors&gt;&lt;auth-address&gt;Department of Biology, Regeneration Next, Duke University, Durham, NC.&amp;#xD;Department of Pharmacology and Cancer Biology, Duke University, Durham, NC.&amp;#xD;Department of Biology, Regeneration Next, Duke University, Durham, NC david.sherwood@duke.edu.&lt;/auth-address&gt;&lt;titles&gt;&lt;title&gt;alpha-Integrins dictate distinct modes of type IV collagen recruitment to basement membranes&lt;/title&gt;&lt;secondary-title&gt;J Cell Biol&lt;/secondary-title&gt;&lt;alt-title&gt;The Journal of cell biology&lt;/alt-title&gt;&lt;/titles&gt;&lt;periodical&gt;&lt;full-title&gt;J Cell Biol&lt;/full-title&gt;&lt;/periodical&gt;&lt;pages&gt;3098-3116&lt;/pages&gt;&lt;volume&gt;218&lt;/volume&gt;&lt;number&gt;9&lt;/number&gt;&lt;edition&gt;2019/08/08&lt;/edition&gt;&lt;dates&gt;&lt;year&gt;2019&lt;/year&gt;&lt;pub-dates&gt;&lt;date&gt;Sep 2&lt;/date&gt;&lt;/pub-dates&gt;&lt;/dates&gt;&lt;isbn&gt;1540-8140 (Electronic)&amp;#xD;0021-9525 (Linking)&lt;/isbn&gt;&lt;accession-num&gt;31387941&lt;/accession-num&gt;&lt;urls&gt;&lt;related-urls&gt;&lt;url&gt;https://www.ncbi.nlm.nih.gov/pubmed/31387941&lt;/url&gt;&lt;/related-urls&gt;&lt;/urls&gt;&lt;custom2&gt;6719451&lt;/custom2&gt;&lt;electronic-resource-num&gt;10.1083/jcb.201903124&lt;/electronic-resource-num&gt;&lt;language&gt;eng&lt;/language&gt;&lt;/record&gt;&lt;/Cite&gt;&lt;/EndNote&gt;</w:instrText>
                              </w:r>
                              <w:r w:rsidRPr="002E3734">
                                <w:rPr>
                                  <w:rFonts w:cstheme="minorHAnsi"/>
                                </w:rPr>
                                <w:fldChar w:fldCharType="separate"/>
                              </w:r>
                              <w:r w:rsidRPr="00507C29">
                                <w:rPr>
                                  <w:rFonts w:cstheme="minorHAnsi"/>
                                  <w:noProof/>
                                  <w:vertAlign w:val="superscript"/>
                                </w:rPr>
                                <w:t>2</w:t>
                              </w:r>
                              <w:r w:rsidRPr="002E3734">
                                <w:rPr>
                                  <w:rFonts w:cstheme="minorHAnsi"/>
                                </w:rPr>
                                <w:fldChar w:fldCharType="end"/>
                              </w:r>
                              <w:r w:rsidRPr="002E3734">
                                <w:rPr>
                                  <w:rFonts w:cstheme="minorHAnsi"/>
                                </w:rPr>
                                <w:t xml:space="preserve"> (green), and an </w:t>
                              </w:r>
                              <w:r w:rsidRPr="002E3734">
                                <w:rPr>
                                  <w:rFonts w:cstheme="minorHAnsi"/>
                                  <w:i/>
                                  <w:iCs/>
                                </w:rPr>
                                <w:t>EMB-9::</w:t>
                              </w:r>
                              <w:proofErr w:type="spellStart"/>
                              <w:r w:rsidRPr="002E3734">
                                <w:rPr>
                                  <w:rFonts w:cstheme="minorHAnsi"/>
                                  <w:i/>
                                  <w:iCs/>
                                </w:rPr>
                                <w:t>mCherry</w:t>
                              </w:r>
                              <w:proofErr w:type="spellEnd"/>
                              <w:r w:rsidRPr="002E3734">
                                <w:rPr>
                                  <w:rFonts w:cstheme="minorHAnsi"/>
                                </w:rPr>
                                <w:t xml:space="preserve"> transgene labels COL IV</w:t>
                              </w:r>
                              <w:r w:rsidRPr="002E3734">
                                <w:rPr>
                                  <w:rFonts w:cstheme="minorHAnsi"/>
                                </w:rPr>
                                <w:fldChar w:fldCharType="begin">
                                  <w:fldData xml:space="preserve">PEVuZE5vdGU+PENpdGU+PEF1dGhvcj5JaGFyYTwvQXV0aG9yPjxZZWFyPjIwMTE8L1llYXI+PFJl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DEtNTE8L3BhZ2Vz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</w:fldData>
                                </w:fldChar>
                              </w:r>
                              <w:r>
                                <w:rPr>
                                  <w:rFonts w:cstheme="minorHAnsi"/>
                                </w:rPr>
                                <w:instrText xml:space="preserve"> ADDIN EN.CITE </w:instrText>
                              </w:r>
                              <w:r>
                                <w:rPr>
                                  <w:rFonts w:cstheme="minorHAnsi"/>
                                </w:rPr>
                                <w:fldChar w:fldCharType="begin">
                                  <w:fldData xml:space="preserve">PEVuZE5vdGU+PENpdGU+PEF1dGhvcj5JaGFyYTwvQXV0aG9yPjxZZWFyPjIwMTE8L1llYXI+PFJl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DEtNTE8L3BhZ2Vz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</w:fldData>
                                </w:fldChar>
                              </w:r>
                              <w:r>
                                <w:rPr>
                                  <w:rFonts w:cstheme="minorHAnsi"/>
                                </w:rPr>
                                <w:instrText xml:space="preserve"> ADDIN EN.CITE.DATA </w:instrText>
                              </w:r>
                              <w:r>
                                <w:rPr>
                                  <w:rFonts w:cstheme="minorHAnsi"/>
                                </w:rPr>
                              </w:r>
                              <w:r>
                                <w:rPr>
                                  <w:rFonts w:cstheme="minorHAnsi"/>
                                </w:rPr>
                                <w:fldChar w:fldCharType="end"/>
                              </w:r>
                              <w:r w:rsidRPr="002E3734">
                                <w:rPr>
                                  <w:rFonts w:cstheme="minorHAnsi"/>
                                </w:rPr>
                              </w:r>
                              <w:r w:rsidRPr="002E3734">
                                <w:rPr>
                                  <w:rFonts w:cstheme="minorHAnsi"/>
                                </w:rPr>
                                <w:fldChar w:fldCharType="separate"/>
                              </w:r>
                              <w:r w:rsidRPr="00507C29">
                                <w:rPr>
                                  <w:rFonts w:cstheme="minorHAnsi"/>
                                  <w:noProof/>
                                  <w:vertAlign w:val="superscript"/>
                                </w:rPr>
                                <w:t>3</w:t>
                              </w:r>
                              <w:r w:rsidRPr="002E3734">
                                <w:rPr>
                                  <w:rFonts w:cstheme="minorHAnsi"/>
                                </w:rPr>
                                <w:fldChar w:fldCharType="end"/>
                              </w:r>
                              <w:r w:rsidRPr="002E3734">
                                <w:rPr>
                                  <w:rFonts w:cstheme="minorHAnsi"/>
                                </w:rPr>
                                <w:t xml:space="preserve"> (red). Animals show obvious muscle COL IV accumulation and reduced basement membrane COL IV levels under restrictive conditions (25</w:t>
                              </w:r>
                              <m:oMath>
                                <m:r>
                                  <w:rPr>
                                    <w:rFonts w:ascii="Cambria Math" w:hAnsi="Cambria Math" w:cstheme="minorHAnsi"/>
                                  </w:rPr>
                                  <m:t>°</m:t>
                                </m:r>
                              </m:oMath>
                              <w:r w:rsidRPr="002E3734">
                                <w:rPr>
                                  <w:rFonts w:cstheme="minorHAnsi"/>
                                </w:rPr>
                                <w:t>C).</w:t>
                              </w:r>
                            </w:p>
                            <w:p w14:paraId="4DA7A9B6" w14:textId="77777777" w:rsidR="00507C29" w:rsidRDefault="00507C29" w:rsidP="00507C29">
                              <w:pPr>
                                <w:jc w:val="both"/>
                                <w:rPr>
                                  <w:rFonts w:cstheme="minorHAnsi"/>
                                </w:rPr>
                              </w:pPr>
                            </w:p>
                            <w:p w14:paraId="34268CF9" w14:textId="77777777" w:rsidR="00507C29" w:rsidRPr="008459EA" w:rsidRDefault="00507C29" w:rsidP="00507C29">
                              <w:pPr>
                                <w:pStyle w:val="Caption"/>
                                <w:rPr>
                                  <w:rFonts w:ascii="Calibri" w:eastAsia="Calibri" w:hAnsi="Calibri" w:cs="Arial"/>
                                  <w:b/>
                                  <w:bCs/>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1" name="Picture 101" descr="A close up of a microscop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28600" y="0"/>
                            <a:ext cx="5252720" cy="4485005"/>
                          </a:xfrm>
                          <a:prstGeom prst="rect">
                            <a:avLst/>
                          </a:prstGeom>
                        </pic:spPr>
                      </pic:pic>
                    </wpg:wgp>
                  </a:graphicData>
                </a:graphic>
                <wp14:sizeRelH relativeFrom="margin">
                  <wp14:pctWidth>0</wp14:pctWidth>
                </wp14:sizeRelH>
              </wp:anchor>
            </w:drawing>
          </mc:Choice>
          <mc:Fallback>
            <w:pict>
              <v:group w14:anchorId="5F029D19" id="Group 23" o:spid="_x0000_s1038" style="position:absolute;left:0;text-align:left;margin-left:17.45pt;margin-top:0;width:415.05pt;height:478.7pt;z-index:251659264;mso-position-horizontal-relative:margin;mso-width-relative:margin" coordorigin="2149" coordsize="52714,6079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">
                <v:shape id="Text Box 18" o:spid="_x0000_s1039" type="#_x0000_t202" style="position:absolute;left:2149;top:44958;width:52715;height:15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7EFCB027" w14:textId="77777777" w:rsidR="00507C29" w:rsidRDefault="00507C29" w:rsidP="00507C29">
                        <w:pPr>
                          <w:jc w:val="both"/>
                          <w:rPr>
                            <w:rFonts w:cstheme="minorHAnsi"/>
                          </w:rPr>
                        </w:pPr>
                        <w:r w:rsidRPr="00946482">
                          <w:rPr>
                            <w:rFonts w:cstheme="minorHAnsi"/>
                            <w:b/>
                            <w:bCs/>
                          </w:rPr>
                          <w:t>Extended data Figure 5.</w:t>
                        </w:r>
                        <w:r>
                          <w:rPr>
                            <w:rFonts w:cstheme="minorHAnsi"/>
                          </w:rPr>
                          <w:t xml:space="preserve"> </w:t>
                        </w:r>
                        <w:r w:rsidRPr="00946482">
                          <w:rPr>
                            <w:rFonts w:cstheme="minorHAnsi"/>
                            <w:b/>
                            <w:bCs/>
                          </w:rPr>
                          <w:t xml:space="preserve">Global </w:t>
                        </w:r>
                        <w:r w:rsidRPr="00946482">
                          <w:rPr>
                            <w:rFonts w:cstheme="minorHAnsi"/>
                            <w:b/>
                            <w:bCs/>
                            <w:i/>
                            <w:iCs/>
                          </w:rPr>
                          <w:t>EMB-</w:t>
                        </w:r>
                        <w:proofErr w:type="gramStart"/>
                        <w:r w:rsidRPr="00946482">
                          <w:rPr>
                            <w:rFonts w:cstheme="minorHAnsi"/>
                            <w:b/>
                            <w:bCs/>
                            <w:i/>
                            <w:iCs/>
                          </w:rPr>
                          <w:t>9::</w:t>
                        </w:r>
                        <w:proofErr w:type="spellStart"/>
                        <w:proofErr w:type="gramEnd"/>
                        <w:r w:rsidRPr="00946482">
                          <w:rPr>
                            <w:rFonts w:cstheme="minorHAnsi"/>
                            <w:b/>
                            <w:bCs/>
                            <w:i/>
                            <w:iCs/>
                          </w:rPr>
                          <w:t>mCherry</w:t>
                        </w:r>
                        <w:proofErr w:type="spellEnd"/>
                        <w:r w:rsidRPr="00946482">
                          <w:rPr>
                            <w:rFonts w:cstheme="minorHAnsi"/>
                            <w:b/>
                            <w:bCs/>
                          </w:rPr>
                          <w:t xml:space="preserve"> distribution in </w:t>
                        </w:r>
                        <w:r w:rsidRPr="00946482">
                          <w:rPr>
                            <w:rFonts w:cstheme="minorHAnsi"/>
                            <w:b/>
                            <w:bCs/>
                            <w:i/>
                            <w:iCs/>
                          </w:rPr>
                          <w:t>let-2(b246)</w:t>
                        </w:r>
                        <w:r w:rsidRPr="00946482">
                          <w:rPr>
                            <w:rFonts w:cstheme="minorHAnsi"/>
                            <w:b/>
                            <w:bCs/>
                          </w:rPr>
                          <w:t xml:space="preserve"> mutants</w:t>
                        </w:r>
                        <w:r>
                          <w:rPr>
                            <w:rFonts w:cstheme="minorHAnsi"/>
                          </w:rPr>
                          <w:t>.</w:t>
                        </w:r>
                      </w:p>
                      <w:p w14:paraId="3EFEBD0E" w14:textId="666E0EA5" w:rsidR="00507C29" w:rsidRPr="002E3734" w:rsidRDefault="00507C29" w:rsidP="00507C29">
                        <w:pPr>
                          <w:jc w:val="both"/>
                          <w:rPr>
                            <w:rFonts w:cstheme="minorHAnsi"/>
                          </w:rPr>
                        </w:pPr>
                        <w:r>
                          <w:rPr>
                            <w:rFonts w:cstheme="minorHAnsi"/>
                          </w:rPr>
                          <w:t xml:space="preserve">(a) </w:t>
                        </w:r>
                        <w:r w:rsidRPr="002E3734">
                          <w:rPr>
                            <w:rFonts w:cstheme="minorHAnsi"/>
                          </w:rPr>
                          <w:t xml:space="preserve">Representative Imaris-generated 3D views showing a vulva centered section of </w:t>
                        </w:r>
                        <w:r w:rsidRPr="002E3734">
                          <w:rPr>
                            <w:rFonts w:cstheme="minorHAnsi"/>
                            <w:i/>
                            <w:iCs/>
                          </w:rPr>
                          <w:t>let-2(b246)</w:t>
                        </w:r>
                        <w:r w:rsidRPr="002E3734">
                          <w:rPr>
                            <w:rFonts w:cstheme="minorHAnsi"/>
                          </w:rPr>
                          <w:t xml:space="preserve"> adult hermaphrodites grown for 24 hours after the mid-L4 stage at the permissive (15</w:t>
                        </w:r>
                        <m:oMath>
                          <m:r>
                            <w:rPr>
                              <w:rFonts w:ascii="Cambria Math" w:hAnsi="Cambria Math" w:cstheme="minorHAnsi"/>
                            </w:rPr>
                            <m:t>°</m:t>
                          </m:r>
                        </m:oMath>
                        <w:r w:rsidRPr="002E3734">
                          <w:rPr>
                            <w:rFonts w:cstheme="minorHAnsi"/>
                          </w:rPr>
                          <w:t>C, top), or restrictive (25</w:t>
                        </w:r>
                        <m:oMath>
                          <m:r>
                            <w:rPr>
                              <w:rFonts w:ascii="Cambria Math" w:hAnsi="Cambria Math" w:cstheme="minorHAnsi"/>
                            </w:rPr>
                            <m:t>°</m:t>
                          </m:r>
                        </m:oMath>
                        <w:r w:rsidRPr="002E3734">
                          <w:rPr>
                            <w:rFonts w:cstheme="minorHAnsi"/>
                          </w:rPr>
                          <w:t xml:space="preserve">C, bottom) temperature. A </w:t>
                        </w:r>
                        <w:r w:rsidRPr="002E3734">
                          <w:rPr>
                            <w:rFonts w:cstheme="minorHAnsi"/>
                            <w:i/>
                            <w:iCs/>
                          </w:rPr>
                          <w:t>PAT-2::</w:t>
                        </w:r>
                        <w:proofErr w:type="spellStart"/>
                        <w:r w:rsidRPr="002E3734">
                          <w:rPr>
                            <w:rFonts w:cstheme="minorHAnsi"/>
                            <w:i/>
                            <w:iCs/>
                          </w:rPr>
                          <w:t>mNG</w:t>
                        </w:r>
                        <w:proofErr w:type="spellEnd"/>
                        <w:r w:rsidRPr="002E3734">
                          <w:rPr>
                            <w:rFonts w:cstheme="minorHAnsi"/>
                          </w:rPr>
                          <w:t xml:space="preserve"> transgene marks M-lines in the body wall muscles</w:t>
                        </w:r>
                        <w:r w:rsidRPr="002E3734">
                          <w:rPr>
                            <w:rFonts w:cstheme="minorHAnsi"/>
                          </w:rPr>
                          <w:fldChar w:fldCharType="begin"/>
                        </w:r>
                        <w:r>
                          <w:rPr>
                            <w:rFonts w:cstheme="minorHAnsi"/>
                          </w:rPr>
                          <w:instrText xml:space="preserve"> ADDIN EN.CITE &lt;EndNote&gt;&lt;Cite&gt;&lt;Author&gt;Jayadev&lt;/Author&gt;&lt;Year&gt;2019&lt;/Year&gt;&lt;RecNum&gt;66&lt;/RecNum&gt;&lt;DisplayText&gt;&lt;style face="superscript"&gt;2&lt;/style&gt;&lt;/DisplayText&gt;&lt;record&gt;&lt;rec-number&gt;66&lt;/rec-number&gt;&lt;foreign-keys&gt;&lt;key app="EN" db-id="2fawpzet7tfzs1ev995vtwxhtfazwfeexsv5" timestamp="1712179979"&gt;66&lt;/key&gt;&lt;/foreign-keys&gt;&lt;ref-type name="Journal Article"&gt;17&lt;/ref-type&gt;&lt;contributors&gt;&lt;authors&gt;&lt;author&gt;Jayadev, R.&lt;/author&gt;&lt;author&gt;Chi, Q.&lt;/author&gt;&lt;author&gt;Keeley, D. P.&lt;/author&gt;&lt;author&gt;Hastie, E. L.&lt;/author&gt;&lt;author&gt;Kelley, L. C.&lt;/author&gt;&lt;author&gt;Sherwood, D. R.&lt;/author&gt;&lt;/authors&gt;&lt;/contributors&gt;&lt;auth-address&gt;Department of Biology, Regeneration Next, Duke University, Durham, NC.&amp;#xD;Department of Pharmacology and Cancer Biology, Duke University, Durham, NC.&amp;#xD;Department of Biology, Regeneration Next, Duke University, Durham, NC david.sherwood@duke.edu.&lt;/auth-address&gt;&lt;titles&gt;&lt;title&gt;alpha-Integrins dictate distinct modes of type IV collagen recruitment to basement membranes&lt;/title&gt;&lt;secondary-title&gt;J Cell Biol&lt;/secondary-title&gt;&lt;alt-title&gt;The Journal of cell biology&lt;/alt-title&gt;&lt;/titles&gt;&lt;periodical&gt;&lt;full-title&gt;J Cell Biol&lt;/full-title&gt;&lt;/periodical&gt;&lt;pages&gt;3098-3116&lt;/pages&gt;&lt;volume&gt;218&lt;/volume&gt;&lt;number&gt;9&lt;/number&gt;&lt;edition&gt;2019/08/08&lt;/edition&gt;&lt;dates&gt;&lt;year&gt;2019&lt;/year&gt;&lt;pub-dates&gt;&lt;date&gt;Sep 2&lt;/date&gt;&lt;/pub-dates&gt;&lt;/dates&gt;&lt;isbn&gt;1540-8140 (Electronic)&amp;#xD;0021-9525 (Linking)&lt;/isbn&gt;&lt;accession-num&gt;31387941&lt;/accession-num&gt;&lt;urls&gt;&lt;related-urls&gt;&lt;url&gt;https://www.ncbi.nlm.nih.gov/pubmed/31387941&lt;/url&gt;&lt;/related-urls&gt;&lt;/urls&gt;&lt;custom2&gt;6719451&lt;/custom2&gt;&lt;electronic-resource-num&gt;10.1083/jcb.201903124&lt;/electronic-resource-num&gt;&lt;language&gt;eng&lt;/language&gt;&lt;/record&gt;&lt;/Cite&gt;&lt;/EndNote&gt;</w:instrText>
                        </w:r>
                        <w:r w:rsidRPr="002E3734">
                          <w:rPr>
                            <w:rFonts w:cstheme="minorHAnsi"/>
                          </w:rPr>
                          <w:fldChar w:fldCharType="separate"/>
                        </w:r>
                        <w:r w:rsidRPr="00507C29">
                          <w:rPr>
                            <w:rFonts w:cstheme="minorHAnsi"/>
                            <w:noProof/>
                            <w:vertAlign w:val="superscript"/>
                          </w:rPr>
                          <w:t>2</w:t>
                        </w:r>
                        <w:r w:rsidRPr="002E3734">
                          <w:rPr>
                            <w:rFonts w:cstheme="minorHAnsi"/>
                          </w:rPr>
                          <w:fldChar w:fldCharType="end"/>
                        </w:r>
                        <w:r w:rsidRPr="002E3734">
                          <w:rPr>
                            <w:rFonts w:cstheme="minorHAnsi"/>
                          </w:rPr>
                          <w:t xml:space="preserve"> (green), and an </w:t>
                        </w:r>
                        <w:r w:rsidRPr="002E3734">
                          <w:rPr>
                            <w:rFonts w:cstheme="minorHAnsi"/>
                            <w:i/>
                            <w:iCs/>
                          </w:rPr>
                          <w:t>EMB-9::</w:t>
                        </w:r>
                        <w:proofErr w:type="spellStart"/>
                        <w:r w:rsidRPr="002E3734">
                          <w:rPr>
                            <w:rFonts w:cstheme="minorHAnsi"/>
                            <w:i/>
                            <w:iCs/>
                          </w:rPr>
                          <w:t>mCherry</w:t>
                        </w:r>
                        <w:proofErr w:type="spellEnd"/>
                        <w:r w:rsidRPr="002E3734">
                          <w:rPr>
                            <w:rFonts w:cstheme="minorHAnsi"/>
                          </w:rPr>
                          <w:t xml:space="preserve"> transgene labels COL IV</w:t>
                        </w:r>
                        <w:r w:rsidRPr="002E3734">
                          <w:rPr>
                            <w:rFonts w:cstheme="minorHAnsi"/>
                          </w:rPr>
                          <w:fldChar w:fldCharType="begin">
                            <w:fldData xml:space="preserve">PEVuZE5vdGU+PENpdGU+PEF1dGhvcj5JaGFyYTwvQXV0aG9yPjxZZWFyPjIwMTE8L1llYXI+PFJl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DEtNTE8L3BhZ2Vz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</w:fldData>
                          </w:fldChar>
                        </w:r>
                        <w:r>
                          <w:rPr>
                            <w:rFonts w:cstheme="minorHAnsi"/>
                          </w:rPr>
                          <w:instrText xml:space="preserve"> ADDIN EN.CITE </w:instrText>
                        </w:r>
                        <w:r>
                          <w:rPr>
                            <w:rFonts w:cstheme="minorHAnsi"/>
                          </w:rPr>
                          <w:fldChar w:fldCharType="begin">
                            <w:fldData xml:space="preserve">PEVuZE5vdGU+PENpdGU+PEF1dGhvcj5JaGFyYTwvQXV0aG9yPjxZZWFyPjIwMTE8L1llYXI+PFJl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DEtNTE8L3BhZ2Vz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</w:fldData>
                          </w:fldChar>
                        </w:r>
                        <w:r>
                          <w:rPr>
                            <w:rFonts w:cstheme="minorHAnsi"/>
                          </w:rPr>
                          <w:instrText xml:space="preserve"> ADDIN EN.CITE.DATA </w:instrText>
                        </w:r>
                        <w:r>
                          <w:rPr>
                            <w:rFonts w:cstheme="minorHAnsi"/>
                          </w:rPr>
                        </w:r>
                        <w:r>
                          <w:rPr>
                            <w:rFonts w:cstheme="minorHAnsi"/>
                          </w:rPr>
                          <w:fldChar w:fldCharType="end"/>
                        </w:r>
                        <w:r w:rsidRPr="002E3734">
                          <w:rPr>
                            <w:rFonts w:cstheme="minorHAnsi"/>
                          </w:rPr>
                        </w:r>
                        <w:r w:rsidRPr="002E3734">
                          <w:rPr>
                            <w:rFonts w:cstheme="minorHAnsi"/>
                          </w:rPr>
                          <w:fldChar w:fldCharType="separate"/>
                        </w:r>
                        <w:r w:rsidRPr="00507C29">
                          <w:rPr>
                            <w:rFonts w:cstheme="minorHAnsi"/>
                            <w:noProof/>
                            <w:vertAlign w:val="superscript"/>
                          </w:rPr>
                          <w:t>3</w:t>
                        </w:r>
                        <w:r w:rsidRPr="002E3734">
                          <w:rPr>
                            <w:rFonts w:cstheme="minorHAnsi"/>
                          </w:rPr>
                          <w:fldChar w:fldCharType="end"/>
                        </w:r>
                        <w:r w:rsidRPr="002E3734">
                          <w:rPr>
                            <w:rFonts w:cstheme="minorHAnsi"/>
                          </w:rPr>
                          <w:t xml:space="preserve"> (red). Animals show obvious muscle COL IV accumulation and reduced basement membrane COL IV levels under restrictive conditions (25</w:t>
                        </w:r>
                        <m:oMath>
                          <m:r>
                            <w:rPr>
                              <w:rFonts w:ascii="Cambria Math" w:hAnsi="Cambria Math" w:cstheme="minorHAnsi"/>
                            </w:rPr>
                            <m:t>°</m:t>
                          </m:r>
                        </m:oMath>
                        <w:r w:rsidRPr="002E3734">
                          <w:rPr>
                            <w:rFonts w:cstheme="minorHAnsi"/>
                          </w:rPr>
                          <w:t>C).</w:t>
                        </w:r>
                      </w:p>
                      <w:p w14:paraId="4DA7A9B6" w14:textId="77777777" w:rsidR="00507C29" w:rsidRDefault="00507C29" w:rsidP="00507C29">
                        <w:pPr>
                          <w:jc w:val="both"/>
                          <w:rPr>
                            <w:rFonts w:cstheme="minorHAnsi"/>
                          </w:rPr>
                        </w:pPr>
                      </w:p>
                      <w:p w14:paraId="34268CF9" w14:textId="77777777" w:rsidR="00507C29" w:rsidRPr="008459EA" w:rsidRDefault="00507C29" w:rsidP="00507C29">
                        <w:pPr>
                          <w:pStyle w:val="Caption"/>
                          <w:rPr>
                            <w:rFonts w:ascii="Calibri" w:eastAsia="Calibri" w:hAnsi="Calibri" w:cs="Arial"/>
                            <w:b/>
                            <w:bCs/>
                            <w:noProof/>
                          </w:rPr>
                        </w:pPr>
                      </w:p>
                    </w:txbxContent>
                  </v:textbox>
                </v:shape>
                <v:shape id="Picture 101" o:spid="_x0000_s1040" type="#_x0000_t75" alt="A close up of a microscope&#10;&#10;Description automatically generated" style="position:absolute;left:2286;width:52527;height:44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">
                  <v:imagedata r:id="rId13" o:title="A close up of a microscope&#10;&#10;Description automatically generated"/>
                </v:shape>
                <w10:wrap type="square" anchorx="margin"/>
              </v:group>
            </w:pict>
          </mc:Fallback>
        </mc:AlternateContent>
      </w:r>
    </w:p>
    <w:p w14:paraId="655100EB" w14:textId="02DD35EF" w:rsidR="00507C29" w:rsidRDefault="00507C29" w:rsidP="00507C29">
      <w:pPr>
        <w:jc w:val="both"/>
        <w:rPr>
          <w:rFonts w:cstheme="minorHAnsi"/>
        </w:rPr>
      </w:pPr>
    </w:p>
    <w:p w14:paraId="6F9D2FDA" w14:textId="45B5E450" w:rsidR="00507C29" w:rsidRDefault="00507C29" w:rsidP="00507C29">
      <w:pPr>
        <w:jc w:val="both"/>
        <w:rPr>
          <w:rFonts w:cstheme="minorHAnsi"/>
        </w:rPr>
      </w:pPr>
    </w:p>
    <w:p w14:paraId="7C41C164" w14:textId="5B786AE5" w:rsidR="00507C29" w:rsidRDefault="00507C29" w:rsidP="00507C29">
      <w:pPr>
        <w:jc w:val="both"/>
        <w:rPr>
          <w:rFonts w:cstheme="minorHAnsi"/>
        </w:rPr>
      </w:pPr>
    </w:p>
    <w:p w14:paraId="01A51BA2" w14:textId="77777777" w:rsidR="00507C29" w:rsidRDefault="00507C29" w:rsidP="00507C29">
      <w:pPr>
        <w:jc w:val="both"/>
        <w:rPr>
          <w:rFonts w:cstheme="minorHAnsi"/>
        </w:rPr>
      </w:pPr>
    </w:p>
    <w:p w14:paraId="3621C488" w14:textId="77777777" w:rsidR="00507C29" w:rsidRDefault="00507C29" w:rsidP="00507C29">
      <w:pPr>
        <w:jc w:val="both"/>
        <w:rPr>
          <w:rFonts w:cstheme="minorHAnsi"/>
        </w:rPr>
      </w:pPr>
    </w:p>
    <w:p w14:paraId="5E49E9EE" w14:textId="77777777" w:rsidR="00507C29" w:rsidRPr="002E3734" w:rsidRDefault="00507C29" w:rsidP="00507C29">
      <w:pPr>
        <w:jc w:val="both"/>
        <w:rPr>
          <w:rFonts w:cstheme="minorHAnsi"/>
        </w:rPr>
      </w:pPr>
    </w:p>
    <w:p w14:paraId="54A03CC8" w14:textId="77777777" w:rsidR="00507C29" w:rsidRPr="00C66991" w:rsidRDefault="00507C29" w:rsidP="00507C29">
      <w:pPr>
        <w:rPr>
          <w:b/>
          <w:bCs/>
          <w:lang w:val="en-CA"/>
          <w14:ligatures w14:val="standardContextual"/>
        </w:rPr>
      </w:pPr>
      <w:r w:rsidRPr="00C66991">
        <w:rPr>
          <w:b/>
          <w:bCs/>
          <w:lang w:val="en-CA"/>
          <w14:ligatures w14:val="standardContextual"/>
        </w:rPr>
        <w:lastRenderedPageBreak/>
        <w:t xml:space="preserve">Extended </w:t>
      </w:r>
      <w:r>
        <w:rPr>
          <w:b/>
          <w:bCs/>
          <w:lang w:val="en-CA"/>
          <w14:ligatures w14:val="standardContextual"/>
        </w:rPr>
        <w:t>D</w:t>
      </w:r>
      <w:r w:rsidRPr="00C66991">
        <w:rPr>
          <w:b/>
          <w:bCs/>
          <w:lang w:val="en-CA"/>
          <w14:ligatures w14:val="standardContextual"/>
        </w:rPr>
        <w:t xml:space="preserve">ata </w:t>
      </w:r>
      <w:r>
        <w:rPr>
          <w:b/>
          <w:bCs/>
          <w:lang w:val="en-CA"/>
          <w14:ligatures w14:val="standardContextual"/>
        </w:rPr>
        <w:t>T</w:t>
      </w:r>
      <w:r w:rsidRPr="00C66991">
        <w:rPr>
          <w:b/>
          <w:bCs/>
          <w:lang w:val="en-CA"/>
          <w14:ligatures w14:val="standardContextual"/>
        </w:rPr>
        <w:t>able 1</w:t>
      </w:r>
      <w:r>
        <w:rPr>
          <w:b/>
          <w:bCs/>
          <w:lang w:val="en-CA"/>
          <w14:ligatures w14:val="standardContextual"/>
        </w:rPr>
        <w:t>. Strains used.</w:t>
      </w:r>
    </w:p>
    <w:tbl>
      <w:tblPr>
        <w:tblW w:w="8620" w:type="dxa"/>
        <w:tblLook w:val="04A0" w:firstRow="1" w:lastRow="0" w:firstColumn="1" w:lastColumn="0" w:noHBand="0" w:noVBand="1"/>
      </w:tblPr>
      <w:tblGrid>
        <w:gridCol w:w="1124"/>
        <w:gridCol w:w="4975"/>
        <w:gridCol w:w="2521"/>
      </w:tblGrid>
      <w:tr w:rsidR="00507C29" w:rsidRPr="00C66991" w14:paraId="6B2EBD7F" w14:textId="77777777" w:rsidTr="006D737B">
        <w:trPr>
          <w:trHeight w:val="315"/>
        </w:trPr>
        <w:tc>
          <w:tcPr>
            <w:tcW w:w="1124" w:type="dxa"/>
            <w:tcBorders>
              <w:top w:val="single" w:sz="8" w:space="0" w:color="auto"/>
              <w:left w:val="single" w:sz="8" w:space="0" w:color="auto"/>
              <w:bottom w:val="single" w:sz="8" w:space="0" w:color="auto"/>
              <w:right w:val="nil"/>
            </w:tcBorders>
            <w:shd w:val="clear" w:color="auto" w:fill="auto"/>
            <w:noWrap/>
            <w:vAlign w:val="center"/>
            <w:hideMark/>
          </w:tcPr>
          <w:p w14:paraId="22489F06" w14:textId="77777777" w:rsidR="00507C29" w:rsidRPr="00C66991" w:rsidRDefault="00507C29" w:rsidP="006D737B">
            <w:pPr>
              <w:rPr>
                <w:rFonts w:ascii="Calibri" w:hAnsi="Calibri" w:cs="Calibri"/>
                <w:b/>
                <w:bCs/>
                <w:color w:val="000000"/>
                <w:lang w:val="en-CA" w:eastAsia="en-CA"/>
              </w:rPr>
            </w:pPr>
            <w:r w:rsidRPr="00C66991">
              <w:rPr>
                <w:rFonts w:ascii="Calibri" w:hAnsi="Calibri" w:cs="Calibri"/>
                <w:b/>
                <w:bCs/>
                <w:color w:val="000000"/>
                <w:lang w:val="en-CA" w:eastAsia="en-CA"/>
              </w:rPr>
              <w:t>Strain</w:t>
            </w:r>
          </w:p>
        </w:tc>
        <w:tc>
          <w:tcPr>
            <w:tcW w:w="497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7095EE7" w14:textId="77777777" w:rsidR="00507C29" w:rsidRPr="00C66991" w:rsidRDefault="00507C29" w:rsidP="006D737B">
            <w:pPr>
              <w:rPr>
                <w:rFonts w:ascii="Calibri" w:hAnsi="Calibri" w:cs="Calibri"/>
                <w:b/>
                <w:bCs/>
                <w:color w:val="000000"/>
                <w:lang w:val="en-CA" w:eastAsia="en-CA"/>
              </w:rPr>
            </w:pPr>
            <w:r w:rsidRPr="00C66991">
              <w:rPr>
                <w:rFonts w:ascii="Calibri" w:hAnsi="Calibri" w:cs="Calibri"/>
                <w:b/>
                <w:bCs/>
                <w:color w:val="000000"/>
                <w:lang w:val="en-CA" w:eastAsia="en-CA"/>
              </w:rPr>
              <w:t>Genotype</w:t>
            </w:r>
          </w:p>
        </w:tc>
        <w:tc>
          <w:tcPr>
            <w:tcW w:w="2521" w:type="dxa"/>
            <w:tcBorders>
              <w:top w:val="single" w:sz="8" w:space="0" w:color="auto"/>
              <w:left w:val="nil"/>
              <w:bottom w:val="single" w:sz="8" w:space="0" w:color="auto"/>
              <w:right w:val="single" w:sz="8" w:space="0" w:color="auto"/>
            </w:tcBorders>
            <w:shd w:val="clear" w:color="auto" w:fill="auto"/>
            <w:noWrap/>
            <w:vAlign w:val="center"/>
            <w:hideMark/>
          </w:tcPr>
          <w:p w14:paraId="1D8AA6D3" w14:textId="77777777" w:rsidR="00507C29" w:rsidRPr="00C66991" w:rsidRDefault="00507C29" w:rsidP="006D737B">
            <w:pPr>
              <w:rPr>
                <w:rFonts w:ascii="Calibri" w:hAnsi="Calibri" w:cs="Calibri"/>
                <w:b/>
                <w:bCs/>
                <w:color w:val="000000"/>
                <w:lang w:val="en-CA" w:eastAsia="en-CA"/>
              </w:rPr>
            </w:pPr>
            <w:r w:rsidRPr="00C66991">
              <w:rPr>
                <w:rFonts w:ascii="Calibri" w:hAnsi="Calibri" w:cs="Calibri"/>
                <w:b/>
                <w:bCs/>
                <w:color w:val="000000"/>
                <w:lang w:val="en-CA" w:eastAsia="en-CA"/>
              </w:rPr>
              <w:t>Reference</w:t>
            </w:r>
            <w:r>
              <w:rPr>
                <w:rFonts w:ascii="Calibri" w:hAnsi="Calibri" w:cs="Calibri"/>
                <w:b/>
                <w:bCs/>
                <w:color w:val="000000"/>
                <w:lang w:val="en-CA" w:eastAsia="en-CA"/>
              </w:rPr>
              <w:t>s</w:t>
            </w:r>
          </w:p>
        </w:tc>
      </w:tr>
      <w:tr w:rsidR="00507C29" w:rsidRPr="00C66991" w14:paraId="134BCCF1" w14:textId="77777777" w:rsidTr="006D737B">
        <w:trPr>
          <w:trHeight w:val="360"/>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7B28B0F6"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N2</w:t>
            </w:r>
          </w:p>
        </w:tc>
        <w:tc>
          <w:tcPr>
            <w:tcW w:w="4975" w:type="dxa"/>
            <w:tcBorders>
              <w:top w:val="nil"/>
              <w:left w:val="nil"/>
              <w:bottom w:val="single" w:sz="4" w:space="0" w:color="auto"/>
              <w:right w:val="single" w:sz="4" w:space="0" w:color="auto"/>
            </w:tcBorders>
            <w:shd w:val="clear" w:color="auto" w:fill="auto"/>
            <w:noWrap/>
            <w:vAlign w:val="center"/>
            <w:hideMark/>
          </w:tcPr>
          <w:p w14:paraId="6319C912" w14:textId="77777777" w:rsidR="00507C29" w:rsidRPr="00C66991" w:rsidRDefault="00507C29" w:rsidP="006D737B">
            <w:pPr>
              <w:rPr>
                <w:rFonts w:ascii="Calibri" w:hAnsi="Calibri" w:cs="Calibri"/>
                <w:color w:val="000000"/>
                <w:lang w:val="en-CA" w:eastAsia="en-CA"/>
              </w:rPr>
            </w:pPr>
            <w:r w:rsidRPr="00C66991">
              <w:rPr>
                <w:rFonts w:ascii="Calibri" w:hAnsi="Calibri" w:cs="Calibri"/>
                <w:color w:val="000000"/>
                <w:lang w:val="en-CA" w:eastAsia="en-CA"/>
              </w:rPr>
              <w:t>W</w:t>
            </w:r>
            <w:r>
              <w:rPr>
                <w:rFonts w:ascii="Calibri" w:hAnsi="Calibri" w:cs="Calibri"/>
                <w:color w:val="000000"/>
                <w:lang w:val="en-CA" w:eastAsia="en-CA"/>
              </w:rPr>
              <w:t>ild-type, Bristol (UK) isolate</w:t>
            </w:r>
          </w:p>
        </w:tc>
        <w:tc>
          <w:tcPr>
            <w:tcW w:w="2521" w:type="dxa"/>
            <w:tcBorders>
              <w:top w:val="nil"/>
              <w:left w:val="nil"/>
              <w:bottom w:val="single" w:sz="4" w:space="0" w:color="auto"/>
              <w:right w:val="single" w:sz="4" w:space="0" w:color="auto"/>
            </w:tcBorders>
            <w:shd w:val="clear" w:color="auto" w:fill="auto"/>
            <w:noWrap/>
            <w:vAlign w:val="center"/>
            <w:hideMark/>
          </w:tcPr>
          <w:p w14:paraId="6F43B38B" w14:textId="410F5D69" w:rsidR="00507C29" w:rsidRPr="006954AF" w:rsidRDefault="00507C29" w:rsidP="006D737B">
            <w:pPr>
              <w:rPr>
                <w:rFonts w:ascii="Calibri" w:hAnsi="Calibri" w:cs="Calibri"/>
                <w:color w:val="000000"/>
                <w:lang w:val="en-CA" w:eastAsia="en-CA"/>
              </w:rPr>
            </w:pPr>
            <w:r w:rsidRPr="006954AF">
              <w:rPr>
                <w:lang w:val="en-CA"/>
                <w14:ligatures w14:val="standardContextual"/>
              </w:rPr>
              <w:fldChar w:fldCharType="begin"/>
            </w:r>
            <w:r w:rsidRPr="006954AF">
              <w:rPr>
                <w:lang w:val="en-CA"/>
                <w14:ligatures w14:val="standardContextual"/>
              </w:rPr>
              <w:instrText xml:space="preserve"> ADDIN EN.CITE &lt;EndNote&gt;&lt;Cite&gt;&lt;Author&gt;Brenner&lt;/Author&gt;&lt;Year&gt;1974&lt;/Year&gt;&lt;RecNum&gt;54&lt;/RecNum&gt;&lt;DisplayText&gt;&lt;style face="superscript"&gt;1&lt;/style&gt;&lt;/DisplayText&gt;&lt;record&gt;&lt;rec-number&gt;54&lt;/rec-number&gt;&lt;foreign-keys&gt;&lt;key app="EN" db-id="2fawpzet7tfzs1ev995vtwxhtfazwfeexsv5" timestamp="1712179978"&gt;54&lt;/key&gt;&lt;/foreign-keys&gt;&lt;ref-type name="Journal Article"&gt;17&lt;/ref-type&gt;&lt;contributors&gt;&lt;authors&gt;&lt;author&gt;Brenner, S.&lt;/author&gt;&lt;/authors&gt;&lt;/contributors&gt;&lt;titles&gt;&lt;title&gt;The genetics of Caenorhabditis elegans&lt;/title&gt;&lt;secondary-title&gt;Genetics&lt;/secondary-title&gt;&lt;alt-title&gt;Genetics&lt;/alt-title&gt;&lt;/titles&gt;&lt;periodical&gt;&lt;full-title&gt;Genetics&lt;/full-title&gt;&lt;/periodical&gt;&lt;alt-periodical&gt;&lt;full-title&gt;Genetics&lt;/full-title&gt;&lt;/a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 Linkage&lt;/keyword&gt;&lt;keyword&gt;Genetics, Behavioral&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amp;#xD;0016-6731 (Linking)&lt;/isbn&gt;&lt;accession-num&gt;4366476&lt;/accession-num&gt;&lt;urls&gt;&lt;related-urls&gt;&lt;url&gt;https://www.ncbi.nlm.nih.gov/pubmed/4366476&lt;/url&gt;&lt;/related-urls&gt;&lt;/urls&gt;&lt;custom2&gt;1213120&lt;/custom2&gt;&lt;language&gt;eng&lt;/language&gt;&lt;/record&gt;&lt;/Cite&gt;&lt;/EndNote&gt;</w:instrText>
            </w:r>
            <w:r w:rsidRPr="006954AF">
              <w:rPr>
                <w:lang w:val="en-CA"/>
                <w14:ligatures w14:val="standardContextual"/>
              </w:rPr>
              <w:fldChar w:fldCharType="separate"/>
            </w:r>
            <w:r w:rsidRPr="006954AF">
              <w:rPr>
                <w:noProof/>
                <w:lang w:val="en-CA"/>
                <w14:ligatures w14:val="standardContextual"/>
              </w:rPr>
              <w:t>1</w:t>
            </w:r>
            <w:r w:rsidRPr="006954AF">
              <w:rPr>
                <w:lang w:val="en-CA"/>
                <w14:ligatures w14:val="standardContextual"/>
              </w:rPr>
              <w:fldChar w:fldCharType="end"/>
            </w:r>
          </w:p>
        </w:tc>
      </w:tr>
      <w:tr w:rsidR="00507C29" w:rsidRPr="006B66E0" w14:paraId="6B5A958C" w14:textId="77777777" w:rsidTr="006D737B">
        <w:trPr>
          <w:trHeight w:val="69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5E01ED53"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BS4048</w:t>
            </w:r>
          </w:p>
        </w:tc>
        <w:tc>
          <w:tcPr>
            <w:tcW w:w="4975" w:type="dxa"/>
            <w:tcBorders>
              <w:top w:val="nil"/>
              <w:left w:val="nil"/>
              <w:bottom w:val="single" w:sz="4" w:space="0" w:color="auto"/>
              <w:right w:val="single" w:sz="4" w:space="0" w:color="auto"/>
            </w:tcBorders>
            <w:shd w:val="clear" w:color="auto" w:fill="auto"/>
            <w:noWrap/>
            <w:vAlign w:val="center"/>
            <w:hideMark/>
          </w:tcPr>
          <w:p w14:paraId="0AFA76B3"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glp-1(q</w:t>
            </w:r>
            <w:proofErr w:type="gramStart"/>
            <w:r w:rsidRPr="00C66991">
              <w:rPr>
                <w:rFonts w:ascii="Calibri" w:hAnsi="Calibri" w:cs="Calibri"/>
                <w:i/>
                <w:iCs/>
                <w:color w:val="000000"/>
                <w:lang w:val="en-CA" w:eastAsia="en-CA"/>
              </w:rPr>
              <w:t>175)</w:t>
            </w:r>
            <w:proofErr w:type="spellStart"/>
            <w:r>
              <w:rPr>
                <w:rFonts w:ascii="Calibri" w:hAnsi="Calibri" w:cs="Calibri"/>
                <w:i/>
                <w:iCs/>
                <w:color w:val="000000"/>
                <w:lang w:val="en-CA" w:eastAsia="en-CA"/>
              </w:rPr>
              <w:t>lf</w:t>
            </w:r>
            <w:proofErr w:type="spellEnd"/>
            <w:proofErr w:type="gramEnd"/>
            <w:r>
              <w:rPr>
                <w:rFonts w:ascii="Calibri" w:hAnsi="Calibri" w:cs="Calibri"/>
                <w:i/>
                <w:iCs/>
                <w:color w:val="000000"/>
                <w:lang w:val="en-CA" w:eastAsia="en-CA"/>
              </w:rPr>
              <w:t xml:space="preserve"> III</w:t>
            </w:r>
            <w:r w:rsidRPr="00C66991">
              <w:rPr>
                <w:rFonts w:ascii="Calibri" w:hAnsi="Calibri" w:cs="Calibri"/>
                <w:i/>
                <w:iCs/>
                <w:color w:val="000000"/>
                <w:lang w:val="en-CA" w:eastAsia="en-CA"/>
              </w:rPr>
              <w:t>; tnIs39[GLP-1::GFP::3xFLAG]</w:t>
            </w:r>
            <w:r>
              <w:rPr>
                <w:rFonts w:ascii="Calibri" w:hAnsi="Calibri" w:cs="Calibri"/>
                <w:i/>
                <w:iCs/>
                <w:color w:val="000000"/>
                <w:lang w:val="en-CA" w:eastAsia="en-CA"/>
              </w:rPr>
              <w:t>IV</w:t>
            </w:r>
          </w:p>
        </w:tc>
        <w:tc>
          <w:tcPr>
            <w:tcW w:w="2521" w:type="dxa"/>
            <w:tcBorders>
              <w:top w:val="nil"/>
              <w:left w:val="nil"/>
              <w:bottom w:val="single" w:sz="4" w:space="0" w:color="auto"/>
              <w:right w:val="single" w:sz="4" w:space="0" w:color="auto"/>
            </w:tcBorders>
            <w:shd w:val="clear" w:color="auto" w:fill="auto"/>
            <w:noWrap/>
            <w:vAlign w:val="center"/>
            <w:hideMark/>
          </w:tcPr>
          <w:p w14:paraId="45A879EF" w14:textId="77777777" w:rsidR="00507C29" w:rsidRPr="006954AF" w:rsidRDefault="00507C29" w:rsidP="006D737B">
            <w:pPr>
              <w:rPr>
                <w:rFonts w:ascii="Calibri" w:hAnsi="Calibri" w:cs="Calibri"/>
                <w:color w:val="000000"/>
                <w:lang w:val="en-CA" w:eastAsia="en-CA"/>
              </w:rPr>
            </w:pPr>
            <w:proofErr w:type="spellStart"/>
            <w:r w:rsidRPr="006954AF">
              <w:rPr>
                <w:rFonts w:ascii="Calibri" w:hAnsi="Calibri" w:cs="Calibri"/>
                <w:color w:val="000000"/>
                <w:lang w:val="en-CA" w:eastAsia="en-CA"/>
              </w:rPr>
              <w:t>Saravanapriah</w:t>
            </w:r>
            <w:proofErr w:type="spellEnd"/>
            <w:r w:rsidRPr="006954AF">
              <w:rPr>
                <w:rFonts w:ascii="Calibri" w:hAnsi="Calibri" w:cs="Calibri"/>
                <w:color w:val="000000"/>
                <w:lang w:val="en-CA" w:eastAsia="en-CA"/>
              </w:rPr>
              <w:t xml:space="preserve"> </w:t>
            </w:r>
            <w:proofErr w:type="spellStart"/>
            <w:r w:rsidRPr="006954AF">
              <w:rPr>
                <w:rFonts w:ascii="Calibri" w:hAnsi="Calibri" w:cs="Calibri"/>
                <w:color w:val="000000"/>
                <w:lang w:val="en-CA" w:eastAsia="en-CA"/>
              </w:rPr>
              <w:t>Nadarajan</w:t>
            </w:r>
            <w:proofErr w:type="spellEnd"/>
            <w:r w:rsidRPr="006954AF">
              <w:rPr>
                <w:rFonts w:ascii="Calibri" w:hAnsi="Calibri" w:cs="Calibri"/>
                <w:color w:val="000000"/>
                <w:lang w:val="en-CA" w:eastAsia="en-CA"/>
              </w:rPr>
              <w:t xml:space="preserve">, David Greenstein, and Tim </w:t>
            </w:r>
            <w:proofErr w:type="spellStart"/>
            <w:r w:rsidRPr="006954AF">
              <w:rPr>
                <w:rFonts w:ascii="Calibri" w:hAnsi="Calibri" w:cs="Calibri"/>
                <w:color w:val="000000"/>
                <w:lang w:val="en-CA" w:eastAsia="en-CA"/>
              </w:rPr>
              <w:t>Schedl</w:t>
            </w:r>
            <w:proofErr w:type="spellEnd"/>
            <w:r w:rsidRPr="006954AF">
              <w:rPr>
                <w:rFonts w:ascii="Calibri" w:hAnsi="Calibri" w:cs="Calibri"/>
                <w:color w:val="000000"/>
                <w:lang w:val="en-CA" w:eastAsia="en-CA"/>
              </w:rPr>
              <w:t>, personal communication</w:t>
            </w:r>
          </w:p>
        </w:tc>
      </w:tr>
      <w:tr w:rsidR="00507C29" w:rsidRPr="00C66991" w14:paraId="6542E590" w14:textId="77777777" w:rsidTr="006D737B">
        <w:trPr>
          <w:trHeight w:val="360"/>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0D27FFE4"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CB4037</w:t>
            </w:r>
          </w:p>
        </w:tc>
        <w:tc>
          <w:tcPr>
            <w:tcW w:w="4975" w:type="dxa"/>
            <w:tcBorders>
              <w:top w:val="nil"/>
              <w:left w:val="nil"/>
              <w:bottom w:val="single" w:sz="4" w:space="0" w:color="auto"/>
              <w:right w:val="single" w:sz="4" w:space="0" w:color="auto"/>
            </w:tcBorders>
            <w:shd w:val="clear" w:color="auto" w:fill="auto"/>
            <w:noWrap/>
            <w:vAlign w:val="center"/>
            <w:hideMark/>
          </w:tcPr>
          <w:p w14:paraId="5290942F"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glp-1(e</w:t>
            </w:r>
            <w:proofErr w:type="gramStart"/>
            <w:r w:rsidRPr="00C66991">
              <w:rPr>
                <w:rFonts w:ascii="Calibri" w:hAnsi="Calibri" w:cs="Calibri"/>
                <w:i/>
                <w:iCs/>
                <w:color w:val="000000"/>
                <w:lang w:val="en-CA" w:eastAsia="en-CA"/>
              </w:rPr>
              <w:t>2141)</w:t>
            </w:r>
            <w:proofErr w:type="spellStart"/>
            <w:r w:rsidRPr="00C66991">
              <w:rPr>
                <w:rFonts w:ascii="Calibri" w:hAnsi="Calibri" w:cs="Calibri"/>
                <w:i/>
                <w:iCs/>
                <w:color w:val="000000"/>
                <w:lang w:val="en-CA" w:eastAsia="en-CA"/>
              </w:rPr>
              <w:t>lf</w:t>
            </w:r>
            <w:proofErr w:type="spellEnd"/>
            <w:proofErr w:type="gramEnd"/>
            <w:r w:rsidRPr="00C66991">
              <w:rPr>
                <w:rFonts w:ascii="Calibri" w:hAnsi="Calibri" w:cs="Calibri"/>
                <w:i/>
                <w:iCs/>
                <w:color w:val="000000"/>
                <w:lang w:val="en-CA" w:eastAsia="en-CA"/>
              </w:rPr>
              <w:t xml:space="preserve"> III </w:t>
            </w:r>
          </w:p>
        </w:tc>
        <w:tc>
          <w:tcPr>
            <w:tcW w:w="2521" w:type="dxa"/>
            <w:tcBorders>
              <w:top w:val="nil"/>
              <w:left w:val="nil"/>
              <w:bottom w:val="single" w:sz="4" w:space="0" w:color="auto"/>
              <w:right w:val="single" w:sz="4" w:space="0" w:color="auto"/>
            </w:tcBorders>
            <w:shd w:val="clear" w:color="auto" w:fill="auto"/>
            <w:noWrap/>
            <w:vAlign w:val="center"/>
            <w:hideMark/>
          </w:tcPr>
          <w:p w14:paraId="0F91BE6C" w14:textId="0B81B816" w:rsidR="00507C29" w:rsidRPr="006954AF" w:rsidRDefault="00507C29" w:rsidP="006D737B">
            <w:pPr>
              <w:rPr>
                <w:rFonts w:ascii="Calibri" w:hAnsi="Calibri" w:cs="Calibri"/>
                <w:color w:val="000000"/>
                <w:lang w:val="en-CA" w:eastAsia="en-CA"/>
              </w:rPr>
            </w:pPr>
            <w:r w:rsidRPr="006954AF">
              <w:rPr>
                <w:lang w:val="en-CA"/>
                <w14:ligatures w14:val="standardContextual"/>
              </w:rPr>
              <w:fldChar w:fldCharType="begin">
                <w:fldData xml:space="preserve">PEVuZE5vdGU+PENpdGU+PEF1dGhvcj5Lb2RveWlhbm5pPC9BdXRob3I+PFllYXI+MTk5MjwvWWVh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==
</w:fldData>
              </w:fldChar>
            </w:r>
            <w:r w:rsidRPr="006954AF">
              <w:rPr>
                <w:lang w:val="en-CA"/>
                <w14:ligatures w14:val="standardContextual"/>
              </w:rPr>
              <w:instrText xml:space="preserve"> ADDIN EN.CITE </w:instrText>
            </w:r>
            <w:r w:rsidRPr="006954AF">
              <w:rPr>
                <w:lang w:val="en-CA"/>
                <w14:ligatures w14:val="standardContextual"/>
              </w:rPr>
              <w:fldChar w:fldCharType="begin">
                <w:fldData xml:space="preserve">PEVuZE5vdGU+PENpdGU+PEF1dGhvcj5Lb2RveWlhbm5pPC9BdXRob3I+PFllYXI+MTk5MjwvWWVh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==
</w:fldData>
              </w:fldChar>
            </w:r>
            <w:r w:rsidRPr="006954AF">
              <w:rPr>
                <w:lang w:val="en-CA"/>
                <w14:ligatures w14:val="standardContextual"/>
              </w:rPr>
              <w:instrText xml:space="preserve"> ADDIN EN.CITE.DATA </w:instrText>
            </w:r>
            <w:r w:rsidRPr="006954AF">
              <w:rPr>
                <w:lang w:val="en-CA"/>
                <w14:ligatures w14:val="standardContextual"/>
              </w:rPr>
            </w:r>
            <w:r w:rsidRPr="006954AF">
              <w:rPr>
                <w:lang w:val="en-CA"/>
                <w14:ligatures w14:val="standardContextual"/>
              </w:rPr>
              <w:fldChar w:fldCharType="end"/>
            </w:r>
            <w:r w:rsidRPr="006954AF">
              <w:rPr>
                <w:lang w:val="en-CA"/>
                <w14:ligatures w14:val="standardContextual"/>
              </w:rPr>
            </w:r>
            <w:r w:rsidRPr="006954AF">
              <w:rPr>
                <w:lang w:val="en-CA"/>
                <w14:ligatures w14:val="standardContextual"/>
              </w:rPr>
              <w:fldChar w:fldCharType="separate"/>
            </w:r>
            <w:r w:rsidRPr="006954AF">
              <w:rPr>
                <w:noProof/>
                <w:lang w:val="en-CA"/>
                <w14:ligatures w14:val="standardContextual"/>
              </w:rPr>
              <w:t>4</w:t>
            </w:r>
            <w:r w:rsidRPr="006954AF">
              <w:rPr>
                <w:lang w:val="en-CA"/>
                <w14:ligatures w14:val="standardContextual"/>
              </w:rPr>
              <w:fldChar w:fldCharType="end"/>
            </w:r>
          </w:p>
        </w:tc>
      </w:tr>
      <w:tr w:rsidR="00507C29" w:rsidRPr="00C66991" w14:paraId="22F22FCA" w14:textId="77777777" w:rsidTr="006D737B">
        <w:trPr>
          <w:trHeight w:val="360"/>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526DA538"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GC833</w:t>
            </w:r>
          </w:p>
        </w:tc>
        <w:tc>
          <w:tcPr>
            <w:tcW w:w="4975" w:type="dxa"/>
            <w:tcBorders>
              <w:top w:val="nil"/>
              <w:left w:val="nil"/>
              <w:bottom w:val="single" w:sz="4" w:space="0" w:color="auto"/>
              <w:right w:val="single" w:sz="4" w:space="0" w:color="auto"/>
            </w:tcBorders>
            <w:shd w:val="clear" w:color="auto" w:fill="auto"/>
            <w:noWrap/>
            <w:vAlign w:val="center"/>
            <w:hideMark/>
          </w:tcPr>
          <w:p w14:paraId="5368425D"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glp-1(ar</w:t>
            </w:r>
            <w:proofErr w:type="gramStart"/>
            <w:r w:rsidRPr="00C66991">
              <w:rPr>
                <w:rFonts w:ascii="Calibri" w:hAnsi="Calibri" w:cs="Calibri"/>
                <w:i/>
                <w:iCs/>
                <w:color w:val="000000"/>
                <w:lang w:val="en-CA" w:eastAsia="en-CA"/>
              </w:rPr>
              <w:t>202)gf</w:t>
            </w:r>
            <w:proofErr w:type="gramEnd"/>
            <w:r w:rsidRPr="00C66991">
              <w:rPr>
                <w:rFonts w:ascii="Calibri" w:hAnsi="Calibri" w:cs="Calibri"/>
                <w:i/>
                <w:iCs/>
                <w:color w:val="000000"/>
                <w:lang w:val="en-CA" w:eastAsia="en-CA"/>
              </w:rPr>
              <w:t xml:space="preserve"> III </w:t>
            </w:r>
          </w:p>
        </w:tc>
        <w:tc>
          <w:tcPr>
            <w:tcW w:w="2521" w:type="dxa"/>
            <w:tcBorders>
              <w:top w:val="nil"/>
              <w:left w:val="nil"/>
              <w:bottom w:val="single" w:sz="4" w:space="0" w:color="auto"/>
              <w:right w:val="single" w:sz="4" w:space="0" w:color="auto"/>
            </w:tcBorders>
            <w:shd w:val="clear" w:color="auto" w:fill="auto"/>
            <w:noWrap/>
            <w:vAlign w:val="center"/>
            <w:hideMark/>
          </w:tcPr>
          <w:p w14:paraId="61C6CEA3" w14:textId="18CA688E" w:rsidR="00507C29" w:rsidRPr="006954AF" w:rsidRDefault="00507C29" w:rsidP="006D737B">
            <w:pPr>
              <w:rPr>
                <w:rFonts w:ascii="Calibri" w:hAnsi="Calibri" w:cs="Calibri"/>
                <w:color w:val="000000"/>
                <w:lang w:val="en-CA" w:eastAsia="en-CA"/>
              </w:rPr>
            </w:pPr>
            <w:r w:rsidRPr="006954AF">
              <w:rPr>
                <w:lang w:val="en-CA"/>
                <w14:ligatures w14:val="standardContextual"/>
              </w:rPr>
              <w:fldChar w:fldCharType="begin"/>
            </w:r>
            <w:r w:rsidRPr="006954AF">
              <w:rPr>
                <w:lang w:val="en-CA"/>
                <w14:ligatures w14:val="standardContextual"/>
              </w:rPr>
              <w:instrText xml:space="preserve"> ADDIN EN.CITE &lt;EndNote&gt;&lt;Cite&gt;&lt;Author&gt;Pepper&lt;/Author&gt;&lt;Year&gt;2003&lt;/Year&gt;&lt;RecNum&gt;24&lt;/RecNum&gt;&lt;DisplayText&gt;&lt;style face="superscript"&gt;5&lt;/style&gt;&lt;/DisplayText&gt;&lt;record&gt;&lt;rec-number&gt;24&lt;/rec-number&gt;&lt;foreign-keys&gt;&lt;key app="EN" db-id="2fawpzet7tfzs1ev995vtwxhtfazwfeexsv5" timestamp="1712179977"&gt;24&lt;/key&gt;&lt;/foreign-keys&gt;&lt;ref-type name="Journal Article"&gt;17&lt;/ref-type&gt;&lt;contributors&gt;&lt;authors&gt;&lt;author&gt;Pepper, A. S.&lt;/author&gt;&lt;author&gt;Killian, D. J.&lt;/author&gt;&lt;author&gt;Hubbard, E. J.&lt;/author&gt;&lt;/authors&gt;&lt;/contributors&gt;&lt;auth-address&gt;Department of Biology, New York University, New York, New York 10003, USA.&lt;/auth-address&gt;&lt;titles&gt;&lt;title&gt;Genetic analysis of Caenorhabditis elegans glp-1 mutants suggests receptor interaction or competition&lt;/title&gt;&lt;secondary-title&gt;Genetics&lt;/secondary-title&gt;&lt;/titles&gt;&lt;periodical&gt;&lt;full-title&gt;Genetics&lt;/full-title&gt;&lt;/periodical&gt;&lt;pages&gt;115-32&lt;/pages&gt;&lt;volume&gt;163&lt;/volume&gt;&lt;number&gt;1&lt;/number&gt;&lt;keywords&gt;&lt;keyword&gt;Animals&lt;/keyword&gt;&lt;keyword&gt;Caenorhabditis elegans/*genetics/metabolism&lt;/keyword&gt;&lt;keyword&gt;Caenorhabditis elegans Proteins/metabolism&lt;/keyword&gt;&lt;keyword&gt;DNA-Binding Proteins/metabolism&lt;/keyword&gt;&lt;keyword&gt;Glucagon/*genetics/metabolism&lt;/keyword&gt;&lt;keyword&gt;Glucagon-Like Peptide 1&lt;/keyword&gt;&lt;keyword&gt;Membrane Proteins/metabolism&lt;/keyword&gt;&lt;keyword&gt;Mutation&lt;/keyword&gt;&lt;keyword&gt;Peptide Fragments/*genetics/metabolism&lt;/keyword&gt;&lt;keyword&gt;Protein Precursors/*genetics/metabolism&lt;/keyword&gt;&lt;keyword&gt;Receptors, Notch&lt;/keyword&gt;&lt;keyword&gt;Signal Transduction/physiology&lt;/keyword&gt;&lt;/keywords&gt;&lt;dates&gt;&lt;year&gt;2003&lt;/year&gt;&lt;pub-dates&gt;&lt;date&gt;Jan&lt;/date&gt;&lt;/pub-dates&gt;&lt;/dates&gt;&lt;isbn&gt;0016-6731 (Print)&amp;#xD;0016-6731 (Linking)&lt;/isbn&gt;&lt;accession-num&gt;12586701&lt;/accession-num&gt;&lt;urls&gt;&lt;related-urls&gt;&lt;url&gt;https://www.ncbi.nlm.nih.gov/pubmed/12586701&lt;/url&gt;&lt;/related-urls&gt;&lt;/urls&gt;&lt;custom2&gt;PMC1462416&lt;/custom2&gt;&lt;electronic-resource-num&gt;10.1093/genetics/163.1.115&lt;/electronic-resource-num&gt;&lt;remote-database-name&gt;Medline&lt;/remote-database-name&gt;&lt;remote-database-provider&gt;NLM&lt;/remote-database-provider&gt;&lt;/record&gt;&lt;/Cite&gt;&lt;/EndNote&gt;</w:instrText>
            </w:r>
            <w:r w:rsidRPr="006954AF">
              <w:rPr>
                <w:lang w:val="en-CA"/>
                <w14:ligatures w14:val="standardContextual"/>
              </w:rPr>
              <w:fldChar w:fldCharType="separate"/>
            </w:r>
            <w:r w:rsidRPr="006954AF">
              <w:rPr>
                <w:noProof/>
                <w:lang w:val="en-CA"/>
                <w14:ligatures w14:val="standardContextual"/>
              </w:rPr>
              <w:t>5</w:t>
            </w:r>
            <w:r w:rsidRPr="006954AF">
              <w:rPr>
                <w:lang w:val="en-CA"/>
                <w14:ligatures w14:val="standardContextual"/>
              </w:rPr>
              <w:fldChar w:fldCharType="end"/>
            </w:r>
          </w:p>
        </w:tc>
      </w:tr>
      <w:tr w:rsidR="00507C29" w:rsidRPr="00C66991" w14:paraId="0380FB61" w14:textId="77777777" w:rsidTr="006D737B">
        <w:trPr>
          <w:trHeight w:val="360"/>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4020136D"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GS9317</w:t>
            </w:r>
          </w:p>
        </w:tc>
        <w:tc>
          <w:tcPr>
            <w:tcW w:w="4975" w:type="dxa"/>
            <w:tcBorders>
              <w:top w:val="nil"/>
              <w:left w:val="nil"/>
              <w:bottom w:val="single" w:sz="4" w:space="0" w:color="auto"/>
              <w:right w:val="single" w:sz="4" w:space="0" w:color="auto"/>
            </w:tcBorders>
            <w:shd w:val="clear" w:color="auto" w:fill="auto"/>
            <w:noWrap/>
            <w:vAlign w:val="center"/>
            <w:hideMark/>
          </w:tcPr>
          <w:p w14:paraId="29961B89"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arSi85[Pmex-</w:t>
            </w:r>
            <w:proofErr w:type="gramStart"/>
            <w:r w:rsidRPr="00C66991">
              <w:rPr>
                <w:rFonts w:ascii="Calibri" w:hAnsi="Calibri" w:cs="Calibri"/>
                <w:i/>
                <w:iCs/>
                <w:color w:val="000000"/>
                <w:lang w:val="en-CA" w:eastAsia="en-CA"/>
              </w:rPr>
              <w:t>5::</w:t>
            </w:r>
            <w:proofErr w:type="gramEnd"/>
            <w:r w:rsidRPr="00C66991">
              <w:rPr>
                <w:rFonts w:ascii="Calibri" w:hAnsi="Calibri" w:cs="Calibri"/>
                <w:i/>
                <w:iCs/>
                <w:color w:val="000000"/>
                <w:lang w:val="en-CA" w:eastAsia="en-CA"/>
              </w:rPr>
              <w:t>GFP::TCUT::</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H2B::tbb-2 3’UTR] I</w:t>
            </w:r>
          </w:p>
        </w:tc>
        <w:tc>
          <w:tcPr>
            <w:tcW w:w="2521" w:type="dxa"/>
            <w:tcBorders>
              <w:top w:val="nil"/>
              <w:left w:val="nil"/>
              <w:bottom w:val="single" w:sz="4" w:space="0" w:color="auto"/>
              <w:right w:val="single" w:sz="4" w:space="0" w:color="auto"/>
            </w:tcBorders>
            <w:shd w:val="clear" w:color="auto" w:fill="auto"/>
            <w:noWrap/>
            <w:vAlign w:val="center"/>
            <w:hideMark/>
          </w:tcPr>
          <w:p w14:paraId="7EAB0F90" w14:textId="452CFA24" w:rsidR="00507C29" w:rsidRPr="006954AF" w:rsidRDefault="00507C29" w:rsidP="006D737B">
            <w:pPr>
              <w:rPr>
                <w:rFonts w:ascii="Calibri" w:hAnsi="Calibri" w:cs="Calibri"/>
                <w:color w:val="000000"/>
                <w:lang w:val="en-CA" w:eastAsia="en-CA"/>
              </w:rPr>
            </w:pPr>
            <w:r w:rsidRPr="006954AF">
              <w:rPr>
                <w:lang w:val="en-CA"/>
                <w14:ligatures w14:val="standardContextual"/>
              </w:rPr>
              <w:fldChar w:fldCharType="begin">
                <w:fldData xml:space="preserve">PEVuZE5vdGU+PENpdGU+PEF1dGhvcj5TaGFmZmVyPC9BdXRob3I+PFllYXI+MjAyMjwvWWVhcj48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</w:fldData>
              </w:fldChar>
            </w:r>
            <w:r w:rsidRPr="006954AF">
              <w:rPr>
                <w:lang w:val="en-CA"/>
                <w14:ligatures w14:val="standardContextual"/>
              </w:rPr>
              <w:instrText xml:space="preserve"> ADDIN EN.CITE </w:instrText>
            </w:r>
            <w:r w:rsidRPr="006954AF">
              <w:rPr>
                <w:lang w:val="en-CA"/>
                <w14:ligatures w14:val="standardContextual"/>
              </w:rPr>
              <w:fldChar w:fldCharType="begin">
                <w:fldData xml:space="preserve">PEVuZE5vdGU+PENpdGU+PEF1dGhvcj5TaGFmZmVyPC9BdXRob3I+PFllYXI+MjAyMjwvWWVhcj48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</w:fldData>
              </w:fldChar>
            </w:r>
            <w:r w:rsidRPr="006954AF">
              <w:rPr>
                <w:lang w:val="en-CA"/>
                <w14:ligatures w14:val="standardContextual"/>
              </w:rPr>
              <w:instrText xml:space="preserve"> ADDIN EN.CITE.DATA </w:instrText>
            </w:r>
            <w:r w:rsidRPr="006954AF">
              <w:rPr>
                <w:lang w:val="en-CA"/>
                <w14:ligatures w14:val="standardContextual"/>
              </w:rPr>
            </w:r>
            <w:r w:rsidRPr="006954AF">
              <w:rPr>
                <w:lang w:val="en-CA"/>
                <w14:ligatures w14:val="standardContextual"/>
              </w:rPr>
              <w:fldChar w:fldCharType="end"/>
            </w:r>
            <w:r w:rsidRPr="006954AF">
              <w:rPr>
                <w:lang w:val="en-CA"/>
                <w14:ligatures w14:val="standardContextual"/>
              </w:rPr>
            </w:r>
            <w:r w:rsidRPr="006954AF">
              <w:rPr>
                <w:lang w:val="en-CA"/>
                <w14:ligatures w14:val="standardContextual"/>
              </w:rPr>
              <w:fldChar w:fldCharType="separate"/>
            </w:r>
            <w:r w:rsidRPr="006954AF">
              <w:rPr>
                <w:noProof/>
                <w:lang w:val="en-CA"/>
                <w14:ligatures w14:val="standardContextual"/>
              </w:rPr>
              <w:t>6</w:t>
            </w:r>
            <w:r w:rsidRPr="006954AF">
              <w:rPr>
                <w:lang w:val="en-CA"/>
                <w14:ligatures w14:val="standardContextual"/>
              </w:rPr>
              <w:fldChar w:fldCharType="end"/>
            </w:r>
          </w:p>
        </w:tc>
      </w:tr>
      <w:tr w:rsidR="00507C29" w:rsidRPr="00C66991" w14:paraId="4AB593E3" w14:textId="77777777" w:rsidTr="006D737B">
        <w:trPr>
          <w:trHeight w:val="360"/>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063879A8"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GS9447</w:t>
            </w:r>
          </w:p>
        </w:tc>
        <w:tc>
          <w:tcPr>
            <w:tcW w:w="4975" w:type="dxa"/>
            <w:tcBorders>
              <w:top w:val="nil"/>
              <w:left w:val="nil"/>
              <w:bottom w:val="single" w:sz="4" w:space="0" w:color="auto"/>
              <w:right w:val="single" w:sz="4" w:space="0" w:color="auto"/>
            </w:tcBorders>
            <w:shd w:val="clear" w:color="auto" w:fill="auto"/>
            <w:noWrap/>
            <w:vAlign w:val="center"/>
            <w:hideMark/>
          </w:tcPr>
          <w:p w14:paraId="3F9FC519"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arSi85[Pmex-</w:t>
            </w:r>
            <w:proofErr w:type="gramStart"/>
            <w:r w:rsidRPr="00C66991">
              <w:rPr>
                <w:rFonts w:ascii="Calibri" w:hAnsi="Calibri" w:cs="Calibri"/>
                <w:i/>
                <w:iCs/>
                <w:color w:val="000000"/>
                <w:lang w:val="en-CA" w:eastAsia="en-CA"/>
              </w:rPr>
              <w:t>5::</w:t>
            </w:r>
            <w:proofErr w:type="gramEnd"/>
            <w:r w:rsidRPr="00C66991">
              <w:rPr>
                <w:rFonts w:ascii="Calibri" w:hAnsi="Calibri" w:cs="Calibri"/>
                <w:i/>
                <w:iCs/>
                <w:color w:val="000000"/>
                <w:lang w:val="en-CA" w:eastAsia="en-CA"/>
              </w:rPr>
              <w:t>GFP::TCUT::</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H2B::tbb-2 3’UTR] I; glp-1(ar648)[GLP-1:</w:t>
            </w:r>
            <w:r>
              <w:rPr>
                <w:rFonts w:ascii="Calibri" w:hAnsi="Calibri" w:cs="Calibri"/>
                <w:i/>
                <w:iCs/>
                <w:color w:val="000000"/>
                <w:lang w:val="en-CA" w:eastAsia="en-CA"/>
              </w:rPr>
              <w:t>:</w:t>
            </w:r>
            <w:proofErr w:type="spellStart"/>
            <w:r>
              <w:rPr>
                <w:rFonts w:ascii="Calibri" w:hAnsi="Calibri" w:cs="Calibri"/>
                <w:i/>
                <w:iCs/>
                <w:color w:val="000000"/>
                <w:lang w:val="en-CA" w:eastAsia="en-CA"/>
              </w:rPr>
              <w:t>TEVp</w:t>
            </w:r>
            <w:proofErr w:type="spellEnd"/>
            <w:r w:rsidRPr="00C66991">
              <w:rPr>
                <w:rFonts w:ascii="Calibri" w:hAnsi="Calibri" w:cs="Calibri"/>
                <w:i/>
                <w:iCs/>
                <w:color w:val="000000"/>
                <w:lang w:val="en-CA" w:eastAsia="en-CA"/>
              </w:rPr>
              <w:t xml:space="preserve">] III </w:t>
            </w:r>
          </w:p>
        </w:tc>
        <w:tc>
          <w:tcPr>
            <w:tcW w:w="2521" w:type="dxa"/>
            <w:tcBorders>
              <w:top w:val="nil"/>
              <w:left w:val="nil"/>
              <w:bottom w:val="single" w:sz="4" w:space="0" w:color="auto"/>
              <w:right w:val="single" w:sz="4" w:space="0" w:color="auto"/>
            </w:tcBorders>
            <w:shd w:val="clear" w:color="auto" w:fill="auto"/>
            <w:noWrap/>
            <w:vAlign w:val="center"/>
            <w:hideMark/>
          </w:tcPr>
          <w:p w14:paraId="6F592A38" w14:textId="39687C84" w:rsidR="00507C29" w:rsidRPr="006954AF" w:rsidRDefault="00507C29" w:rsidP="006D737B">
            <w:pPr>
              <w:rPr>
                <w:rFonts w:ascii="Calibri" w:hAnsi="Calibri" w:cs="Calibri"/>
                <w:color w:val="000000"/>
                <w:lang w:val="en-CA" w:eastAsia="en-CA"/>
              </w:rPr>
            </w:pPr>
            <w:r w:rsidRPr="006954AF">
              <w:rPr>
                <w:lang w:val="en-CA"/>
                <w14:ligatures w14:val="standardContextual"/>
              </w:rPr>
              <w:fldChar w:fldCharType="begin">
                <w:fldData xml:space="preserve">PEVuZE5vdGU+PENpdGU+PEF1dGhvcj5TaGFmZmVyPC9BdXRob3I+PFllYXI+MjAyMjwvWWVhcj48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</w:fldData>
              </w:fldChar>
            </w:r>
            <w:r w:rsidRPr="006954AF">
              <w:rPr>
                <w:lang w:val="en-CA"/>
                <w14:ligatures w14:val="standardContextual"/>
              </w:rPr>
              <w:instrText xml:space="preserve"> ADDIN EN.CITE </w:instrText>
            </w:r>
            <w:r w:rsidRPr="006954AF">
              <w:rPr>
                <w:lang w:val="en-CA"/>
                <w14:ligatures w14:val="standardContextual"/>
              </w:rPr>
              <w:fldChar w:fldCharType="begin">
                <w:fldData xml:space="preserve">PEVuZE5vdGU+PENpdGU+PEF1dGhvcj5TaGFmZmVyPC9BdXRob3I+PFllYXI+MjAyMjwvWWVhcj48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</w:fldData>
              </w:fldChar>
            </w:r>
            <w:r w:rsidRPr="006954AF">
              <w:rPr>
                <w:lang w:val="en-CA"/>
                <w14:ligatures w14:val="standardContextual"/>
              </w:rPr>
              <w:instrText xml:space="preserve"> ADDIN EN.CITE.DATA </w:instrText>
            </w:r>
            <w:r w:rsidRPr="006954AF">
              <w:rPr>
                <w:lang w:val="en-CA"/>
                <w14:ligatures w14:val="standardContextual"/>
              </w:rPr>
            </w:r>
            <w:r w:rsidRPr="006954AF">
              <w:rPr>
                <w:lang w:val="en-CA"/>
                <w14:ligatures w14:val="standardContextual"/>
              </w:rPr>
              <w:fldChar w:fldCharType="end"/>
            </w:r>
            <w:r w:rsidRPr="006954AF">
              <w:rPr>
                <w:lang w:val="en-CA"/>
                <w14:ligatures w14:val="standardContextual"/>
              </w:rPr>
            </w:r>
            <w:r w:rsidRPr="006954AF">
              <w:rPr>
                <w:lang w:val="en-CA"/>
                <w14:ligatures w14:val="standardContextual"/>
              </w:rPr>
              <w:fldChar w:fldCharType="separate"/>
            </w:r>
            <w:r w:rsidRPr="006954AF">
              <w:rPr>
                <w:noProof/>
                <w:lang w:val="en-CA"/>
                <w14:ligatures w14:val="standardContextual"/>
              </w:rPr>
              <w:t>6</w:t>
            </w:r>
            <w:r w:rsidRPr="006954AF">
              <w:rPr>
                <w:lang w:val="en-CA"/>
                <w14:ligatures w14:val="standardContextual"/>
              </w:rPr>
              <w:fldChar w:fldCharType="end"/>
            </w:r>
          </w:p>
        </w:tc>
      </w:tr>
      <w:tr w:rsidR="00507C29" w:rsidRPr="00C66991" w14:paraId="004AC086" w14:textId="77777777" w:rsidTr="006D737B">
        <w:trPr>
          <w:trHeight w:val="360"/>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32F75AE2"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LP193</w:t>
            </w:r>
          </w:p>
        </w:tc>
        <w:tc>
          <w:tcPr>
            <w:tcW w:w="4975" w:type="dxa"/>
            <w:tcBorders>
              <w:top w:val="nil"/>
              <w:left w:val="nil"/>
              <w:bottom w:val="single" w:sz="4" w:space="0" w:color="auto"/>
              <w:right w:val="single" w:sz="4" w:space="0" w:color="auto"/>
            </w:tcBorders>
            <w:shd w:val="clear" w:color="auto" w:fill="auto"/>
            <w:noWrap/>
            <w:vAlign w:val="center"/>
            <w:hideMark/>
          </w:tcPr>
          <w:p w14:paraId="56666DC3"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cpSi20[Pmex-</w:t>
            </w:r>
            <w:proofErr w:type="gramStart"/>
            <w:r w:rsidRPr="00C66991">
              <w:rPr>
                <w:rFonts w:ascii="Calibri" w:hAnsi="Calibri" w:cs="Calibri"/>
                <w:i/>
                <w:iCs/>
                <w:color w:val="000000"/>
                <w:lang w:val="en-CA" w:eastAsia="en-CA"/>
              </w:rPr>
              <w:t>5::</w:t>
            </w:r>
            <w:proofErr w:type="spellStart"/>
            <w:proofErr w:type="gramEnd"/>
            <w:r>
              <w:rPr>
                <w:rFonts w:ascii="Calibri" w:hAnsi="Calibri" w:cs="Calibri"/>
                <w:i/>
                <w:iCs/>
                <w:color w:val="000000"/>
                <w:lang w:val="en-CA" w:eastAsia="en-CA"/>
              </w:rPr>
              <w:t>tag</w:t>
            </w:r>
            <w:r w:rsidRPr="00C66991">
              <w:rPr>
                <w:rFonts w:ascii="Calibri" w:hAnsi="Calibri" w:cs="Calibri"/>
                <w:i/>
                <w:iCs/>
                <w:color w:val="000000"/>
                <w:lang w:val="en-CA" w:eastAsia="en-CA"/>
              </w:rPr>
              <w:t>RFP</w:t>
            </w:r>
            <w:proofErr w:type="spellEnd"/>
            <w:r>
              <w:rPr>
                <w:rFonts w:ascii="Calibri" w:hAnsi="Calibri" w:cs="Calibri"/>
                <w:i/>
                <w:iCs/>
                <w:color w:val="000000"/>
                <w:lang w:val="en-CA" w:eastAsia="en-CA"/>
              </w:rPr>
              <w:t>-</w:t>
            </w:r>
            <w:r w:rsidRPr="00C66991">
              <w:rPr>
                <w:rFonts w:ascii="Calibri" w:hAnsi="Calibri" w:cs="Calibri"/>
                <w:i/>
                <w:iCs/>
                <w:color w:val="000000"/>
                <w:lang w:val="en-CA" w:eastAsia="en-CA"/>
              </w:rPr>
              <w:t>T::PH::tbb-2 3'UTR;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unc-119(ed3)</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 xml:space="preserve">III </w:t>
            </w:r>
          </w:p>
        </w:tc>
        <w:tc>
          <w:tcPr>
            <w:tcW w:w="2521" w:type="dxa"/>
            <w:tcBorders>
              <w:top w:val="nil"/>
              <w:left w:val="nil"/>
              <w:bottom w:val="single" w:sz="4" w:space="0" w:color="auto"/>
              <w:right w:val="single" w:sz="4" w:space="0" w:color="auto"/>
            </w:tcBorders>
            <w:shd w:val="clear" w:color="auto" w:fill="auto"/>
            <w:noWrap/>
            <w:vAlign w:val="center"/>
            <w:hideMark/>
          </w:tcPr>
          <w:p w14:paraId="328DADA1" w14:textId="41B9693F" w:rsidR="00507C29" w:rsidRPr="006954AF" w:rsidRDefault="00507C29" w:rsidP="006D737B">
            <w:pPr>
              <w:rPr>
                <w:rFonts w:ascii="Calibri" w:hAnsi="Calibri" w:cs="Calibri"/>
                <w:color w:val="000000"/>
                <w:lang w:val="en-CA" w:eastAsia="en-CA"/>
              </w:rPr>
            </w:pPr>
            <w:r w:rsidRPr="006954AF">
              <w:rPr>
                <w:lang w:val="en-CA"/>
                <w14:ligatures w14:val="standardContextual"/>
              </w:rPr>
              <w:fldChar w:fldCharType="begin">
                <w:fldData xml:space="preserve">PEVuZE5vdGU+PENpdGU+PEF1dGhvcj5IZXBwZXJ0PC9BdXRob3I+PFllYXI+MjAxNjwvWWVhcj48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</w:fldData>
              </w:fldChar>
            </w:r>
            <w:r w:rsidRPr="006954AF">
              <w:rPr>
                <w:lang w:val="en-CA"/>
                <w14:ligatures w14:val="standardContextual"/>
              </w:rPr>
              <w:instrText xml:space="preserve"> ADDIN EN.CITE </w:instrText>
            </w:r>
            <w:r w:rsidRPr="006954AF">
              <w:rPr>
                <w:lang w:val="en-CA"/>
                <w14:ligatures w14:val="standardContextual"/>
              </w:rPr>
              <w:fldChar w:fldCharType="begin">
                <w:fldData xml:space="preserve">PEVuZE5vdGU+PENpdGU+PEF1dGhvcj5IZXBwZXJ0PC9BdXRob3I+PFllYXI+MjAxNjwvWWVhcj48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</w:fldData>
              </w:fldChar>
            </w:r>
            <w:r w:rsidRPr="006954AF">
              <w:rPr>
                <w:lang w:val="en-CA"/>
                <w14:ligatures w14:val="standardContextual"/>
              </w:rPr>
              <w:instrText xml:space="preserve"> ADDIN EN.CITE.DATA </w:instrText>
            </w:r>
            <w:r w:rsidRPr="006954AF">
              <w:rPr>
                <w:lang w:val="en-CA"/>
                <w14:ligatures w14:val="standardContextual"/>
              </w:rPr>
            </w:r>
            <w:r w:rsidRPr="006954AF">
              <w:rPr>
                <w:lang w:val="en-CA"/>
                <w14:ligatures w14:val="standardContextual"/>
              </w:rPr>
              <w:fldChar w:fldCharType="end"/>
            </w:r>
            <w:r w:rsidRPr="006954AF">
              <w:rPr>
                <w:lang w:val="en-CA"/>
                <w14:ligatures w14:val="standardContextual"/>
              </w:rPr>
            </w:r>
            <w:r w:rsidRPr="006954AF">
              <w:rPr>
                <w:lang w:val="en-CA"/>
                <w14:ligatures w14:val="standardContextual"/>
              </w:rPr>
              <w:fldChar w:fldCharType="separate"/>
            </w:r>
            <w:r w:rsidRPr="006954AF">
              <w:rPr>
                <w:noProof/>
                <w:lang w:val="en-CA"/>
                <w14:ligatures w14:val="standardContextual"/>
              </w:rPr>
              <w:t>7</w:t>
            </w:r>
            <w:r w:rsidRPr="006954AF">
              <w:rPr>
                <w:lang w:val="en-CA"/>
                <w14:ligatures w14:val="standardContextual"/>
              </w:rPr>
              <w:fldChar w:fldCharType="end"/>
            </w:r>
          </w:p>
        </w:tc>
      </w:tr>
      <w:tr w:rsidR="00507C29" w:rsidRPr="00C66991" w14:paraId="6F665FE6" w14:textId="77777777" w:rsidTr="006D737B">
        <w:trPr>
          <w:trHeight w:val="360"/>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4EC88FA6"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NK364</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7F3BAB45"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yIs46[EMB-</w:t>
            </w:r>
            <w:proofErr w:type="gramStart"/>
            <w:r w:rsidRPr="00C66991">
              <w:rPr>
                <w:rFonts w:ascii="Calibri" w:hAnsi="Calibri" w:cs="Calibri"/>
                <w:i/>
                <w:iCs/>
                <w:color w:val="000000"/>
                <w:lang w:val="en-CA" w:eastAsia="en-CA"/>
              </w:rPr>
              <w:t>9::</w:t>
            </w:r>
            <w:proofErr w:type="spellStart"/>
            <w:proofErr w:type="gramEnd"/>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ml:space="preserve">] X </w:t>
            </w:r>
          </w:p>
        </w:tc>
        <w:tc>
          <w:tcPr>
            <w:tcW w:w="2521" w:type="dxa"/>
            <w:tcBorders>
              <w:top w:val="nil"/>
              <w:left w:val="nil"/>
              <w:bottom w:val="single" w:sz="4" w:space="0" w:color="auto"/>
              <w:right w:val="single" w:sz="4" w:space="0" w:color="auto"/>
            </w:tcBorders>
            <w:shd w:val="clear" w:color="auto" w:fill="auto"/>
            <w:noWrap/>
            <w:vAlign w:val="center"/>
            <w:hideMark/>
          </w:tcPr>
          <w:p w14:paraId="2F2667BC" w14:textId="60A9166A" w:rsidR="00507C29" w:rsidRPr="006954AF" w:rsidRDefault="00507C29" w:rsidP="006D737B">
            <w:pPr>
              <w:rPr>
                <w:rFonts w:ascii="Calibri" w:hAnsi="Calibri" w:cs="Calibri"/>
                <w:color w:val="000000"/>
                <w:lang w:val="en-CA" w:eastAsia="en-CA"/>
              </w:rPr>
            </w:pPr>
            <w:r w:rsidRPr="006954AF">
              <w:rPr>
                <w:lang w:val="en-CA"/>
                <w14:ligatures w14:val="standardContextual"/>
              </w:rPr>
              <w:fldChar w:fldCharType="begin">
                <w:fldData xml:space="preserve">PEVuZE5vdGU+PENpdGU+PEF1dGhvcj5JaGFyYTwvQXV0aG9yPjxZZWFyPjIwMTE8L1llYXI+PFJl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DEtNTE8L3BhZ2Vz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</w:fldData>
              </w:fldChar>
            </w:r>
            <w:r w:rsidRPr="006954AF">
              <w:rPr>
                <w:lang w:val="en-CA"/>
                <w14:ligatures w14:val="standardContextual"/>
              </w:rPr>
              <w:instrText xml:space="preserve"> ADDIN EN.CITE </w:instrText>
            </w:r>
            <w:r w:rsidRPr="006954AF">
              <w:rPr>
                <w:lang w:val="en-CA"/>
                <w14:ligatures w14:val="standardContextual"/>
              </w:rPr>
              <w:fldChar w:fldCharType="begin">
                <w:fldData xml:space="preserve">PEVuZE5vdGU+PENpdGU+PEF1dGhvcj5JaGFyYTwvQXV0aG9yPjxZZWFyPjIwMTE8L1llYXI+PFJl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DEtNTE8L3BhZ2Vz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</w:fldData>
              </w:fldChar>
            </w:r>
            <w:r w:rsidRPr="006954AF">
              <w:rPr>
                <w:lang w:val="en-CA"/>
                <w14:ligatures w14:val="standardContextual"/>
              </w:rPr>
              <w:instrText xml:space="preserve"> ADDIN EN.CITE.DATA </w:instrText>
            </w:r>
            <w:r w:rsidRPr="006954AF">
              <w:rPr>
                <w:lang w:val="en-CA"/>
                <w14:ligatures w14:val="standardContextual"/>
              </w:rPr>
            </w:r>
            <w:r w:rsidRPr="006954AF">
              <w:rPr>
                <w:lang w:val="en-CA"/>
                <w14:ligatures w14:val="standardContextual"/>
              </w:rPr>
              <w:fldChar w:fldCharType="end"/>
            </w:r>
            <w:r w:rsidRPr="006954AF">
              <w:rPr>
                <w:lang w:val="en-CA"/>
                <w14:ligatures w14:val="standardContextual"/>
              </w:rPr>
            </w:r>
            <w:r w:rsidRPr="006954AF">
              <w:rPr>
                <w:lang w:val="en-CA"/>
                <w14:ligatures w14:val="standardContextual"/>
              </w:rPr>
              <w:fldChar w:fldCharType="separate"/>
            </w:r>
            <w:r w:rsidRPr="006954AF">
              <w:rPr>
                <w:noProof/>
                <w:lang w:val="en-CA"/>
                <w14:ligatures w14:val="standardContextual"/>
              </w:rPr>
              <w:t>3</w:t>
            </w:r>
            <w:r w:rsidRPr="006954AF">
              <w:rPr>
                <w:lang w:val="en-CA"/>
                <w14:ligatures w14:val="standardContextual"/>
              </w:rPr>
              <w:fldChar w:fldCharType="end"/>
            </w:r>
          </w:p>
        </w:tc>
      </w:tr>
      <w:tr w:rsidR="00507C29" w:rsidRPr="00C66991" w14:paraId="53DA428D"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4579FB22"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M367</w:t>
            </w:r>
          </w:p>
        </w:tc>
        <w:tc>
          <w:tcPr>
            <w:tcW w:w="4975" w:type="dxa"/>
            <w:tcBorders>
              <w:top w:val="nil"/>
              <w:left w:val="nil"/>
              <w:bottom w:val="single" w:sz="4" w:space="0" w:color="auto"/>
              <w:right w:val="single" w:sz="4" w:space="0" w:color="auto"/>
            </w:tcBorders>
            <w:shd w:val="clear" w:color="auto" w:fill="auto"/>
            <w:noWrap/>
            <w:vAlign w:val="center"/>
            <w:hideMark/>
          </w:tcPr>
          <w:p w14:paraId="73A41580"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glp-1(ar</w:t>
            </w:r>
            <w:proofErr w:type="gramStart"/>
            <w:r w:rsidRPr="00C66991">
              <w:rPr>
                <w:rFonts w:ascii="Calibri" w:hAnsi="Calibri" w:cs="Calibri"/>
                <w:i/>
                <w:iCs/>
                <w:color w:val="000000"/>
                <w:lang w:val="en-CA" w:eastAsia="en-CA"/>
              </w:rPr>
              <w:t>202)gf</w:t>
            </w:r>
            <w:proofErr w:type="gramEnd"/>
            <w:r w:rsidRPr="00C66991">
              <w:rPr>
                <w:rFonts w:ascii="Calibri" w:hAnsi="Calibri" w:cs="Calibri"/>
                <w:i/>
                <w:iCs/>
                <w:color w:val="000000"/>
                <w:lang w:val="en-CA" w:eastAsia="en-CA"/>
              </w:rPr>
              <w:t xml:space="preserve"> III; mig-6</w:t>
            </w:r>
            <w:r>
              <w:rPr>
                <w:rFonts w:ascii="Calibri" w:hAnsi="Calibri" w:cs="Calibri"/>
                <w:i/>
                <w:iCs/>
                <w:color w:val="000000"/>
                <w:lang w:val="en-CA" w:eastAsia="en-CA"/>
              </w:rPr>
              <w:t>L</w:t>
            </w:r>
            <w:r w:rsidRPr="00C66991">
              <w:rPr>
                <w:rFonts w:ascii="Calibri" w:hAnsi="Calibri" w:cs="Calibri"/>
                <w:i/>
                <w:iCs/>
                <w:color w:val="000000"/>
                <w:lang w:val="en-CA" w:eastAsia="en-CA"/>
              </w:rPr>
              <w:t>(qz2)</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V</w:t>
            </w:r>
          </w:p>
        </w:tc>
        <w:tc>
          <w:tcPr>
            <w:tcW w:w="2521" w:type="dxa"/>
            <w:tcBorders>
              <w:top w:val="nil"/>
              <w:left w:val="nil"/>
              <w:bottom w:val="single" w:sz="4" w:space="0" w:color="auto"/>
              <w:right w:val="single" w:sz="4" w:space="0" w:color="auto"/>
            </w:tcBorders>
            <w:shd w:val="clear" w:color="auto" w:fill="auto"/>
            <w:noWrap/>
            <w:vAlign w:val="center"/>
            <w:hideMark/>
          </w:tcPr>
          <w:p w14:paraId="78D9BAA5"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2C35BC9E"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773809BD"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M385</w:t>
            </w:r>
          </w:p>
        </w:tc>
        <w:tc>
          <w:tcPr>
            <w:tcW w:w="4975" w:type="dxa"/>
            <w:tcBorders>
              <w:top w:val="nil"/>
              <w:left w:val="nil"/>
              <w:bottom w:val="single" w:sz="4" w:space="0" w:color="auto"/>
              <w:right w:val="single" w:sz="4" w:space="0" w:color="auto"/>
            </w:tcBorders>
            <w:shd w:val="clear" w:color="auto" w:fill="auto"/>
            <w:noWrap/>
            <w:vAlign w:val="center"/>
            <w:hideMark/>
          </w:tcPr>
          <w:p w14:paraId="3BDA94CA"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zEx5[mig-6</w:t>
            </w:r>
            <w:proofErr w:type="gramStart"/>
            <w:r w:rsidRPr="00C66991">
              <w:rPr>
                <w:rFonts w:ascii="Calibri" w:hAnsi="Calibri" w:cs="Calibri"/>
                <w:i/>
                <w:iCs/>
                <w:color w:val="000000"/>
                <w:lang w:val="en-CA" w:eastAsia="en-CA"/>
              </w:rPr>
              <w:t>L(</w:t>
            </w:r>
            <w:proofErr w:type="gramEnd"/>
            <w:r w:rsidRPr="00C66991">
              <w:rPr>
                <w:rFonts w:ascii="Calibri" w:hAnsi="Calibri" w:cs="Calibri"/>
                <w:i/>
                <w:iCs/>
                <w:color w:val="000000"/>
                <w:lang w:val="en-CA" w:eastAsia="en-CA"/>
              </w:rPr>
              <w:t>+); Pmyo-3::</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w:t>
            </w:r>
          </w:p>
        </w:tc>
        <w:tc>
          <w:tcPr>
            <w:tcW w:w="2521" w:type="dxa"/>
            <w:tcBorders>
              <w:top w:val="nil"/>
              <w:left w:val="nil"/>
              <w:bottom w:val="single" w:sz="4" w:space="0" w:color="auto"/>
              <w:right w:val="single" w:sz="4" w:space="0" w:color="auto"/>
            </w:tcBorders>
            <w:shd w:val="clear" w:color="auto" w:fill="auto"/>
            <w:noWrap/>
            <w:vAlign w:val="center"/>
            <w:hideMark/>
          </w:tcPr>
          <w:p w14:paraId="4B8AF069"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7BDA2C4E"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2491D663"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162</w:t>
            </w:r>
          </w:p>
        </w:tc>
        <w:tc>
          <w:tcPr>
            <w:tcW w:w="4975" w:type="dxa"/>
            <w:tcBorders>
              <w:top w:val="nil"/>
              <w:left w:val="nil"/>
              <w:bottom w:val="single" w:sz="4" w:space="0" w:color="auto"/>
              <w:right w:val="single" w:sz="4" w:space="0" w:color="auto"/>
            </w:tcBorders>
            <w:shd w:val="clear" w:color="auto" w:fill="auto"/>
            <w:noWrap/>
            <w:vAlign w:val="center"/>
            <w:hideMark/>
          </w:tcPr>
          <w:p w14:paraId="09DA5767"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mig-6</w:t>
            </w:r>
            <w:r>
              <w:rPr>
                <w:rFonts w:ascii="Calibri" w:hAnsi="Calibri" w:cs="Calibri"/>
                <w:i/>
                <w:iCs/>
                <w:color w:val="000000"/>
                <w:lang w:val="en-CA" w:eastAsia="en-CA"/>
              </w:rPr>
              <w:t>L</w:t>
            </w:r>
            <w:r w:rsidRPr="00C66991">
              <w:rPr>
                <w:rFonts w:ascii="Calibri" w:hAnsi="Calibri" w:cs="Calibri"/>
                <w:i/>
                <w:iCs/>
                <w:color w:val="000000"/>
                <w:lang w:val="en-CA" w:eastAsia="en-CA"/>
              </w:rPr>
              <w:t>(qz2)</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V</w:t>
            </w:r>
          </w:p>
        </w:tc>
        <w:tc>
          <w:tcPr>
            <w:tcW w:w="2521" w:type="dxa"/>
            <w:tcBorders>
              <w:top w:val="nil"/>
              <w:left w:val="nil"/>
              <w:bottom w:val="single" w:sz="4" w:space="0" w:color="auto"/>
              <w:right w:val="single" w:sz="4" w:space="0" w:color="auto"/>
            </w:tcBorders>
            <w:shd w:val="clear" w:color="auto" w:fill="auto"/>
            <w:noWrap/>
            <w:vAlign w:val="center"/>
            <w:hideMark/>
          </w:tcPr>
          <w:p w14:paraId="1857D02E"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7C71FCF0"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7BE2A3FE"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229</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40BA4A9F"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Is57[Plag-</w:t>
            </w:r>
            <w:proofErr w:type="gramStart"/>
            <w:r w:rsidRPr="00C66991">
              <w:rPr>
                <w:rFonts w:ascii="Calibri" w:hAnsi="Calibri" w:cs="Calibri"/>
                <w:i/>
                <w:iCs/>
                <w:color w:val="000000"/>
                <w:lang w:val="en-CA" w:eastAsia="en-CA"/>
              </w:rPr>
              <w:t>2::</w:t>
            </w:r>
            <w:proofErr w:type="gramEnd"/>
            <w:r w:rsidRPr="00C66991">
              <w:rPr>
                <w:rFonts w:ascii="Calibri" w:hAnsi="Calibri" w:cs="Calibri"/>
                <w:i/>
                <w:iCs/>
                <w:color w:val="000000"/>
                <w:lang w:val="en-CA" w:eastAsia="en-CA"/>
              </w:rPr>
              <w:t>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45CD9FA3"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1A8D5672"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3C018364"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236</w:t>
            </w:r>
            <w:r>
              <w:rPr>
                <w:rFonts w:ascii="Calibri" w:hAnsi="Calibri" w:cs="Calibri"/>
                <w:color w:val="000000"/>
                <w:lang w:val="en-CA" w:eastAsia="en-CA"/>
              </w:rPr>
              <w:t>*</w:t>
            </w:r>
          </w:p>
        </w:tc>
        <w:tc>
          <w:tcPr>
            <w:tcW w:w="4975" w:type="dxa"/>
            <w:tcBorders>
              <w:top w:val="nil"/>
              <w:left w:val="nil"/>
              <w:bottom w:val="single" w:sz="4" w:space="0" w:color="auto"/>
              <w:right w:val="single" w:sz="4" w:space="0" w:color="auto"/>
            </w:tcBorders>
            <w:shd w:val="clear" w:color="auto" w:fill="auto"/>
            <w:noWrap/>
            <w:vAlign w:val="center"/>
            <w:hideMark/>
          </w:tcPr>
          <w:p w14:paraId="211A6514"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cpSi20[Pmex-</w:t>
            </w:r>
            <w:proofErr w:type="gramStart"/>
            <w:r w:rsidRPr="00C66991">
              <w:rPr>
                <w:rFonts w:ascii="Calibri" w:hAnsi="Calibri" w:cs="Calibri"/>
                <w:i/>
                <w:iCs/>
                <w:color w:val="000000"/>
                <w:lang w:val="en-CA" w:eastAsia="en-CA"/>
              </w:rPr>
              <w:t>5::</w:t>
            </w:r>
            <w:proofErr w:type="spellStart"/>
            <w:proofErr w:type="gramEnd"/>
            <w:r>
              <w:rPr>
                <w:rFonts w:ascii="Calibri" w:hAnsi="Calibri" w:cs="Calibri"/>
                <w:i/>
                <w:iCs/>
                <w:color w:val="000000"/>
                <w:lang w:val="en-CA" w:eastAsia="en-CA"/>
              </w:rPr>
              <w:t>tag</w:t>
            </w:r>
            <w:r w:rsidRPr="00C66991">
              <w:rPr>
                <w:rFonts w:ascii="Calibri" w:hAnsi="Calibri" w:cs="Calibri"/>
                <w:i/>
                <w:iCs/>
                <w:color w:val="000000"/>
                <w:lang w:val="en-CA" w:eastAsia="en-CA"/>
              </w:rPr>
              <w:t>RFP</w:t>
            </w:r>
            <w:proofErr w:type="spellEnd"/>
            <w:r>
              <w:rPr>
                <w:rFonts w:ascii="Calibri" w:hAnsi="Calibri" w:cs="Calibri"/>
                <w:i/>
                <w:iCs/>
                <w:color w:val="000000"/>
                <w:lang w:val="en-CA" w:eastAsia="en-CA"/>
              </w:rPr>
              <w:t>-</w:t>
            </w:r>
            <w:r w:rsidRPr="00C66991">
              <w:rPr>
                <w:rFonts w:ascii="Calibri" w:hAnsi="Calibri" w:cs="Calibri"/>
                <w:i/>
                <w:iCs/>
                <w:color w:val="000000"/>
                <w:lang w:val="en-CA" w:eastAsia="en-CA"/>
              </w:rPr>
              <w:t>T::PH::tbb-2 3'UTR;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tnIs39[GLP-1::GFP::3xFLAG]</w:t>
            </w:r>
            <w:r>
              <w:rPr>
                <w:rFonts w:ascii="Calibri" w:hAnsi="Calibri" w:cs="Calibri"/>
                <w:i/>
                <w:iCs/>
                <w:color w:val="000000"/>
                <w:lang w:val="en-CA" w:eastAsia="en-CA"/>
              </w:rPr>
              <w:t xml:space="preserve"> IV</w:t>
            </w:r>
          </w:p>
        </w:tc>
        <w:tc>
          <w:tcPr>
            <w:tcW w:w="2521" w:type="dxa"/>
            <w:tcBorders>
              <w:top w:val="nil"/>
              <w:left w:val="nil"/>
              <w:bottom w:val="single" w:sz="4" w:space="0" w:color="auto"/>
              <w:right w:val="single" w:sz="4" w:space="0" w:color="auto"/>
            </w:tcBorders>
            <w:shd w:val="clear" w:color="auto" w:fill="auto"/>
            <w:noWrap/>
            <w:vAlign w:val="center"/>
            <w:hideMark/>
          </w:tcPr>
          <w:p w14:paraId="0CA46A43"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6EB090C3"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3B3A1F8B"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237</w:t>
            </w:r>
            <w:r>
              <w:rPr>
                <w:rFonts w:ascii="Calibri" w:hAnsi="Calibri" w:cs="Calibri"/>
                <w:color w:val="000000"/>
                <w:lang w:val="en-CA" w:eastAsia="en-CA"/>
              </w:rPr>
              <w:t>*</w:t>
            </w:r>
          </w:p>
        </w:tc>
        <w:tc>
          <w:tcPr>
            <w:tcW w:w="4975" w:type="dxa"/>
            <w:tcBorders>
              <w:top w:val="nil"/>
              <w:left w:val="nil"/>
              <w:bottom w:val="single" w:sz="4" w:space="0" w:color="auto"/>
              <w:right w:val="single" w:sz="4" w:space="0" w:color="auto"/>
            </w:tcBorders>
            <w:shd w:val="clear" w:color="auto" w:fill="auto"/>
            <w:noWrap/>
            <w:vAlign w:val="center"/>
            <w:hideMark/>
          </w:tcPr>
          <w:p w14:paraId="3FD8DFF4"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cpSi20[Pmex-</w:t>
            </w:r>
            <w:proofErr w:type="gramStart"/>
            <w:r w:rsidRPr="00C66991">
              <w:rPr>
                <w:rFonts w:ascii="Calibri" w:hAnsi="Calibri" w:cs="Calibri"/>
                <w:i/>
                <w:iCs/>
                <w:color w:val="000000"/>
                <w:lang w:val="en-CA" w:eastAsia="en-CA"/>
              </w:rPr>
              <w:t>5::</w:t>
            </w:r>
            <w:proofErr w:type="spellStart"/>
            <w:proofErr w:type="gramEnd"/>
            <w:r>
              <w:rPr>
                <w:rFonts w:ascii="Calibri" w:hAnsi="Calibri" w:cs="Calibri"/>
                <w:i/>
                <w:iCs/>
                <w:color w:val="000000"/>
                <w:lang w:val="en-CA" w:eastAsia="en-CA"/>
              </w:rPr>
              <w:t>tag</w:t>
            </w:r>
            <w:r w:rsidRPr="00C66991">
              <w:rPr>
                <w:rFonts w:ascii="Calibri" w:hAnsi="Calibri" w:cs="Calibri"/>
                <w:i/>
                <w:iCs/>
                <w:color w:val="000000"/>
                <w:lang w:val="en-CA" w:eastAsia="en-CA"/>
              </w:rPr>
              <w:t>RFP</w:t>
            </w:r>
            <w:proofErr w:type="spellEnd"/>
            <w:r>
              <w:rPr>
                <w:rFonts w:ascii="Calibri" w:hAnsi="Calibri" w:cs="Calibri"/>
                <w:i/>
                <w:iCs/>
                <w:color w:val="000000"/>
                <w:lang w:val="en-CA" w:eastAsia="en-CA"/>
              </w:rPr>
              <w:t>-</w:t>
            </w:r>
            <w:r w:rsidRPr="00C66991">
              <w:rPr>
                <w:rFonts w:ascii="Calibri" w:hAnsi="Calibri" w:cs="Calibri"/>
                <w:i/>
                <w:iCs/>
                <w:color w:val="000000"/>
                <w:lang w:val="en-CA" w:eastAsia="en-CA"/>
              </w:rPr>
              <w:t>T::PH::tbb-2 3'UTR;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w:t>
            </w:r>
            <w:r>
              <w:rPr>
                <w:rFonts w:ascii="Calibri" w:hAnsi="Calibri" w:cs="Calibri"/>
                <w:i/>
                <w:iCs/>
                <w:color w:val="000000"/>
                <w:lang w:val="en-CA" w:eastAsia="en-CA"/>
              </w:rPr>
              <w:t>;</w:t>
            </w:r>
            <w:r w:rsidRPr="00C66991">
              <w:rPr>
                <w:rFonts w:ascii="Calibri" w:hAnsi="Calibri" w:cs="Calibri"/>
                <w:i/>
                <w:iCs/>
                <w:color w:val="000000"/>
                <w:lang w:val="en-CA" w:eastAsia="en-CA"/>
              </w:rPr>
              <w:t xml:space="preserve"> tnIs39[GLP-1::GFP::3xFLAG]</w:t>
            </w:r>
            <w:r>
              <w:rPr>
                <w:rFonts w:ascii="Calibri" w:hAnsi="Calibri" w:cs="Calibri"/>
                <w:i/>
                <w:iCs/>
                <w:color w:val="000000"/>
                <w:lang w:val="en-CA" w:eastAsia="en-CA"/>
              </w:rPr>
              <w:t xml:space="preserve"> IV</w:t>
            </w:r>
            <w:r w:rsidRPr="00C66991">
              <w:rPr>
                <w:rFonts w:ascii="Calibri" w:hAnsi="Calibri" w:cs="Calibri"/>
                <w:i/>
                <w:iCs/>
                <w:color w:val="000000"/>
                <w:lang w:val="en-CA" w:eastAsia="en-CA"/>
              </w:rPr>
              <w:t>; mig-6</w:t>
            </w:r>
            <w:r>
              <w:rPr>
                <w:rFonts w:ascii="Calibri" w:hAnsi="Calibri" w:cs="Calibri"/>
                <w:i/>
                <w:iCs/>
                <w:color w:val="000000"/>
                <w:lang w:val="en-CA" w:eastAsia="en-CA"/>
              </w:rPr>
              <w:t>L</w:t>
            </w:r>
            <w:r w:rsidRPr="00C66991">
              <w:rPr>
                <w:rFonts w:ascii="Calibri" w:hAnsi="Calibri" w:cs="Calibri"/>
                <w:i/>
                <w:iCs/>
                <w:color w:val="000000"/>
                <w:lang w:val="en-CA" w:eastAsia="en-CA"/>
              </w:rPr>
              <w:t>(qz2)</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V</w:t>
            </w:r>
          </w:p>
        </w:tc>
        <w:tc>
          <w:tcPr>
            <w:tcW w:w="2521" w:type="dxa"/>
            <w:tcBorders>
              <w:top w:val="nil"/>
              <w:left w:val="nil"/>
              <w:bottom w:val="single" w:sz="4" w:space="0" w:color="auto"/>
              <w:right w:val="single" w:sz="4" w:space="0" w:color="auto"/>
            </w:tcBorders>
            <w:shd w:val="clear" w:color="auto" w:fill="auto"/>
            <w:noWrap/>
            <w:vAlign w:val="center"/>
            <w:hideMark/>
          </w:tcPr>
          <w:p w14:paraId="7E145FEA"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7C8B0FE6"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06AE7351"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246</w:t>
            </w:r>
            <w:r>
              <w:rPr>
                <w:rFonts w:ascii="Calibri" w:hAnsi="Calibri" w:cs="Calibri"/>
                <w:color w:val="000000"/>
                <w:lang w:val="en-CA" w:eastAsia="en-CA"/>
              </w:rPr>
              <w:t xml:space="preserve"> ◊ </w:t>
            </w:r>
          </w:p>
        </w:tc>
        <w:tc>
          <w:tcPr>
            <w:tcW w:w="4975" w:type="dxa"/>
            <w:tcBorders>
              <w:top w:val="nil"/>
              <w:left w:val="nil"/>
              <w:bottom w:val="single" w:sz="4" w:space="0" w:color="auto"/>
              <w:right w:val="single" w:sz="4" w:space="0" w:color="auto"/>
            </w:tcBorders>
            <w:shd w:val="clear" w:color="auto" w:fill="auto"/>
            <w:noWrap/>
            <w:vAlign w:val="center"/>
            <w:hideMark/>
          </w:tcPr>
          <w:p w14:paraId="6D8AA23F"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Is57[Plag-</w:t>
            </w:r>
            <w:proofErr w:type="gramStart"/>
            <w:r w:rsidRPr="00C66991">
              <w:rPr>
                <w:rFonts w:ascii="Calibri" w:hAnsi="Calibri" w:cs="Calibri"/>
                <w:i/>
                <w:iCs/>
                <w:color w:val="000000"/>
                <w:lang w:val="en-CA" w:eastAsia="en-CA"/>
              </w:rPr>
              <w:t>2::</w:t>
            </w:r>
            <w:proofErr w:type="gramEnd"/>
            <w:r w:rsidRPr="00C66991">
              <w:rPr>
                <w:rFonts w:ascii="Calibri" w:hAnsi="Calibri" w:cs="Calibri"/>
                <w:i/>
                <w:iCs/>
                <w:color w:val="000000"/>
                <w:lang w:val="en-CA" w:eastAsia="en-CA"/>
              </w:rPr>
              <w:t>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mig-6</w:t>
            </w:r>
            <w:r>
              <w:rPr>
                <w:rFonts w:ascii="Calibri" w:hAnsi="Calibri" w:cs="Calibri"/>
                <w:i/>
                <w:iCs/>
                <w:color w:val="000000"/>
                <w:lang w:val="en-CA" w:eastAsia="en-CA"/>
              </w:rPr>
              <w:t>L</w:t>
            </w:r>
            <w:r w:rsidRPr="00C66991">
              <w:rPr>
                <w:rFonts w:ascii="Calibri" w:hAnsi="Calibri" w:cs="Calibri"/>
                <w:i/>
                <w:iCs/>
                <w:color w:val="000000"/>
                <w:lang w:val="en-CA" w:eastAsia="en-CA"/>
              </w:rPr>
              <w:t>(qz2) V; 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7A7F3116"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6FF446B9" w14:textId="77777777" w:rsidTr="006D737B">
        <w:trPr>
          <w:trHeight w:val="533"/>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7DEDF4F2"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269</w:t>
            </w:r>
          </w:p>
        </w:tc>
        <w:tc>
          <w:tcPr>
            <w:tcW w:w="4975" w:type="dxa"/>
            <w:tcBorders>
              <w:top w:val="nil"/>
              <w:left w:val="nil"/>
              <w:bottom w:val="single" w:sz="4" w:space="0" w:color="auto"/>
              <w:right w:val="single" w:sz="4" w:space="0" w:color="auto"/>
            </w:tcBorders>
            <w:shd w:val="clear" w:color="auto" w:fill="auto"/>
            <w:vAlign w:val="center"/>
            <w:hideMark/>
          </w:tcPr>
          <w:p w14:paraId="2CDAD4A3"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fog-1(q785) I/hT2 [bli-4(e937) let</w:t>
            </w:r>
            <w:proofErr w:type="gramStart"/>
            <w:r w:rsidRPr="00C66991">
              <w:rPr>
                <w:rFonts w:ascii="Calibri" w:hAnsi="Calibri" w:cs="Calibri"/>
                <w:i/>
                <w:iCs/>
                <w:color w:val="000000"/>
                <w:lang w:val="en-CA" w:eastAsia="en-CA"/>
              </w:rPr>
              <w:t>-?(</w:t>
            </w:r>
            <w:proofErr w:type="gramEnd"/>
            <w:r w:rsidRPr="00C66991">
              <w:rPr>
                <w:rFonts w:ascii="Calibri" w:hAnsi="Calibri" w:cs="Calibri"/>
                <w:i/>
                <w:iCs/>
                <w:color w:val="000000"/>
                <w:lang w:val="en-CA" w:eastAsia="en-CA"/>
              </w:rPr>
              <w:t xml:space="preserve">q782) qIs48] (I;III); glp-1(ar202)gf III </w:t>
            </w:r>
          </w:p>
        </w:tc>
        <w:tc>
          <w:tcPr>
            <w:tcW w:w="2521" w:type="dxa"/>
            <w:tcBorders>
              <w:top w:val="nil"/>
              <w:left w:val="nil"/>
              <w:bottom w:val="single" w:sz="4" w:space="0" w:color="auto"/>
              <w:right w:val="single" w:sz="4" w:space="0" w:color="auto"/>
            </w:tcBorders>
            <w:shd w:val="clear" w:color="auto" w:fill="auto"/>
            <w:noWrap/>
            <w:vAlign w:val="center"/>
            <w:hideMark/>
          </w:tcPr>
          <w:p w14:paraId="621C3A45" w14:textId="50CD2E36" w:rsidR="00507C29" w:rsidRPr="006954AF" w:rsidRDefault="00507C29" w:rsidP="006D737B">
            <w:pPr>
              <w:rPr>
                <w:rFonts w:ascii="Calibri" w:hAnsi="Calibri" w:cs="Calibri"/>
                <w:color w:val="000000"/>
                <w:lang w:val="en-CA" w:eastAsia="en-CA"/>
              </w:rPr>
            </w:pPr>
            <w:r w:rsidRPr="006954AF">
              <w:rPr>
                <w:lang w:val="en-CA"/>
                <w14:ligatures w14:val="standardContextual"/>
              </w:rPr>
              <w:fldChar w:fldCharType="begin">
                <w:fldData xml:space="preserve">PEVuZE5vdGU+PENpdGU+PEF1dGhvcj5OYXJib25uZTwvQXV0aG9yPjxZZWFyPjIwMTU8L1llYXI+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=
</w:fldData>
              </w:fldChar>
            </w:r>
            <w:r w:rsidRPr="006954AF">
              <w:rPr>
                <w:lang w:val="en-CA"/>
                <w14:ligatures w14:val="standardContextual"/>
              </w:rPr>
              <w:instrText xml:space="preserve"> ADDIN EN.CITE </w:instrText>
            </w:r>
            <w:r w:rsidRPr="006954AF">
              <w:rPr>
                <w:lang w:val="en-CA"/>
                <w14:ligatures w14:val="standardContextual"/>
              </w:rPr>
              <w:fldChar w:fldCharType="begin">
                <w:fldData xml:space="preserve">PEVuZE5vdGU+PENpdGU+PEF1dGhvcj5OYXJib25uZTwvQXV0aG9yPjxZZWFyPjIwMTU8L1llYXI+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=
</w:fldData>
              </w:fldChar>
            </w:r>
            <w:r w:rsidRPr="006954AF">
              <w:rPr>
                <w:lang w:val="en-CA"/>
                <w14:ligatures w14:val="standardContextual"/>
              </w:rPr>
              <w:instrText xml:space="preserve"> ADDIN EN.CITE.DATA </w:instrText>
            </w:r>
            <w:r w:rsidRPr="006954AF">
              <w:rPr>
                <w:lang w:val="en-CA"/>
                <w14:ligatures w14:val="standardContextual"/>
              </w:rPr>
            </w:r>
            <w:r w:rsidRPr="006954AF">
              <w:rPr>
                <w:lang w:val="en-CA"/>
                <w14:ligatures w14:val="standardContextual"/>
              </w:rPr>
              <w:fldChar w:fldCharType="end"/>
            </w:r>
            <w:r w:rsidRPr="006954AF">
              <w:rPr>
                <w:lang w:val="en-CA"/>
                <w14:ligatures w14:val="standardContextual"/>
              </w:rPr>
            </w:r>
            <w:r w:rsidRPr="006954AF">
              <w:rPr>
                <w:lang w:val="en-CA"/>
                <w14:ligatures w14:val="standardContextual"/>
              </w:rPr>
              <w:fldChar w:fldCharType="separate"/>
            </w:r>
            <w:r w:rsidRPr="006954AF">
              <w:rPr>
                <w:noProof/>
                <w:lang w:val="en-CA"/>
                <w14:ligatures w14:val="standardContextual"/>
              </w:rPr>
              <w:t>8</w:t>
            </w:r>
            <w:r w:rsidRPr="006954AF">
              <w:rPr>
                <w:lang w:val="en-CA"/>
                <w14:ligatures w14:val="standardContextual"/>
              </w:rPr>
              <w:fldChar w:fldCharType="end"/>
            </w:r>
          </w:p>
        </w:tc>
      </w:tr>
      <w:tr w:rsidR="00507C29" w:rsidRPr="00C66991" w14:paraId="1EFB97D1"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094A295C"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lastRenderedPageBreak/>
              <w:t>UTR289</w:t>
            </w:r>
            <w:r>
              <w:rPr>
                <w:rFonts w:ascii="Calibri" w:hAnsi="Calibri" w:cs="Calibri"/>
                <w:color w:val="000000"/>
                <w:lang w:val="en-CA" w:eastAsia="en-CA"/>
              </w:rPr>
              <w:t>*</w:t>
            </w:r>
          </w:p>
        </w:tc>
        <w:tc>
          <w:tcPr>
            <w:tcW w:w="4975" w:type="dxa"/>
            <w:tcBorders>
              <w:top w:val="nil"/>
              <w:left w:val="nil"/>
              <w:bottom w:val="single" w:sz="4" w:space="0" w:color="auto"/>
              <w:right w:val="single" w:sz="4" w:space="0" w:color="auto"/>
            </w:tcBorders>
            <w:shd w:val="clear" w:color="auto" w:fill="auto"/>
            <w:noWrap/>
            <w:vAlign w:val="center"/>
            <w:hideMark/>
          </w:tcPr>
          <w:p w14:paraId="7D217587"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cpSi20[Pmex-</w:t>
            </w:r>
            <w:proofErr w:type="gramStart"/>
            <w:r w:rsidRPr="00C66991">
              <w:rPr>
                <w:rFonts w:ascii="Calibri" w:hAnsi="Calibri" w:cs="Calibri"/>
                <w:i/>
                <w:iCs/>
                <w:color w:val="000000"/>
                <w:lang w:val="en-CA" w:eastAsia="en-CA"/>
              </w:rPr>
              <w:t>5::</w:t>
            </w:r>
            <w:proofErr w:type="spellStart"/>
            <w:proofErr w:type="gramEnd"/>
            <w:r>
              <w:rPr>
                <w:rFonts w:ascii="Calibri" w:hAnsi="Calibri" w:cs="Calibri"/>
                <w:i/>
                <w:iCs/>
                <w:color w:val="000000"/>
                <w:lang w:val="en-CA" w:eastAsia="en-CA"/>
              </w:rPr>
              <w:t>tag</w:t>
            </w:r>
            <w:r w:rsidRPr="00C66991">
              <w:rPr>
                <w:rFonts w:ascii="Calibri" w:hAnsi="Calibri" w:cs="Calibri"/>
                <w:i/>
                <w:iCs/>
                <w:color w:val="000000"/>
                <w:lang w:val="en-CA" w:eastAsia="en-CA"/>
              </w:rPr>
              <w:t>RFP</w:t>
            </w:r>
            <w:proofErr w:type="spellEnd"/>
            <w:r>
              <w:rPr>
                <w:rFonts w:ascii="Calibri" w:hAnsi="Calibri" w:cs="Calibri"/>
                <w:i/>
                <w:iCs/>
                <w:color w:val="000000"/>
                <w:lang w:val="en-CA" w:eastAsia="en-CA"/>
              </w:rPr>
              <w:t>-</w:t>
            </w:r>
            <w:r w:rsidRPr="00C66991">
              <w:rPr>
                <w:rFonts w:ascii="Calibri" w:hAnsi="Calibri" w:cs="Calibri"/>
                <w:i/>
                <w:iCs/>
                <w:color w:val="000000"/>
                <w:lang w:val="en-CA" w:eastAsia="en-CA"/>
              </w:rPr>
              <w:t>T::PH::tbb-2 3'UTR;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w:t>
            </w:r>
            <w:r>
              <w:rPr>
                <w:rFonts w:ascii="Calibri" w:hAnsi="Calibri" w:cs="Calibri"/>
                <w:color w:val="000000"/>
                <w:lang w:val="en-CA" w:eastAsia="en-CA"/>
              </w:rPr>
              <w:t>;</w:t>
            </w:r>
            <w:r w:rsidRPr="00C66991">
              <w:rPr>
                <w:rFonts w:ascii="Calibri" w:hAnsi="Calibri" w:cs="Calibri"/>
                <w:i/>
                <w:iCs/>
                <w:color w:val="000000"/>
                <w:lang w:val="en-CA" w:eastAsia="en-CA"/>
              </w:rPr>
              <w:t xml:space="preserve"> tnIs39[GLP-1::GFP::3xFLAG]</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w:t>
            </w:r>
            <w:r>
              <w:rPr>
                <w:rFonts w:ascii="Calibri" w:hAnsi="Calibri" w:cs="Calibri"/>
                <w:i/>
                <w:iCs/>
                <w:color w:val="000000"/>
                <w:lang w:val="en-CA" w:eastAsia="en-CA"/>
              </w:rPr>
              <w:t>V</w:t>
            </w:r>
            <w:r w:rsidRPr="00C66991">
              <w:rPr>
                <w:rFonts w:ascii="Calibri" w:hAnsi="Calibri" w:cs="Calibri"/>
                <w:i/>
                <w:iCs/>
                <w:color w:val="000000"/>
                <w:lang w:val="en-CA" w:eastAsia="en-CA"/>
              </w:rPr>
              <w:t>; lon-2(e678)</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X</w:t>
            </w:r>
          </w:p>
        </w:tc>
        <w:tc>
          <w:tcPr>
            <w:tcW w:w="2521" w:type="dxa"/>
            <w:tcBorders>
              <w:top w:val="nil"/>
              <w:left w:val="nil"/>
              <w:bottom w:val="single" w:sz="4" w:space="0" w:color="auto"/>
              <w:right w:val="single" w:sz="4" w:space="0" w:color="auto"/>
            </w:tcBorders>
            <w:shd w:val="clear" w:color="auto" w:fill="auto"/>
            <w:noWrap/>
            <w:vAlign w:val="center"/>
            <w:hideMark/>
          </w:tcPr>
          <w:p w14:paraId="07A6A459"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F56057" w14:paraId="1F5B202D"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tcPr>
          <w:p w14:paraId="34FBEA38" w14:textId="77777777" w:rsidR="00507C29" w:rsidRPr="00C66991" w:rsidRDefault="00507C29" w:rsidP="006D737B">
            <w:pPr>
              <w:jc w:val="center"/>
              <w:rPr>
                <w:rFonts w:ascii="Calibri" w:hAnsi="Calibri" w:cs="Calibri"/>
                <w:color w:val="000000"/>
                <w:lang w:val="en-CA" w:eastAsia="en-CA"/>
              </w:rPr>
            </w:pPr>
            <w:r>
              <w:rPr>
                <w:rFonts w:ascii="Calibri" w:hAnsi="Calibri" w:cs="Calibri"/>
                <w:color w:val="000000"/>
                <w:lang w:val="en-CA" w:eastAsia="en-CA"/>
              </w:rPr>
              <w:t>UTR310</w:t>
            </w:r>
          </w:p>
        </w:tc>
        <w:tc>
          <w:tcPr>
            <w:tcW w:w="4975" w:type="dxa"/>
            <w:tcBorders>
              <w:top w:val="nil"/>
              <w:left w:val="nil"/>
              <w:bottom w:val="single" w:sz="4" w:space="0" w:color="auto"/>
              <w:right w:val="single" w:sz="4" w:space="0" w:color="auto"/>
            </w:tcBorders>
            <w:shd w:val="clear" w:color="auto" w:fill="auto"/>
            <w:noWrap/>
            <w:vAlign w:val="center"/>
          </w:tcPr>
          <w:p w14:paraId="3F553026" w14:textId="77777777" w:rsidR="00507C29" w:rsidRPr="00F56057" w:rsidRDefault="00507C29" w:rsidP="006D737B">
            <w:pPr>
              <w:rPr>
                <w:rFonts w:ascii="Calibri" w:hAnsi="Calibri" w:cs="Calibri"/>
                <w:i/>
                <w:iCs/>
                <w:color w:val="000000"/>
                <w:lang w:val="en-CA" w:eastAsia="en-CA"/>
              </w:rPr>
            </w:pPr>
            <w:r w:rsidRPr="00F56057">
              <w:rPr>
                <w:rFonts w:ascii="Calibri" w:hAnsi="Calibri" w:cs="Calibri"/>
                <w:i/>
                <w:iCs/>
                <w:color w:val="000000"/>
                <w:lang w:val="en-CA" w:eastAsia="en-CA"/>
              </w:rPr>
              <w:t>mig-6</w:t>
            </w:r>
            <w:proofErr w:type="gramStart"/>
            <w:r w:rsidRPr="00F56057">
              <w:rPr>
                <w:rFonts w:ascii="Calibri" w:hAnsi="Calibri" w:cs="Calibri"/>
                <w:i/>
                <w:iCs/>
                <w:color w:val="000000"/>
                <w:lang w:val="en-CA" w:eastAsia="en-CA"/>
              </w:rPr>
              <w:t>L::</w:t>
            </w:r>
            <w:proofErr w:type="spellStart"/>
            <w:proofErr w:type="gramEnd"/>
            <w:r w:rsidRPr="00F56057">
              <w:rPr>
                <w:rFonts w:ascii="Calibri" w:hAnsi="Calibri" w:cs="Calibri"/>
                <w:i/>
                <w:iCs/>
                <w:color w:val="000000"/>
                <w:lang w:val="en-CA" w:eastAsia="en-CA"/>
              </w:rPr>
              <w:t>mNG</w:t>
            </w:r>
            <w:proofErr w:type="spellEnd"/>
            <w:r w:rsidRPr="00F56057">
              <w:rPr>
                <w:rFonts w:ascii="Calibri" w:hAnsi="Calibri" w:cs="Calibri"/>
                <w:i/>
                <w:iCs/>
                <w:color w:val="000000"/>
                <w:lang w:val="en-CA" w:eastAsia="en-CA"/>
              </w:rPr>
              <w:t>::</w:t>
            </w:r>
            <w:r>
              <w:rPr>
                <w:rFonts w:ascii="Calibri" w:hAnsi="Calibri" w:cs="Calibri"/>
                <w:i/>
                <w:iCs/>
                <w:color w:val="000000"/>
                <w:lang w:val="en-CA" w:eastAsia="en-CA"/>
              </w:rPr>
              <w:t>5</w:t>
            </w:r>
            <w:r w:rsidRPr="00F56057">
              <w:rPr>
                <w:rFonts w:ascii="Calibri" w:hAnsi="Calibri" w:cs="Calibri"/>
                <w:i/>
                <w:iCs/>
                <w:color w:val="000000"/>
                <w:lang w:val="en-CA" w:eastAsia="en-CA"/>
              </w:rPr>
              <w:t>XFLAG V</w:t>
            </w:r>
          </w:p>
        </w:tc>
        <w:tc>
          <w:tcPr>
            <w:tcW w:w="2521" w:type="dxa"/>
            <w:tcBorders>
              <w:top w:val="nil"/>
              <w:left w:val="nil"/>
              <w:bottom w:val="single" w:sz="4" w:space="0" w:color="auto"/>
              <w:right w:val="single" w:sz="4" w:space="0" w:color="auto"/>
            </w:tcBorders>
            <w:shd w:val="clear" w:color="auto" w:fill="auto"/>
            <w:noWrap/>
            <w:vAlign w:val="center"/>
          </w:tcPr>
          <w:p w14:paraId="4224F86C"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085EDBC9"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05EE2921"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312</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1CAC951B"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Is57[Plag-</w:t>
            </w:r>
            <w:proofErr w:type="gramStart"/>
            <w:r w:rsidRPr="00C66991">
              <w:rPr>
                <w:rFonts w:ascii="Calibri" w:hAnsi="Calibri" w:cs="Calibri"/>
                <w:i/>
                <w:iCs/>
                <w:color w:val="000000"/>
                <w:lang w:val="en-CA" w:eastAsia="en-CA"/>
              </w:rPr>
              <w:t>2::</w:t>
            </w:r>
            <w:proofErr w:type="gramEnd"/>
            <w:r w:rsidRPr="00C66991">
              <w:rPr>
                <w:rFonts w:ascii="Calibri" w:hAnsi="Calibri" w:cs="Calibri"/>
                <w:i/>
                <w:iCs/>
                <w:color w:val="000000"/>
                <w:lang w:val="en-CA" w:eastAsia="en-CA"/>
              </w:rPr>
              <w:t>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glp-1(e2141)</w:t>
            </w:r>
            <w:proofErr w:type="spellStart"/>
            <w:r>
              <w:rPr>
                <w:rFonts w:ascii="Calibri" w:hAnsi="Calibri" w:cs="Calibri"/>
                <w:i/>
                <w:iCs/>
                <w:color w:val="000000"/>
                <w:lang w:val="en-CA" w:eastAsia="en-CA"/>
              </w:rPr>
              <w:t>lf</w:t>
            </w:r>
            <w:proofErr w:type="spellEnd"/>
            <w:r>
              <w:rPr>
                <w:rFonts w:ascii="Calibri" w:hAnsi="Calibri" w:cs="Calibri"/>
                <w:i/>
                <w:iCs/>
                <w:color w:val="000000"/>
                <w:lang w:val="en-CA" w:eastAsia="en-CA"/>
              </w:rPr>
              <w:t xml:space="preserve"> </w:t>
            </w:r>
            <w:r w:rsidRPr="00C66991">
              <w:rPr>
                <w:rFonts w:ascii="Calibri" w:hAnsi="Calibri" w:cs="Calibri"/>
                <w:i/>
                <w:iCs/>
                <w:color w:val="000000"/>
                <w:lang w:val="en-CA" w:eastAsia="en-CA"/>
              </w:rPr>
              <w:t>III; 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23E0F68A"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3282D3CD"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3A2264B8"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317</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547EB13F"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Is57[Plag-</w:t>
            </w:r>
            <w:proofErr w:type="gramStart"/>
            <w:r w:rsidRPr="00C66991">
              <w:rPr>
                <w:rFonts w:ascii="Calibri" w:hAnsi="Calibri" w:cs="Calibri"/>
                <w:i/>
                <w:iCs/>
                <w:color w:val="000000"/>
                <w:lang w:val="en-CA" w:eastAsia="en-CA"/>
              </w:rPr>
              <w:t>2::</w:t>
            </w:r>
            <w:proofErr w:type="gramEnd"/>
            <w:r w:rsidRPr="00C66991">
              <w:rPr>
                <w:rFonts w:ascii="Calibri" w:hAnsi="Calibri" w:cs="Calibri"/>
                <w:i/>
                <w:iCs/>
                <w:color w:val="000000"/>
                <w:lang w:val="en-CA" w:eastAsia="en-CA"/>
              </w:rPr>
              <w:t>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lon-2(e678) 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1B62A5E4"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6CFA6984"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tcPr>
          <w:p w14:paraId="60042D3F" w14:textId="77777777" w:rsidR="00507C29" w:rsidRPr="00C66991" w:rsidRDefault="00507C29" w:rsidP="006D737B">
            <w:pPr>
              <w:jc w:val="center"/>
              <w:rPr>
                <w:rFonts w:ascii="Calibri" w:hAnsi="Calibri" w:cs="Calibri"/>
                <w:color w:val="000000"/>
                <w:lang w:val="en-CA" w:eastAsia="en-CA"/>
              </w:rPr>
            </w:pPr>
            <w:r>
              <w:rPr>
                <w:rFonts w:ascii="Calibri" w:hAnsi="Calibri" w:cs="Calibri"/>
                <w:color w:val="000000"/>
                <w:lang w:val="en-CA" w:eastAsia="en-CA"/>
              </w:rPr>
              <w:t>UTR318</w:t>
            </w:r>
          </w:p>
        </w:tc>
        <w:tc>
          <w:tcPr>
            <w:tcW w:w="4975" w:type="dxa"/>
            <w:tcBorders>
              <w:top w:val="nil"/>
              <w:left w:val="nil"/>
              <w:bottom w:val="single" w:sz="4" w:space="0" w:color="auto"/>
              <w:right w:val="single" w:sz="4" w:space="0" w:color="auto"/>
            </w:tcBorders>
            <w:shd w:val="clear" w:color="auto" w:fill="auto"/>
            <w:noWrap/>
            <w:vAlign w:val="center"/>
          </w:tcPr>
          <w:p w14:paraId="1B48B88F" w14:textId="77777777" w:rsidR="00507C29" w:rsidRPr="00F56057" w:rsidRDefault="00507C29" w:rsidP="006D737B">
            <w:pPr>
              <w:rPr>
                <w:rFonts w:ascii="Calibri" w:hAnsi="Calibri" w:cs="Calibri"/>
                <w:i/>
                <w:iCs/>
                <w:color w:val="000000"/>
                <w:lang w:val="en-CA" w:eastAsia="en-CA"/>
              </w:rPr>
            </w:pPr>
            <w:r w:rsidRPr="00F56057">
              <w:rPr>
                <w:rFonts w:ascii="Calibri" w:hAnsi="Calibri" w:cs="Calibri"/>
                <w:i/>
                <w:iCs/>
                <w:color w:val="000000"/>
                <w:lang w:val="en-CA" w:eastAsia="en-CA"/>
              </w:rPr>
              <w:t>mig-6</w:t>
            </w:r>
            <w:proofErr w:type="gramStart"/>
            <w:r w:rsidRPr="00F56057">
              <w:rPr>
                <w:rFonts w:ascii="Calibri" w:hAnsi="Calibri" w:cs="Calibri"/>
                <w:i/>
                <w:iCs/>
                <w:color w:val="000000"/>
                <w:lang w:val="en-CA" w:eastAsia="en-CA"/>
              </w:rPr>
              <w:t>L(</w:t>
            </w:r>
            <w:proofErr w:type="gramEnd"/>
            <w:r w:rsidRPr="00F56057">
              <w:rPr>
                <w:rFonts w:ascii="Calibri" w:hAnsi="Calibri" w:cs="Calibri"/>
                <w:i/>
                <w:iCs/>
                <w:color w:val="000000"/>
                <w:lang w:val="en-CA" w:eastAsia="en-CA"/>
              </w:rPr>
              <w:t>qz2)::</w:t>
            </w:r>
            <w:proofErr w:type="spellStart"/>
            <w:r w:rsidRPr="00F56057">
              <w:rPr>
                <w:rFonts w:ascii="Calibri" w:hAnsi="Calibri" w:cs="Calibri"/>
                <w:i/>
                <w:iCs/>
                <w:color w:val="000000"/>
                <w:lang w:val="en-CA" w:eastAsia="en-CA"/>
              </w:rPr>
              <w:t>mNG</w:t>
            </w:r>
            <w:proofErr w:type="spellEnd"/>
            <w:r w:rsidRPr="00F56057">
              <w:rPr>
                <w:rFonts w:ascii="Calibri" w:hAnsi="Calibri" w:cs="Calibri"/>
                <w:i/>
                <w:iCs/>
                <w:color w:val="000000"/>
                <w:lang w:val="en-CA" w:eastAsia="en-CA"/>
              </w:rPr>
              <w:t>::</w:t>
            </w:r>
            <w:r>
              <w:rPr>
                <w:rFonts w:ascii="Calibri" w:hAnsi="Calibri" w:cs="Calibri"/>
                <w:i/>
                <w:iCs/>
                <w:color w:val="000000"/>
                <w:lang w:val="en-CA" w:eastAsia="en-CA"/>
              </w:rPr>
              <w:t>5</w:t>
            </w:r>
            <w:r w:rsidRPr="00F56057">
              <w:rPr>
                <w:rFonts w:ascii="Calibri" w:hAnsi="Calibri" w:cs="Calibri"/>
                <w:i/>
                <w:iCs/>
                <w:color w:val="000000"/>
                <w:lang w:val="en-CA" w:eastAsia="en-CA"/>
              </w:rPr>
              <w:t>XFLAG V</w:t>
            </w:r>
          </w:p>
        </w:tc>
        <w:tc>
          <w:tcPr>
            <w:tcW w:w="2521" w:type="dxa"/>
            <w:tcBorders>
              <w:top w:val="nil"/>
              <w:left w:val="nil"/>
              <w:bottom w:val="single" w:sz="4" w:space="0" w:color="auto"/>
              <w:right w:val="single" w:sz="4" w:space="0" w:color="auto"/>
            </w:tcBorders>
            <w:shd w:val="clear" w:color="auto" w:fill="auto"/>
            <w:noWrap/>
            <w:vAlign w:val="center"/>
          </w:tcPr>
          <w:p w14:paraId="4FDD044A"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27A9A422"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5DAED69A"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319</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176BB048"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Is57[Plag-</w:t>
            </w:r>
            <w:proofErr w:type="gramStart"/>
            <w:r w:rsidRPr="00C66991">
              <w:rPr>
                <w:rFonts w:ascii="Calibri" w:hAnsi="Calibri" w:cs="Calibri"/>
                <w:i/>
                <w:iCs/>
                <w:color w:val="000000"/>
                <w:lang w:val="en-CA" w:eastAsia="en-CA"/>
              </w:rPr>
              <w:t>2::</w:t>
            </w:r>
            <w:proofErr w:type="gramEnd"/>
            <w:r w:rsidRPr="00C66991">
              <w:rPr>
                <w:rFonts w:ascii="Calibri" w:hAnsi="Calibri" w:cs="Calibri"/>
                <w:i/>
                <w:iCs/>
                <w:color w:val="000000"/>
                <w:lang w:val="en-CA" w:eastAsia="en-CA"/>
              </w:rPr>
              <w:t>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glp-1(ar202)gf III; 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195687EF"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35342825"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320A6AB1"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343</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54ABE6EF"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Is57[Plag-</w:t>
            </w:r>
            <w:proofErr w:type="gramStart"/>
            <w:r w:rsidRPr="00C66991">
              <w:rPr>
                <w:rFonts w:ascii="Calibri" w:hAnsi="Calibri" w:cs="Calibri"/>
                <w:i/>
                <w:iCs/>
                <w:color w:val="000000"/>
                <w:lang w:val="en-CA" w:eastAsia="en-CA"/>
              </w:rPr>
              <w:t>2::</w:t>
            </w:r>
            <w:proofErr w:type="gramEnd"/>
            <w:r w:rsidRPr="00C66991">
              <w:rPr>
                <w:rFonts w:ascii="Calibri" w:hAnsi="Calibri" w:cs="Calibri"/>
                <w:i/>
                <w:iCs/>
                <w:color w:val="000000"/>
                <w:lang w:val="en-CA" w:eastAsia="en-CA"/>
              </w:rPr>
              <w:t>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daf-7(e1372)</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I; 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61C74879"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0A3D67A6"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2CF4D348"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344</w:t>
            </w:r>
            <w:r>
              <w:rPr>
                <w:rFonts w:ascii="Calibri" w:hAnsi="Calibri" w:cs="Calibri"/>
                <w:color w:val="000000"/>
                <w:lang w:val="en-CA" w:eastAsia="en-CA"/>
              </w:rPr>
              <w:t>*</w:t>
            </w:r>
          </w:p>
        </w:tc>
        <w:tc>
          <w:tcPr>
            <w:tcW w:w="4975" w:type="dxa"/>
            <w:tcBorders>
              <w:top w:val="nil"/>
              <w:left w:val="nil"/>
              <w:bottom w:val="single" w:sz="4" w:space="0" w:color="auto"/>
              <w:right w:val="single" w:sz="4" w:space="0" w:color="auto"/>
            </w:tcBorders>
            <w:shd w:val="clear" w:color="auto" w:fill="auto"/>
            <w:noWrap/>
            <w:vAlign w:val="center"/>
            <w:hideMark/>
          </w:tcPr>
          <w:p w14:paraId="475A41B4"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cpSi20[Pmex-</w:t>
            </w:r>
            <w:proofErr w:type="gramStart"/>
            <w:r w:rsidRPr="00C66991">
              <w:rPr>
                <w:rFonts w:ascii="Calibri" w:hAnsi="Calibri" w:cs="Calibri"/>
                <w:i/>
                <w:iCs/>
                <w:color w:val="000000"/>
                <w:lang w:val="en-CA" w:eastAsia="en-CA"/>
              </w:rPr>
              <w:t>5::</w:t>
            </w:r>
            <w:proofErr w:type="spellStart"/>
            <w:proofErr w:type="gramEnd"/>
            <w:r>
              <w:rPr>
                <w:rFonts w:ascii="Calibri" w:hAnsi="Calibri" w:cs="Calibri"/>
                <w:i/>
                <w:iCs/>
                <w:color w:val="000000"/>
                <w:lang w:val="en-CA" w:eastAsia="en-CA"/>
              </w:rPr>
              <w:t>tag</w:t>
            </w:r>
            <w:r w:rsidRPr="00C66991">
              <w:rPr>
                <w:rFonts w:ascii="Calibri" w:hAnsi="Calibri" w:cs="Calibri"/>
                <w:i/>
                <w:iCs/>
                <w:color w:val="000000"/>
                <w:lang w:val="en-CA" w:eastAsia="en-CA"/>
              </w:rPr>
              <w:t>RFP</w:t>
            </w:r>
            <w:proofErr w:type="spellEnd"/>
            <w:r>
              <w:rPr>
                <w:rFonts w:ascii="Calibri" w:hAnsi="Calibri" w:cs="Calibri"/>
                <w:i/>
                <w:iCs/>
                <w:color w:val="000000"/>
                <w:lang w:val="en-CA" w:eastAsia="en-CA"/>
              </w:rPr>
              <w:t>-</w:t>
            </w:r>
            <w:r w:rsidRPr="00C66991">
              <w:rPr>
                <w:rFonts w:ascii="Calibri" w:hAnsi="Calibri" w:cs="Calibri"/>
                <w:i/>
                <w:iCs/>
                <w:color w:val="000000"/>
                <w:lang w:val="en-CA" w:eastAsia="en-CA"/>
              </w:rPr>
              <w:t>T::PH::tbb-2 3'UTR +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daf-7(e1372)</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I; tnIs39[GLP-1::GFP::3xFLAG]</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V</w:t>
            </w:r>
          </w:p>
        </w:tc>
        <w:tc>
          <w:tcPr>
            <w:tcW w:w="2521" w:type="dxa"/>
            <w:tcBorders>
              <w:top w:val="nil"/>
              <w:left w:val="nil"/>
              <w:bottom w:val="single" w:sz="4" w:space="0" w:color="auto"/>
              <w:right w:val="single" w:sz="4" w:space="0" w:color="auto"/>
            </w:tcBorders>
            <w:shd w:val="clear" w:color="auto" w:fill="auto"/>
            <w:noWrap/>
            <w:vAlign w:val="center"/>
            <w:hideMark/>
          </w:tcPr>
          <w:p w14:paraId="6C977A58"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104DC834"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70BE1183"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385</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46B2AFFF"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Is56[Plag-</w:t>
            </w:r>
            <w:proofErr w:type="gramStart"/>
            <w:r w:rsidRPr="00C66991">
              <w:rPr>
                <w:rFonts w:ascii="Calibri" w:hAnsi="Calibri" w:cs="Calibri"/>
                <w:i/>
                <w:iCs/>
                <w:color w:val="000000"/>
                <w:lang w:val="en-CA" w:eastAsia="en-CA"/>
              </w:rPr>
              <w:t>2::</w:t>
            </w:r>
            <w:proofErr w:type="gramEnd"/>
            <w:r w:rsidRPr="00C66991">
              <w:rPr>
                <w:rFonts w:ascii="Calibri" w:hAnsi="Calibri" w:cs="Calibri"/>
                <w:i/>
                <w:iCs/>
                <w:color w:val="000000"/>
                <w:lang w:val="en-CA" w:eastAsia="en-CA"/>
              </w:rPr>
              <w:t>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V; 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5016A892"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7474AAA9"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13061A3B"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386</w:t>
            </w:r>
          </w:p>
        </w:tc>
        <w:tc>
          <w:tcPr>
            <w:tcW w:w="4975" w:type="dxa"/>
            <w:tcBorders>
              <w:top w:val="nil"/>
              <w:left w:val="nil"/>
              <w:bottom w:val="single" w:sz="4" w:space="0" w:color="auto"/>
              <w:right w:val="single" w:sz="4" w:space="0" w:color="auto"/>
            </w:tcBorders>
            <w:shd w:val="clear" w:color="auto" w:fill="auto"/>
            <w:noWrap/>
            <w:vAlign w:val="center"/>
            <w:hideMark/>
          </w:tcPr>
          <w:p w14:paraId="6C290AC5"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arSi85[Pmex-</w:t>
            </w:r>
            <w:proofErr w:type="gramStart"/>
            <w:r w:rsidRPr="00C66991">
              <w:rPr>
                <w:rFonts w:ascii="Calibri" w:hAnsi="Calibri" w:cs="Calibri"/>
                <w:i/>
                <w:iCs/>
                <w:color w:val="000000"/>
                <w:lang w:val="en-CA" w:eastAsia="en-CA"/>
              </w:rPr>
              <w:t>5::</w:t>
            </w:r>
            <w:proofErr w:type="gramEnd"/>
            <w:r w:rsidRPr="00C66991">
              <w:rPr>
                <w:rFonts w:ascii="Calibri" w:hAnsi="Calibri" w:cs="Calibri"/>
                <w:i/>
                <w:iCs/>
                <w:color w:val="000000"/>
                <w:lang w:val="en-CA" w:eastAsia="en-CA"/>
              </w:rPr>
              <w:t>GFP::TCUT::</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w:t>
            </w:r>
            <w:r>
              <w:rPr>
                <w:rFonts w:ascii="Calibri" w:hAnsi="Calibri" w:cs="Calibri"/>
                <w:i/>
                <w:iCs/>
                <w:color w:val="000000"/>
                <w:lang w:val="en-CA" w:eastAsia="en-CA"/>
              </w:rPr>
              <w:t>H2B</w:t>
            </w:r>
            <w:r w:rsidRPr="00C66991">
              <w:rPr>
                <w:rFonts w:ascii="Calibri" w:hAnsi="Calibri" w:cs="Calibri"/>
                <w:i/>
                <w:iCs/>
                <w:color w:val="000000"/>
                <w:lang w:val="en-CA" w:eastAsia="en-CA"/>
              </w:rPr>
              <w:t>::tbb-2 3’UTR]</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 mig-6</w:t>
            </w:r>
            <w:r>
              <w:rPr>
                <w:rFonts w:ascii="Calibri" w:hAnsi="Calibri" w:cs="Calibri"/>
                <w:i/>
                <w:iCs/>
                <w:color w:val="000000"/>
                <w:lang w:val="en-CA" w:eastAsia="en-CA"/>
              </w:rPr>
              <w:t>L</w:t>
            </w:r>
            <w:r w:rsidRPr="00C66991">
              <w:rPr>
                <w:rFonts w:ascii="Calibri" w:hAnsi="Calibri" w:cs="Calibri"/>
                <w:i/>
                <w:iCs/>
                <w:color w:val="000000"/>
                <w:lang w:val="en-CA" w:eastAsia="en-CA"/>
              </w:rPr>
              <w:t>(qz2)</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V</w:t>
            </w:r>
          </w:p>
        </w:tc>
        <w:tc>
          <w:tcPr>
            <w:tcW w:w="2521" w:type="dxa"/>
            <w:tcBorders>
              <w:top w:val="nil"/>
              <w:left w:val="nil"/>
              <w:bottom w:val="single" w:sz="4" w:space="0" w:color="auto"/>
              <w:right w:val="single" w:sz="4" w:space="0" w:color="auto"/>
            </w:tcBorders>
            <w:shd w:val="clear" w:color="auto" w:fill="auto"/>
            <w:noWrap/>
            <w:vAlign w:val="center"/>
            <w:hideMark/>
          </w:tcPr>
          <w:p w14:paraId="7D8F1063"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0490790A"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3AC4099C"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387</w:t>
            </w:r>
          </w:p>
        </w:tc>
        <w:tc>
          <w:tcPr>
            <w:tcW w:w="4975" w:type="dxa"/>
            <w:tcBorders>
              <w:top w:val="nil"/>
              <w:left w:val="nil"/>
              <w:bottom w:val="single" w:sz="4" w:space="0" w:color="auto"/>
              <w:right w:val="single" w:sz="4" w:space="0" w:color="auto"/>
            </w:tcBorders>
            <w:shd w:val="clear" w:color="auto" w:fill="auto"/>
            <w:noWrap/>
            <w:vAlign w:val="center"/>
            <w:hideMark/>
          </w:tcPr>
          <w:p w14:paraId="0DB17506"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arSi85[Pmex-5</w:t>
            </w:r>
            <w:proofErr w:type="gramStart"/>
            <w:r w:rsidRPr="00C66991">
              <w:rPr>
                <w:rFonts w:ascii="Calibri" w:hAnsi="Calibri" w:cs="Calibri"/>
                <w:i/>
                <w:iCs/>
                <w:color w:val="000000"/>
                <w:lang w:val="en-CA" w:eastAsia="en-CA"/>
              </w:rPr>
              <w:t>p::</w:t>
            </w:r>
            <w:proofErr w:type="gramEnd"/>
            <w:r w:rsidRPr="00C66991">
              <w:rPr>
                <w:rFonts w:ascii="Calibri" w:hAnsi="Calibri" w:cs="Calibri"/>
                <w:i/>
                <w:iCs/>
                <w:color w:val="000000"/>
                <w:lang w:val="en-CA" w:eastAsia="en-CA"/>
              </w:rPr>
              <w:t>GFP::TCUT::</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w:t>
            </w:r>
            <w:r>
              <w:rPr>
                <w:rFonts w:ascii="Calibri" w:hAnsi="Calibri" w:cs="Calibri"/>
                <w:i/>
                <w:iCs/>
                <w:color w:val="000000"/>
                <w:lang w:val="en-CA" w:eastAsia="en-CA"/>
              </w:rPr>
              <w:t>H2B</w:t>
            </w:r>
            <w:r w:rsidRPr="00C66991">
              <w:rPr>
                <w:rFonts w:ascii="Calibri" w:hAnsi="Calibri" w:cs="Calibri"/>
                <w:i/>
                <w:iCs/>
                <w:color w:val="000000"/>
                <w:lang w:val="en-CA" w:eastAsia="en-CA"/>
              </w:rPr>
              <w:t>::tbb-2 3’UTR] I; glp-1(ar648) )[GLP-1:</w:t>
            </w:r>
            <w:r>
              <w:rPr>
                <w:rFonts w:ascii="Calibri" w:hAnsi="Calibri" w:cs="Calibri"/>
                <w:i/>
                <w:iCs/>
                <w:color w:val="000000"/>
                <w:lang w:val="en-CA" w:eastAsia="en-CA"/>
              </w:rPr>
              <w:t>:</w:t>
            </w:r>
            <w:proofErr w:type="spellStart"/>
            <w:r>
              <w:rPr>
                <w:rFonts w:ascii="Calibri" w:hAnsi="Calibri" w:cs="Calibri"/>
                <w:i/>
                <w:iCs/>
                <w:color w:val="000000"/>
                <w:lang w:val="en-CA" w:eastAsia="en-CA"/>
              </w:rPr>
              <w:t>TEVp</w:t>
            </w:r>
            <w:proofErr w:type="spellEnd"/>
            <w:r w:rsidRPr="00C66991">
              <w:rPr>
                <w:rFonts w:ascii="Calibri" w:hAnsi="Calibri" w:cs="Calibri"/>
                <w:i/>
                <w:iCs/>
                <w:color w:val="000000"/>
                <w:lang w:val="en-CA" w:eastAsia="en-CA"/>
              </w:rPr>
              <w:t>]</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I; mig-6</w:t>
            </w:r>
            <w:r>
              <w:rPr>
                <w:rFonts w:ascii="Calibri" w:hAnsi="Calibri" w:cs="Calibri"/>
                <w:i/>
                <w:iCs/>
                <w:color w:val="000000"/>
                <w:lang w:val="en-CA" w:eastAsia="en-CA"/>
              </w:rPr>
              <w:t>L</w:t>
            </w:r>
            <w:r w:rsidRPr="00C66991">
              <w:rPr>
                <w:rFonts w:ascii="Calibri" w:hAnsi="Calibri" w:cs="Calibri"/>
                <w:i/>
                <w:iCs/>
                <w:color w:val="000000"/>
                <w:lang w:val="en-CA" w:eastAsia="en-CA"/>
              </w:rPr>
              <w:t>(qz2)</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V,</w:t>
            </w:r>
          </w:p>
        </w:tc>
        <w:tc>
          <w:tcPr>
            <w:tcW w:w="2521" w:type="dxa"/>
            <w:tcBorders>
              <w:top w:val="nil"/>
              <w:left w:val="nil"/>
              <w:bottom w:val="single" w:sz="4" w:space="0" w:color="auto"/>
              <w:right w:val="single" w:sz="4" w:space="0" w:color="auto"/>
            </w:tcBorders>
            <w:shd w:val="clear" w:color="auto" w:fill="auto"/>
            <w:noWrap/>
            <w:vAlign w:val="center"/>
            <w:hideMark/>
          </w:tcPr>
          <w:p w14:paraId="6BE3285D"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10C5269F"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358034D9"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402</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127835DD"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gld-3(q730) nos-3(q650)/mIn1 [mIs14 dpy-10(e128)]</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qIs56[Plag-</w:t>
            </w:r>
            <w:proofErr w:type="gramStart"/>
            <w:r w:rsidRPr="00C66991">
              <w:rPr>
                <w:rFonts w:ascii="Calibri" w:hAnsi="Calibri" w:cs="Calibri"/>
                <w:i/>
                <w:iCs/>
                <w:color w:val="000000"/>
                <w:lang w:val="en-CA" w:eastAsia="en-CA"/>
              </w:rPr>
              <w:t>2::</w:t>
            </w:r>
            <w:proofErr w:type="gramEnd"/>
            <w:r w:rsidRPr="00C66991">
              <w:rPr>
                <w:rFonts w:ascii="Calibri" w:hAnsi="Calibri" w:cs="Calibri"/>
                <w:i/>
                <w:iCs/>
                <w:color w:val="000000"/>
                <w:lang w:val="en-CA" w:eastAsia="en-CA"/>
              </w:rPr>
              <w:t>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V; 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28B70846"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2C3CF0B5"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76675649"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403</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75661505"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gld-3(q730) nos-3(q650)/mIn1 [mIs14 dpy-10(e128)]</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glp-1(e</w:t>
            </w:r>
            <w:proofErr w:type="gramStart"/>
            <w:r w:rsidRPr="00C66991">
              <w:rPr>
                <w:rFonts w:ascii="Calibri" w:hAnsi="Calibri" w:cs="Calibri"/>
                <w:i/>
                <w:iCs/>
                <w:color w:val="000000"/>
                <w:lang w:val="en-CA" w:eastAsia="en-CA"/>
              </w:rPr>
              <w:t>2141)</w:t>
            </w:r>
            <w:proofErr w:type="spellStart"/>
            <w:r>
              <w:rPr>
                <w:rFonts w:ascii="Calibri" w:hAnsi="Calibri" w:cs="Calibri"/>
                <w:i/>
                <w:iCs/>
                <w:color w:val="000000"/>
                <w:lang w:val="en-CA" w:eastAsia="en-CA"/>
              </w:rPr>
              <w:t>lf</w:t>
            </w:r>
            <w:proofErr w:type="spellEnd"/>
            <w:proofErr w:type="gramEnd"/>
            <w:r>
              <w:rPr>
                <w:rFonts w:ascii="Calibri" w:hAnsi="Calibri" w:cs="Calibri"/>
                <w:i/>
                <w:iCs/>
                <w:color w:val="000000"/>
                <w:lang w:val="en-CA" w:eastAsia="en-CA"/>
              </w:rPr>
              <w:t xml:space="preserve"> </w:t>
            </w:r>
            <w:r w:rsidRPr="00C66991">
              <w:rPr>
                <w:rFonts w:ascii="Calibri" w:hAnsi="Calibri" w:cs="Calibri"/>
                <w:i/>
                <w:iCs/>
                <w:color w:val="000000"/>
                <w:lang w:val="en-CA" w:eastAsia="en-CA"/>
              </w:rPr>
              <w:t>III; qIs56[Plag-2::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V; 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68414D3C"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78B44AB3"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38EB1789"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433</w:t>
            </w:r>
          </w:p>
        </w:tc>
        <w:tc>
          <w:tcPr>
            <w:tcW w:w="4975" w:type="dxa"/>
            <w:tcBorders>
              <w:top w:val="nil"/>
              <w:left w:val="nil"/>
              <w:bottom w:val="single" w:sz="4" w:space="0" w:color="auto"/>
              <w:right w:val="single" w:sz="4" w:space="0" w:color="auto"/>
            </w:tcBorders>
            <w:shd w:val="clear" w:color="auto" w:fill="auto"/>
            <w:noWrap/>
            <w:vAlign w:val="center"/>
            <w:hideMark/>
          </w:tcPr>
          <w:p w14:paraId="2DF2BD0F"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glp-1(ar</w:t>
            </w:r>
            <w:proofErr w:type="gramStart"/>
            <w:r w:rsidRPr="00C66991">
              <w:rPr>
                <w:rFonts w:ascii="Calibri" w:hAnsi="Calibri" w:cs="Calibri"/>
                <w:i/>
                <w:iCs/>
                <w:color w:val="000000"/>
                <w:lang w:val="en-CA" w:eastAsia="en-CA"/>
              </w:rPr>
              <w:t>202)gf</w:t>
            </w:r>
            <w:proofErr w:type="gramEnd"/>
            <w:r w:rsidRPr="00C66991">
              <w:rPr>
                <w:rFonts w:ascii="Calibri" w:hAnsi="Calibri" w:cs="Calibri"/>
                <w:i/>
                <w:iCs/>
                <w:color w:val="000000"/>
                <w:lang w:val="en-CA" w:eastAsia="en-CA"/>
              </w:rPr>
              <w:t xml:space="preserve"> III; mig-6</w:t>
            </w:r>
            <w:r>
              <w:rPr>
                <w:rFonts w:ascii="Calibri" w:hAnsi="Calibri" w:cs="Calibri"/>
                <w:i/>
                <w:iCs/>
                <w:color w:val="000000"/>
                <w:lang w:val="en-CA" w:eastAsia="en-CA"/>
              </w:rPr>
              <w:t>L</w:t>
            </w:r>
            <w:r w:rsidRPr="00C66991">
              <w:rPr>
                <w:rFonts w:ascii="Calibri" w:hAnsi="Calibri" w:cs="Calibri"/>
                <w:i/>
                <w:iCs/>
                <w:color w:val="000000"/>
                <w:lang w:val="en-CA" w:eastAsia="en-CA"/>
              </w:rPr>
              <w:t>(qz2)</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V; qzEx5[mig-6L(+); Pmyo-3::</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w:t>
            </w:r>
          </w:p>
        </w:tc>
        <w:tc>
          <w:tcPr>
            <w:tcW w:w="2521" w:type="dxa"/>
            <w:tcBorders>
              <w:top w:val="nil"/>
              <w:left w:val="nil"/>
              <w:bottom w:val="single" w:sz="4" w:space="0" w:color="auto"/>
              <w:right w:val="single" w:sz="4" w:space="0" w:color="auto"/>
            </w:tcBorders>
            <w:shd w:val="clear" w:color="auto" w:fill="auto"/>
            <w:noWrap/>
            <w:vAlign w:val="center"/>
            <w:hideMark/>
          </w:tcPr>
          <w:p w14:paraId="544BBD91"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6DDB8856"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37A2ABDD"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434</w:t>
            </w:r>
          </w:p>
        </w:tc>
        <w:tc>
          <w:tcPr>
            <w:tcW w:w="4975" w:type="dxa"/>
            <w:tcBorders>
              <w:top w:val="nil"/>
              <w:left w:val="nil"/>
              <w:bottom w:val="single" w:sz="4" w:space="0" w:color="auto"/>
              <w:right w:val="single" w:sz="4" w:space="0" w:color="auto"/>
            </w:tcBorders>
            <w:shd w:val="clear" w:color="auto" w:fill="auto"/>
            <w:noWrap/>
            <w:vAlign w:val="center"/>
            <w:hideMark/>
          </w:tcPr>
          <w:p w14:paraId="76A81A6B"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arSi85[Pmex-5</w:t>
            </w:r>
            <w:proofErr w:type="gramStart"/>
            <w:r w:rsidRPr="00C66991">
              <w:rPr>
                <w:rFonts w:ascii="Calibri" w:hAnsi="Calibri" w:cs="Calibri"/>
                <w:i/>
                <w:iCs/>
                <w:color w:val="000000"/>
                <w:lang w:val="en-CA" w:eastAsia="en-CA"/>
              </w:rPr>
              <w:t>p::</w:t>
            </w:r>
            <w:proofErr w:type="gramEnd"/>
            <w:r w:rsidRPr="00C66991">
              <w:rPr>
                <w:rFonts w:ascii="Calibri" w:hAnsi="Calibri" w:cs="Calibri"/>
                <w:i/>
                <w:iCs/>
                <w:color w:val="000000"/>
                <w:lang w:val="en-CA" w:eastAsia="en-CA"/>
              </w:rPr>
              <w:t>GFP::TCUT::</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w:t>
            </w:r>
            <w:r>
              <w:rPr>
                <w:rFonts w:ascii="Calibri" w:hAnsi="Calibri" w:cs="Calibri"/>
                <w:i/>
                <w:iCs/>
                <w:color w:val="000000"/>
                <w:lang w:val="en-CA" w:eastAsia="en-CA"/>
              </w:rPr>
              <w:t>H2B</w:t>
            </w:r>
            <w:r w:rsidRPr="00C66991">
              <w:rPr>
                <w:rFonts w:ascii="Calibri" w:hAnsi="Calibri" w:cs="Calibri"/>
                <w:i/>
                <w:iCs/>
                <w:color w:val="000000"/>
                <w:lang w:val="en-CA" w:eastAsia="en-CA"/>
              </w:rPr>
              <w:t>::tbb-2 3’UTR] I; glp-1(ar648) )[GLP-1:</w:t>
            </w:r>
            <w:r>
              <w:rPr>
                <w:rFonts w:ascii="Calibri" w:hAnsi="Calibri" w:cs="Calibri"/>
                <w:i/>
                <w:iCs/>
                <w:color w:val="000000"/>
                <w:lang w:val="en-CA" w:eastAsia="en-CA"/>
              </w:rPr>
              <w:t>:</w:t>
            </w:r>
            <w:proofErr w:type="spellStart"/>
            <w:r>
              <w:rPr>
                <w:rFonts w:ascii="Calibri" w:hAnsi="Calibri" w:cs="Calibri"/>
                <w:i/>
                <w:iCs/>
                <w:color w:val="000000"/>
                <w:lang w:val="en-CA" w:eastAsia="en-CA"/>
              </w:rPr>
              <w:t>TEVp</w:t>
            </w:r>
            <w:proofErr w:type="spellEnd"/>
            <w:r w:rsidRPr="00C66991">
              <w:rPr>
                <w:rFonts w:ascii="Calibri" w:hAnsi="Calibri" w:cs="Calibri"/>
                <w:i/>
                <w:iCs/>
                <w:color w:val="000000"/>
                <w:lang w:val="en-CA" w:eastAsia="en-CA"/>
              </w:rPr>
              <w:t>]</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I; let-2(b246)</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X</w:t>
            </w:r>
          </w:p>
        </w:tc>
        <w:tc>
          <w:tcPr>
            <w:tcW w:w="2521" w:type="dxa"/>
            <w:tcBorders>
              <w:top w:val="nil"/>
              <w:left w:val="nil"/>
              <w:bottom w:val="single" w:sz="4" w:space="0" w:color="auto"/>
              <w:right w:val="single" w:sz="4" w:space="0" w:color="auto"/>
            </w:tcBorders>
            <w:shd w:val="clear" w:color="auto" w:fill="auto"/>
            <w:noWrap/>
            <w:vAlign w:val="center"/>
            <w:hideMark/>
          </w:tcPr>
          <w:p w14:paraId="2A0A729C"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6A06D3AF"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1A0A37E4"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UTR447</w:t>
            </w:r>
          </w:p>
        </w:tc>
        <w:tc>
          <w:tcPr>
            <w:tcW w:w="4975" w:type="dxa"/>
            <w:tcBorders>
              <w:top w:val="nil"/>
              <w:left w:val="nil"/>
              <w:bottom w:val="single" w:sz="4" w:space="0" w:color="auto"/>
              <w:right w:val="single" w:sz="4" w:space="0" w:color="auto"/>
            </w:tcBorders>
            <w:shd w:val="clear" w:color="auto" w:fill="auto"/>
            <w:noWrap/>
            <w:vAlign w:val="center"/>
            <w:hideMark/>
          </w:tcPr>
          <w:p w14:paraId="150EE7FE"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arSi85[Pmex-5</w:t>
            </w:r>
            <w:proofErr w:type="gramStart"/>
            <w:r w:rsidRPr="00C66991">
              <w:rPr>
                <w:rFonts w:ascii="Calibri" w:hAnsi="Calibri" w:cs="Calibri"/>
                <w:i/>
                <w:iCs/>
                <w:color w:val="000000"/>
                <w:lang w:val="en-CA" w:eastAsia="en-CA"/>
              </w:rPr>
              <w:t>p::</w:t>
            </w:r>
            <w:proofErr w:type="gramEnd"/>
            <w:r w:rsidRPr="00C66991">
              <w:rPr>
                <w:rFonts w:ascii="Calibri" w:hAnsi="Calibri" w:cs="Calibri"/>
                <w:i/>
                <w:iCs/>
                <w:color w:val="000000"/>
                <w:lang w:val="en-CA" w:eastAsia="en-CA"/>
              </w:rPr>
              <w:t>GFP::TCUT::</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w:t>
            </w:r>
            <w:r>
              <w:rPr>
                <w:rFonts w:ascii="Calibri" w:hAnsi="Calibri" w:cs="Calibri"/>
                <w:i/>
                <w:iCs/>
                <w:color w:val="000000"/>
                <w:lang w:val="en-CA" w:eastAsia="en-CA"/>
              </w:rPr>
              <w:t>H2B</w:t>
            </w:r>
            <w:r w:rsidRPr="00C66991">
              <w:rPr>
                <w:rFonts w:ascii="Calibri" w:hAnsi="Calibri" w:cs="Calibri"/>
                <w:i/>
                <w:iCs/>
                <w:color w:val="000000"/>
                <w:lang w:val="en-CA" w:eastAsia="en-CA"/>
              </w:rPr>
              <w:t>::tbb-2 3’UTR] I; let-2(b246)</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X</w:t>
            </w:r>
          </w:p>
        </w:tc>
        <w:tc>
          <w:tcPr>
            <w:tcW w:w="2521" w:type="dxa"/>
            <w:tcBorders>
              <w:top w:val="nil"/>
              <w:left w:val="nil"/>
              <w:bottom w:val="single" w:sz="4" w:space="0" w:color="auto"/>
              <w:right w:val="single" w:sz="4" w:space="0" w:color="auto"/>
            </w:tcBorders>
            <w:shd w:val="clear" w:color="auto" w:fill="auto"/>
            <w:noWrap/>
            <w:vAlign w:val="center"/>
            <w:hideMark/>
          </w:tcPr>
          <w:p w14:paraId="77E6BDA8" w14:textId="77777777" w:rsidR="00507C29" w:rsidRPr="006954AF" w:rsidRDefault="00507C29" w:rsidP="006D737B">
            <w:pP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178B0F6B" w14:textId="77777777" w:rsidTr="006D737B">
        <w:trPr>
          <w:trHeight w:val="315"/>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22F3D1F1"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lastRenderedPageBreak/>
              <w:t>UTR450</w:t>
            </w:r>
            <w:r>
              <w:rPr>
                <w:rFonts w:ascii="Calibri" w:hAnsi="Calibri" w:cs="Calibri"/>
                <w:color w:val="000000"/>
                <w:lang w:val="en-CA" w:eastAsia="en-CA"/>
              </w:rPr>
              <w:t xml:space="preserve"> ◊</w:t>
            </w:r>
          </w:p>
        </w:tc>
        <w:tc>
          <w:tcPr>
            <w:tcW w:w="4975" w:type="dxa"/>
            <w:tcBorders>
              <w:top w:val="nil"/>
              <w:left w:val="nil"/>
              <w:bottom w:val="single" w:sz="4" w:space="0" w:color="auto"/>
              <w:right w:val="single" w:sz="4" w:space="0" w:color="auto"/>
            </w:tcBorders>
            <w:shd w:val="clear" w:color="auto" w:fill="auto"/>
            <w:noWrap/>
            <w:vAlign w:val="center"/>
            <w:hideMark/>
          </w:tcPr>
          <w:p w14:paraId="7EC9DD91"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qIs57[Plag-</w:t>
            </w:r>
            <w:proofErr w:type="gramStart"/>
            <w:r w:rsidRPr="00C66991">
              <w:rPr>
                <w:rFonts w:ascii="Calibri" w:hAnsi="Calibri" w:cs="Calibri"/>
                <w:i/>
                <w:iCs/>
                <w:color w:val="000000"/>
                <w:lang w:val="en-CA" w:eastAsia="en-CA"/>
              </w:rPr>
              <w:t>2::</w:t>
            </w:r>
            <w:proofErr w:type="gramEnd"/>
            <w:r w:rsidRPr="00C66991">
              <w:rPr>
                <w:rFonts w:ascii="Calibri" w:hAnsi="Calibri" w:cs="Calibri"/>
                <w:i/>
                <w:iCs/>
                <w:color w:val="000000"/>
                <w:lang w:val="en-CA" w:eastAsia="en-CA"/>
              </w:rPr>
              <w:t>GFP; unc-119(+)]</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II; let-2(b246)</w:t>
            </w:r>
            <w:r>
              <w:rPr>
                <w:rFonts w:ascii="Calibri" w:hAnsi="Calibri" w:cs="Calibri"/>
                <w:i/>
                <w:iCs/>
                <w:color w:val="000000"/>
                <w:lang w:val="en-CA" w:eastAsia="en-CA"/>
              </w:rPr>
              <w:t xml:space="preserve"> </w:t>
            </w:r>
            <w:r w:rsidRPr="00C66991">
              <w:rPr>
                <w:rFonts w:ascii="Calibri" w:hAnsi="Calibri" w:cs="Calibri"/>
                <w:i/>
                <w:iCs/>
                <w:color w:val="000000"/>
                <w:lang w:val="en-CA" w:eastAsia="en-CA"/>
              </w:rPr>
              <w:t>qyIs46[EMB-9::</w:t>
            </w:r>
            <w:proofErr w:type="spellStart"/>
            <w:r w:rsidRPr="00C66991">
              <w:rPr>
                <w:rFonts w:ascii="Calibri" w:hAnsi="Calibri" w:cs="Calibri"/>
                <w:i/>
                <w:iCs/>
                <w:color w:val="000000"/>
                <w:lang w:val="en-CA" w:eastAsia="en-CA"/>
              </w:rPr>
              <w:t>mCherry</w:t>
            </w:r>
            <w:proofErr w:type="spellEnd"/>
            <w:r w:rsidRPr="00C66991">
              <w:rPr>
                <w:rFonts w:ascii="Calibri" w:hAnsi="Calibri" w:cs="Calibri"/>
                <w:i/>
                <w:iCs/>
                <w:color w:val="000000"/>
                <w:lang w:val="en-CA" w:eastAsia="en-CA"/>
              </w:rPr>
              <w:t>] X</w:t>
            </w:r>
          </w:p>
        </w:tc>
        <w:tc>
          <w:tcPr>
            <w:tcW w:w="2521" w:type="dxa"/>
            <w:tcBorders>
              <w:top w:val="nil"/>
              <w:left w:val="nil"/>
              <w:bottom w:val="single" w:sz="4" w:space="0" w:color="auto"/>
              <w:right w:val="single" w:sz="4" w:space="0" w:color="auto"/>
            </w:tcBorders>
            <w:shd w:val="clear" w:color="auto" w:fill="auto"/>
            <w:noWrap/>
            <w:vAlign w:val="center"/>
            <w:hideMark/>
          </w:tcPr>
          <w:p w14:paraId="21460DC5" w14:textId="77777777" w:rsidR="00507C29" w:rsidRPr="00C372DB" w:rsidRDefault="00507C29" w:rsidP="006D737B">
            <w:pPr>
              <w:rPr>
                <w:rFonts w:ascii="Calibri" w:hAnsi="Calibri" w:cs="Calibri"/>
                <w:color w:val="000000"/>
                <w:lang w:val="en-CA" w:eastAsia="en-CA"/>
              </w:rPr>
            </w:pPr>
            <w:r w:rsidRPr="00C372DB">
              <w:rPr>
                <w:rFonts w:ascii="Calibri" w:hAnsi="Calibri" w:cs="Calibri"/>
                <w:color w:val="000000"/>
                <w:lang w:val="en-CA" w:eastAsia="en-CA"/>
              </w:rPr>
              <w:t>This paper</w:t>
            </w:r>
          </w:p>
        </w:tc>
      </w:tr>
    </w:tbl>
    <w:p w14:paraId="4CDB2EF9" w14:textId="77777777" w:rsidR="00507C29" w:rsidRDefault="00507C29" w:rsidP="00507C29">
      <w:pPr>
        <w:pStyle w:val="Default"/>
        <w:rPr>
          <w:rStyle w:val="cf01"/>
          <w:rFonts w:asciiTheme="minorHAnsi" w:hAnsiTheme="minorHAnsi" w:cstheme="minorHAnsi"/>
          <w:i/>
          <w:iCs/>
          <w:sz w:val="22"/>
          <w:szCs w:val="22"/>
          <w:lang w:val="en-CA"/>
        </w:rPr>
      </w:pPr>
      <w:r>
        <w:rPr>
          <w:rFonts w:asciiTheme="minorHAnsi" w:eastAsiaTheme="minorHAnsi" w:hAnsiTheme="minorHAnsi" w:cstheme="minorHAnsi"/>
          <w:sz w:val="22"/>
          <w:szCs w:val="22"/>
          <w:lang w:val="en-CA" w:eastAsia="en-US"/>
        </w:rPr>
        <w:t xml:space="preserve">*, </w:t>
      </w:r>
      <w:r w:rsidRPr="007C2C2C">
        <w:rPr>
          <w:rFonts w:asciiTheme="minorHAnsi" w:eastAsiaTheme="minorHAnsi" w:hAnsiTheme="minorHAnsi" w:cstheme="minorHAnsi"/>
          <w:sz w:val="22"/>
          <w:szCs w:val="22"/>
          <w:lang w:val="en-CA" w:eastAsia="en-US"/>
        </w:rPr>
        <w:t xml:space="preserve">Strains may or may not contain </w:t>
      </w:r>
      <w:r w:rsidRPr="007C2C2C">
        <w:rPr>
          <w:rStyle w:val="cf01"/>
          <w:rFonts w:asciiTheme="minorHAnsi" w:hAnsiTheme="minorHAnsi" w:cstheme="minorHAnsi"/>
          <w:i/>
          <w:iCs/>
          <w:sz w:val="22"/>
          <w:szCs w:val="22"/>
          <w:lang w:val="en-CA"/>
        </w:rPr>
        <w:t>unc-119(ed3)</w:t>
      </w:r>
      <w:r w:rsidRPr="007C2C2C">
        <w:rPr>
          <w:rStyle w:val="cf01"/>
          <w:rFonts w:asciiTheme="minorHAnsi" w:hAnsiTheme="minorHAnsi" w:cstheme="minorHAnsi"/>
          <w:sz w:val="22"/>
          <w:szCs w:val="22"/>
          <w:lang w:val="en-CA"/>
        </w:rPr>
        <w:t xml:space="preserve"> </w:t>
      </w:r>
      <w:r>
        <w:rPr>
          <w:rStyle w:val="cf01"/>
          <w:rFonts w:asciiTheme="minorHAnsi" w:hAnsiTheme="minorHAnsi" w:cstheme="minorHAnsi"/>
          <w:sz w:val="22"/>
          <w:szCs w:val="22"/>
          <w:lang w:val="en-CA"/>
        </w:rPr>
        <w:t>and</w:t>
      </w:r>
      <w:r w:rsidRPr="007C2C2C">
        <w:rPr>
          <w:rStyle w:val="cf01"/>
          <w:rFonts w:asciiTheme="minorHAnsi" w:hAnsiTheme="minorHAnsi" w:cstheme="minorHAnsi"/>
          <w:sz w:val="22"/>
          <w:szCs w:val="22"/>
          <w:lang w:val="en-CA"/>
        </w:rPr>
        <w:t xml:space="preserve"> </w:t>
      </w:r>
      <w:r w:rsidRPr="007C2C2C">
        <w:rPr>
          <w:rStyle w:val="cf01"/>
          <w:rFonts w:asciiTheme="minorHAnsi" w:hAnsiTheme="minorHAnsi" w:cstheme="minorHAnsi"/>
          <w:i/>
          <w:iCs/>
          <w:sz w:val="22"/>
          <w:szCs w:val="22"/>
          <w:lang w:val="en-CA"/>
        </w:rPr>
        <w:t>glp-1(q175)</w:t>
      </w:r>
    </w:p>
    <w:p w14:paraId="0FA5DBA7" w14:textId="77777777" w:rsidR="00507C29" w:rsidRPr="00FA2075" w:rsidRDefault="00507C29" w:rsidP="00507C29">
      <w:pPr>
        <w:pStyle w:val="Default"/>
        <w:rPr>
          <w:rFonts w:asciiTheme="minorHAnsi" w:eastAsiaTheme="minorHAnsi" w:hAnsiTheme="minorHAnsi" w:cstheme="minorHAnsi"/>
          <w:sz w:val="22"/>
          <w:szCs w:val="22"/>
          <w:lang w:val="en-CA" w:eastAsia="en-US"/>
        </w:rPr>
      </w:pPr>
      <w:r w:rsidRPr="00C372DB">
        <w:rPr>
          <w:rStyle w:val="cf01"/>
          <w:rFonts w:asciiTheme="minorHAnsi" w:hAnsiTheme="minorHAnsi" w:cstheme="minorHAnsi"/>
          <w:sz w:val="22"/>
          <w:szCs w:val="22"/>
          <w:lang w:val="en-CA"/>
        </w:rPr>
        <w:t>◊, The position of</w:t>
      </w:r>
      <w:r w:rsidRPr="00C372DB">
        <w:rPr>
          <w:rStyle w:val="cf01"/>
          <w:rFonts w:asciiTheme="minorHAnsi" w:hAnsiTheme="minorHAnsi" w:cstheme="minorHAnsi"/>
          <w:i/>
          <w:iCs/>
          <w:sz w:val="22"/>
          <w:szCs w:val="22"/>
          <w:lang w:val="en-CA"/>
        </w:rPr>
        <w:t xml:space="preserve"> qyIs46</w:t>
      </w:r>
      <w:r w:rsidRPr="00C372DB">
        <w:rPr>
          <w:rStyle w:val="cf01"/>
          <w:rFonts w:asciiTheme="minorHAnsi" w:hAnsiTheme="minorHAnsi" w:cstheme="minorHAnsi"/>
          <w:sz w:val="22"/>
          <w:szCs w:val="22"/>
          <w:lang w:val="en-CA"/>
        </w:rPr>
        <w:t xml:space="preserve"> on chromosome X is not known.</w:t>
      </w:r>
    </w:p>
    <w:p w14:paraId="68E85D4C" w14:textId="77777777" w:rsidR="00507C29" w:rsidRPr="00E25D79" w:rsidRDefault="00507C29" w:rsidP="00507C29">
      <w:pPr>
        <w:pStyle w:val="Default"/>
        <w:rPr>
          <w:rFonts w:eastAsiaTheme="minorHAnsi"/>
          <w:lang w:val="en-CA" w:eastAsia="en-US"/>
        </w:rPr>
      </w:pPr>
    </w:p>
    <w:p w14:paraId="35501F53" w14:textId="77777777" w:rsidR="00507C29" w:rsidRPr="00C66991" w:rsidRDefault="00507C29" w:rsidP="00507C29">
      <w:pPr>
        <w:rPr>
          <w:b/>
          <w:bCs/>
          <w:lang w:val="en-CA"/>
          <w14:ligatures w14:val="standardContextual"/>
        </w:rPr>
      </w:pPr>
      <w:r w:rsidRPr="00C66991">
        <w:rPr>
          <w:b/>
          <w:bCs/>
          <w:lang w:val="en-CA"/>
          <w14:ligatures w14:val="standardContextual"/>
        </w:rPr>
        <w:t xml:space="preserve">Extended </w:t>
      </w:r>
      <w:r>
        <w:rPr>
          <w:b/>
          <w:bCs/>
          <w:lang w:val="en-CA"/>
          <w14:ligatures w14:val="standardContextual"/>
        </w:rPr>
        <w:t>D</w:t>
      </w:r>
      <w:r w:rsidRPr="00C66991">
        <w:rPr>
          <w:b/>
          <w:bCs/>
          <w:lang w:val="en-CA"/>
          <w14:ligatures w14:val="standardContextual"/>
        </w:rPr>
        <w:t xml:space="preserve">ata </w:t>
      </w:r>
      <w:r>
        <w:rPr>
          <w:b/>
          <w:bCs/>
          <w:lang w:val="en-CA"/>
          <w14:ligatures w14:val="standardContextual"/>
        </w:rPr>
        <w:t>T</w:t>
      </w:r>
      <w:r w:rsidRPr="00C66991">
        <w:rPr>
          <w:b/>
          <w:bCs/>
          <w:lang w:val="en-CA"/>
          <w14:ligatures w14:val="standardContextual"/>
        </w:rPr>
        <w:t>able 2</w:t>
      </w:r>
      <w:r>
        <w:rPr>
          <w:b/>
          <w:bCs/>
          <w:lang w:val="en-CA"/>
          <w14:ligatures w14:val="standardContextual"/>
        </w:rPr>
        <w:t>. Plasmids used.</w:t>
      </w:r>
    </w:p>
    <w:tbl>
      <w:tblPr>
        <w:tblW w:w="9204" w:type="dxa"/>
        <w:tblLayout w:type="fixed"/>
        <w:tblLook w:val="04A0" w:firstRow="1" w:lastRow="0" w:firstColumn="1" w:lastColumn="0" w:noHBand="0" w:noVBand="1"/>
      </w:tblPr>
      <w:tblGrid>
        <w:gridCol w:w="1124"/>
        <w:gridCol w:w="2835"/>
        <w:gridCol w:w="3969"/>
        <w:gridCol w:w="1276"/>
      </w:tblGrid>
      <w:tr w:rsidR="00507C29" w:rsidRPr="00C66991" w14:paraId="76F72668" w14:textId="77777777" w:rsidTr="006D737B">
        <w:trPr>
          <w:trHeight w:val="315"/>
        </w:trPr>
        <w:tc>
          <w:tcPr>
            <w:tcW w:w="1124" w:type="dxa"/>
            <w:tcBorders>
              <w:top w:val="single" w:sz="8" w:space="0" w:color="auto"/>
              <w:left w:val="single" w:sz="8" w:space="0" w:color="auto"/>
              <w:bottom w:val="single" w:sz="8" w:space="0" w:color="auto"/>
              <w:right w:val="nil"/>
            </w:tcBorders>
            <w:shd w:val="clear" w:color="auto" w:fill="auto"/>
            <w:noWrap/>
            <w:vAlign w:val="center"/>
            <w:hideMark/>
          </w:tcPr>
          <w:p w14:paraId="5DCE9083" w14:textId="77777777" w:rsidR="00507C29" w:rsidRPr="00C66991" w:rsidRDefault="00507C29" w:rsidP="006D737B">
            <w:pPr>
              <w:jc w:val="center"/>
              <w:rPr>
                <w:rFonts w:ascii="Calibri" w:hAnsi="Calibri" w:cs="Calibri"/>
                <w:b/>
                <w:bCs/>
                <w:color w:val="000000"/>
                <w:lang w:val="en-CA" w:eastAsia="en-CA"/>
              </w:rPr>
            </w:pPr>
            <w:r>
              <w:rPr>
                <w:rFonts w:ascii="Calibri" w:hAnsi="Calibri" w:cs="Calibri"/>
                <w:b/>
                <w:bCs/>
                <w:color w:val="000000"/>
                <w:lang w:val="en-CA" w:eastAsia="en-CA"/>
              </w:rPr>
              <w:t>N</w:t>
            </w:r>
            <w:r w:rsidRPr="00C66991">
              <w:rPr>
                <w:rFonts w:ascii="Calibri" w:hAnsi="Calibri" w:cs="Calibri"/>
                <w:b/>
                <w:bCs/>
                <w:color w:val="000000"/>
                <w:lang w:val="en-CA" w:eastAsia="en-CA"/>
              </w:rPr>
              <w:t>ame</w:t>
            </w:r>
          </w:p>
        </w:tc>
        <w:tc>
          <w:tcPr>
            <w:tcW w:w="283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88AD7DE" w14:textId="77777777" w:rsidR="00507C29" w:rsidRPr="00C66991" w:rsidRDefault="00507C29" w:rsidP="006D737B">
            <w:pPr>
              <w:jc w:val="center"/>
              <w:rPr>
                <w:rFonts w:ascii="Calibri" w:hAnsi="Calibri" w:cs="Calibri"/>
                <w:b/>
                <w:bCs/>
                <w:color w:val="000000"/>
                <w:lang w:val="en-CA" w:eastAsia="en-CA"/>
              </w:rPr>
            </w:pPr>
            <w:r w:rsidRPr="00C66991">
              <w:rPr>
                <w:rFonts w:ascii="Calibri" w:hAnsi="Calibri" w:cs="Calibri"/>
                <w:b/>
                <w:bCs/>
                <w:color w:val="000000"/>
                <w:lang w:val="en-CA" w:eastAsia="en-CA"/>
              </w:rPr>
              <w:t>Description</w:t>
            </w:r>
          </w:p>
        </w:tc>
        <w:tc>
          <w:tcPr>
            <w:tcW w:w="3969" w:type="dxa"/>
            <w:tcBorders>
              <w:top w:val="single" w:sz="8" w:space="0" w:color="auto"/>
              <w:left w:val="nil"/>
              <w:bottom w:val="single" w:sz="8" w:space="0" w:color="auto"/>
              <w:right w:val="single" w:sz="8" w:space="0" w:color="auto"/>
            </w:tcBorders>
            <w:shd w:val="clear" w:color="auto" w:fill="auto"/>
            <w:noWrap/>
            <w:vAlign w:val="center"/>
            <w:hideMark/>
          </w:tcPr>
          <w:p w14:paraId="6188372A" w14:textId="77777777" w:rsidR="00507C29" w:rsidRPr="00C66991" w:rsidRDefault="00507C29" w:rsidP="006D737B">
            <w:pPr>
              <w:jc w:val="center"/>
              <w:rPr>
                <w:rFonts w:ascii="Calibri" w:hAnsi="Calibri" w:cs="Calibri"/>
                <w:b/>
                <w:bCs/>
                <w:color w:val="000000"/>
                <w:lang w:val="en-CA" w:eastAsia="en-CA"/>
              </w:rPr>
            </w:pPr>
            <w:r w:rsidRPr="00C66991">
              <w:rPr>
                <w:rFonts w:ascii="Calibri" w:hAnsi="Calibri" w:cs="Calibri"/>
                <w:b/>
                <w:bCs/>
                <w:color w:val="000000"/>
                <w:lang w:val="en-CA" w:eastAsia="en-CA"/>
              </w:rPr>
              <w:t>Primer</w:t>
            </w:r>
            <w:r>
              <w:rPr>
                <w:rFonts w:ascii="Calibri" w:hAnsi="Calibri" w:cs="Calibri"/>
                <w:b/>
                <w:bCs/>
                <w:color w:val="000000"/>
                <w:lang w:val="en-CA" w:eastAsia="en-CA"/>
              </w:rPr>
              <w:t>s</w:t>
            </w:r>
            <w:r w:rsidRPr="00C66991">
              <w:rPr>
                <w:b/>
                <w:bCs/>
                <w:lang w:val="en-CA"/>
                <w14:ligatures w14:val="standardContextual"/>
              </w:rPr>
              <w:t xml:space="preserve"> (5’-&gt;3’)</w:t>
            </w:r>
          </w:p>
        </w:tc>
        <w:tc>
          <w:tcPr>
            <w:tcW w:w="1276" w:type="dxa"/>
            <w:tcBorders>
              <w:top w:val="single" w:sz="8" w:space="0" w:color="auto"/>
              <w:left w:val="nil"/>
              <w:bottom w:val="single" w:sz="8" w:space="0" w:color="auto"/>
              <w:right w:val="single" w:sz="8" w:space="0" w:color="auto"/>
            </w:tcBorders>
            <w:shd w:val="clear" w:color="auto" w:fill="auto"/>
            <w:noWrap/>
            <w:vAlign w:val="center"/>
            <w:hideMark/>
          </w:tcPr>
          <w:p w14:paraId="41B92617" w14:textId="77777777" w:rsidR="00507C29" w:rsidRPr="00C66991" w:rsidRDefault="00507C29" w:rsidP="006D737B">
            <w:pPr>
              <w:jc w:val="center"/>
              <w:rPr>
                <w:rFonts w:ascii="Calibri" w:hAnsi="Calibri" w:cs="Calibri"/>
                <w:b/>
                <w:bCs/>
                <w:color w:val="000000"/>
                <w:lang w:val="en-CA" w:eastAsia="en-CA"/>
              </w:rPr>
            </w:pPr>
            <w:r w:rsidRPr="00C66991">
              <w:rPr>
                <w:rFonts w:ascii="Calibri" w:hAnsi="Calibri" w:cs="Calibri"/>
                <w:b/>
                <w:bCs/>
                <w:color w:val="000000"/>
                <w:lang w:val="en-CA" w:eastAsia="en-CA"/>
              </w:rPr>
              <w:t>Reference</w:t>
            </w:r>
            <w:r>
              <w:rPr>
                <w:rFonts w:ascii="Calibri" w:hAnsi="Calibri" w:cs="Calibri"/>
                <w:b/>
                <w:bCs/>
                <w:color w:val="000000"/>
                <w:lang w:val="en-CA" w:eastAsia="en-CA"/>
              </w:rPr>
              <w:t>s</w:t>
            </w:r>
          </w:p>
        </w:tc>
      </w:tr>
      <w:tr w:rsidR="00507C29" w:rsidRPr="00C66991" w14:paraId="17334F8C" w14:textId="77777777" w:rsidTr="006D737B">
        <w:trPr>
          <w:trHeight w:val="331"/>
        </w:trPr>
        <w:tc>
          <w:tcPr>
            <w:tcW w:w="1124" w:type="dxa"/>
            <w:tcBorders>
              <w:top w:val="nil"/>
              <w:left w:val="single" w:sz="4" w:space="0" w:color="auto"/>
              <w:bottom w:val="single" w:sz="4" w:space="0" w:color="auto"/>
              <w:right w:val="single" w:sz="4" w:space="0" w:color="auto"/>
            </w:tcBorders>
            <w:shd w:val="clear" w:color="auto" w:fill="auto"/>
            <w:vAlign w:val="center"/>
            <w:hideMark/>
          </w:tcPr>
          <w:p w14:paraId="02894CC3"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pCFJ104</w:t>
            </w:r>
          </w:p>
        </w:tc>
        <w:tc>
          <w:tcPr>
            <w:tcW w:w="2835" w:type="dxa"/>
            <w:tcBorders>
              <w:top w:val="nil"/>
              <w:left w:val="nil"/>
              <w:bottom w:val="single" w:sz="4" w:space="0" w:color="auto"/>
              <w:right w:val="single" w:sz="4" w:space="0" w:color="auto"/>
            </w:tcBorders>
            <w:shd w:val="clear" w:color="auto" w:fill="auto"/>
            <w:vAlign w:val="center"/>
            <w:hideMark/>
          </w:tcPr>
          <w:p w14:paraId="68527462"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000000"/>
                <w:lang w:val="en-CA" w:eastAsia="en-CA"/>
              </w:rPr>
              <w:t>Pmyo-</w:t>
            </w:r>
            <w:proofErr w:type="gramStart"/>
            <w:r w:rsidRPr="00C66991">
              <w:rPr>
                <w:rFonts w:ascii="Calibri" w:hAnsi="Calibri" w:cs="Calibri"/>
                <w:i/>
                <w:iCs/>
                <w:color w:val="000000"/>
                <w:lang w:val="en-CA" w:eastAsia="en-CA"/>
              </w:rPr>
              <w:t>3::</w:t>
            </w:r>
            <w:proofErr w:type="spellStart"/>
            <w:proofErr w:type="gramEnd"/>
            <w:r w:rsidRPr="00C66991">
              <w:rPr>
                <w:rFonts w:ascii="Calibri" w:hAnsi="Calibri" w:cs="Calibri"/>
                <w:i/>
                <w:iCs/>
                <w:color w:val="000000"/>
                <w:lang w:val="en-CA" w:eastAsia="en-CA"/>
              </w:rPr>
              <w:t>mCherry</w:t>
            </w:r>
            <w:proofErr w:type="spellEnd"/>
          </w:p>
        </w:tc>
        <w:tc>
          <w:tcPr>
            <w:tcW w:w="3969" w:type="dxa"/>
            <w:tcBorders>
              <w:top w:val="nil"/>
              <w:left w:val="nil"/>
              <w:bottom w:val="single" w:sz="4" w:space="0" w:color="auto"/>
              <w:right w:val="single" w:sz="4" w:space="0" w:color="auto"/>
            </w:tcBorders>
            <w:shd w:val="clear" w:color="auto" w:fill="auto"/>
            <w:noWrap/>
            <w:vAlign w:val="center"/>
            <w:hideMark/>
          </w:tcPr>
          <w:p w14:paraId="3E47BF80" w14:textId="77777777" w:rsidR="00507C29" w:rsidRPr="00D632B9" w:rsidRDefault="00507C29" w:rsidP="006D737B">
            <w:pPr>
              <w:jc w:val="both"/>
              <w:rPr>
                <w:rFonts w:ascii="Calibri" w:hAnsi="Calibri" w:cs="Calibri"/>
                <w:color w:val="000000"/>
                <w:lang w:eastAsia="en-CA"/>
              </w:rPr>
            </w:pPr>
            <w:r w:rsidRPr="00C66991">
              <w:rPr>
                <w:rFonts w:ascii="Calibri" w:hAnsi="Calibri" w:cs="Calibri"/>
                <w:color w:val="000000"/>
                <w:lang w:val="en-CA" w:eastAsia="en-CA"/>
              </w:rPr>
              <w:t> </w:t>
            </w:r>
            <w:r>
              <w:rPr>
                <w:rFonts w:ascii="Calibri" w:hAnsi="Calibri" w:cs="Calibri"/>
                <w:color w:val="000000"/>
                <w:lang w:val="en-CA" w:eastAsia="en-CA"/>
              </w:rPr>
              <w:t>N</w:t>
            </w:r>
            <w:r>
              <w:rPr>
                <w:rFonts w:ascii="Calibri" w:hAnsi="Calibri" w:cs="Calibri"/>
                <w:color w:val="000000"/>
                <w:lang w:eastAsia="en-CA"/>
              </w:rPr>
              <w:t>/A</w:t>
            </w:r>
          </w:p>
        </w:tc>
        <w:tc>
          <w:tcPr>
            <w:tcW w:w="1276" w:type="dxa"/>
            <w:tcBorders>
              <w:top w:val="nil"/>
              <w:left w:val="nil"/>
              <w:bottom w:val="single" w:sz="4" w:space="0" w:color="auto"/>
              <w:right w:val="single" w:sz="4" w:space="0" w:color="auto"/>
            </w:tcBorders>
            <w:shd w:val="clear" w:color="auto" w:fill="auto"/>
            <w:noWrap/>
            <w:vAlign w:val="center"/>
            <w:hideMark/>
          </w:tcPr>
          <w:p w14:paraId="618A718E" w14:textId="264CBF6B" w:rsidR="00507C29" w:rsidRPr="006954AF" w:rsidRDefault="00507C29" w:rsidP="006D737B">
            <w:pPr>
              <w:jc w:val="center"/>
              <w:rPr>
                <w:rFonts w:ascii="Calibri" w:hAnsi="Calibri" w:cs="Calibri"/>
                <w:color w:val="000000"/>
                <w:lang w:val="en-CA" w:eastAsia="en-CA"/>
              </w:rPr>
            </w:pPr>
            <w:r w:rsidRPr="006954AF">
              <w:rPr>
                <w:rFonts w:ascii="Calibri" w:hAnsi="Calibri" w:cs="Calibri"/>
                <w:color w:val="000000"/>
                <w:lang w:val="en-CA" w:eastAsia="en-CA"/>
              </w:rPr>
              <w:t> </w:t>
            </w:r>
            <w:r w:rsidRPr="006954AF">
              <w:rPr>
                <w:rFonts w:ascii="Calibri" w:hAnsi="Calibri" w:cs="Calibri"/>
                <w:color w:val="000000"/>
                <w:lang w:val="en-CA" w:eastAsia="en-CA"/>
              </w:rPr>
              <w:fldChar w:fldCharType="begin">
                <w:fldData xml:space="preserve">PEVuZE5vdGU+PENpdGU+PEF1dGhvcj5Gcm9ramFlci1KZW5zZW48L0F1dGhvcj48WWVhcj4yMDA4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EzNzUtODM8L3BhZ2VzPjx2b2x1bWU+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=
</w:fldData>
              </w:fldChar>
            </w:r>
            <w:r w:rsidRPr="006954AF">
              <w:rPr>
                <w:rFonts w:ascii="Calibri" w:hAnsi="Calibri" w:cs="Calibri"/>
                <w:color w:val="000000"/>
                <w:lang w:val="en-CA" w:eastAsia="en-CA"/>
              </w:rPr>
              <w:instrText xml:space="preserve"> ADDIN EN.CITE </w:instrText>
            </w:r>
            <w:r w:rsidRPr="006954AF">
              <w:rPr>
                <w:rFonts w:ascii="Calibri" w:hAnsi="Calibri" w:cs="Calibri"/>
                <w:color w:val="000000"/>
                <w:lang w:val="en-CA" w:eastAsia="en-CA"/>
              </w:rPr>
              <w:fldChar w:fldCharType="begin">
                <w:fldData xml:space="preserve">PEVuZE5vdGU+PENpdGU+PEF1dGhvcj5Gcm9ramFlci1KZW5zZW48L0F1dGhvcj48WWVhcj4yMDA4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EzNzUtODM8L3BhZ2VzPjx2b2x1bWU+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=
</w:fldData>
              </w:fldChar>
            </w:r>
            <w:r w:rsidRPr="006954AF">
              <w:rPr>
                <w:rFonts w:ascii="Calibri" w:hAnsi="Calibri" w:cs="Calibri"/>
                <w:color w:val="000000"/>
                <w:lang w:val="en-CA" w:eastAsia="en-CA"/>
              </w:rPr>
              <w:instrText xml:space="preserve"> ADDIN EN.CITE.DATA </w:instrText>
            </w:r>
            <w:r w:rsidRPr="006954AF">
              <w:rPr>
                <w:rFonts w:ascii="Calibri" w:hAnsi="Calibri" w:cs="Calibri"/>
                <w:color w:val="000000"/>
                <w:lang w:val="en-CA" w:eastAsia="en-CA"/>
              </w:rPr>
            </w:r>
            <w:r w:rsidRPr="006954AF">
              <w:rPr>
                <w:rFonts w:ascii="Calibri" w:hAnsi="Calibri" w:cs="Calibri"/>
                <w:color w:val="000000"/>
                <w:lang w:val="en-CA" w:eastAsia="en-CA"/>
              </w:rPr>
              <w:fldChar w:fldCharType="end"/>
            </w:r>
            <w:r w:rsidRPr="006954AF">
              <w:rPr>
                <w:rFonts w:ascii="Calibri" w:hAnsi="Calibri" w:cs="Calibri"/>
                <w:color w:val="000000"/>
                <w:lang w:val="en-CA" w:eastAsia="en-CA"/>
              </w:rPr>
            </w:r>
            <w:r w:rsidRPr="006954AF">
              <w:rPr>
                <w:rFonts w:ascii="Calibri" w:hAnsi="Calibri" w:cs="Calibri"/>
                <w:color w:val="000000"/>
                <w:lang w:val="en-CA" w:eastAsia="en-CA"/>
              </w:rPr>
              <w:fldChar w:fldCharType="separate"/>
            </w:r>
            <w:r w:rsidRPr="006954AF">
              <w:rPr>
                <w:rFonts w:ascii="Calibri" w:hAnsi="Calibri" w:cs="Calibri"/>
                <w:noProof/>
                <w:color w:val="000000"/>
                <w:lang w:val="en-CA" w:eastAsia="en-CA"/>
              </w:rPr>
              <w:t>9</w:t>
            </w:r>
            <w:r w:rsidRPr="006954AF">
              <w:rPr>
                <w:rFonts w:ascii="Calibri" w:hAnsi="Calibri" w:cs="Calibri"/>
                <w:color w:val="000000"/>
                <w:lang w:val="en-CA" w:eastAsia="en-CA"/>
              </w:rPr>
              <w:fldChar w:fldCharType="end"/>
            </w:r>
          </w:p>
        </w:tc>
      </w:tr>
      <w:tr w:rsidR="00507C29" w:rsidRPr="00C66991" w14:paraId="297B8EF3" w14:textId="77777777" w:rsidTr="006D737B">
        <w:trPr>
          <w:trHeight w:val="1134"/>
        </w:trPr>
        <w:tc>
          <w:tcPr>
            <w:tcW w:w="1124" w:type="dxa"/>
            <w:tcBorders>
              <w:top w:val="nil"/>
              <w:left w:val="single" w:sz="4" w:space="0" w:color="auto"/>
              <w:bottom w:val="single" w:sz="4" w:space="0" w:color="auto"/>
              <w:right w:val="single" w:sz="4" w:space="0" w:color="auto"/>
            </w:tcBorders>
            <w:shd w:val="clear" w:color="auto" w:fill="auto"/>
            <w:vAlign w:val="center"/>
          </w:tcPr>
          <w:p w14:paraId="267F641C" w14:textId="77777777" w:rsidR="00507C29" w:rsidRPr="00C66991" w:rsidRDefault="00507C29" w:rsidP="006D737B">
            <w:pPr>
              <w:jc w:val="center"/>
              <w:rPr>
                <w:rFonts w:ascii="Calibri" w:hAnsi="Calibri" w:cs="Calibri"/>
                <w:color w:val="000000"/>
                <w:lang w:val="en-CA" w:eastAsia="en-CA"/>
              </w:rPr>
            </w:pPr>
            <w:proofErr w:type="spellStart"/>
            <w:r w:rsidRPr="00C66991">
              <w:rPr>
                <w:rFonts w:ascii="Calibri" w:hAnsi="Calibri" w:cs="Calibri"/>
                <w:color w:val="000000"/>
                <w:lang w:val="en-CA" w:eastAsia="en-CA"/>
              </w:rPr>
              <w:t>pKSII</w:t>
            </w:r>
            <w:proofErr w:type="spellEnd"/>
          </w:p>
        </w:tc>
        <w:tc>
          <w:tcPr>
            <w:tcW w:w="2835" w:type="dxa"/>
            <w:tcBorders>
              <w:top w:val="nil"/>
              <w:left w:val="nil"/>
              <w:bottom w:val="single" w:sz="4" w:space="0" w:color="auto"/>
              <w:right w:val="single" w:sz="4" w:space="0" w:color="auto"/>
            </w:tcBorders>
            <w:shd w:val="clear" w:color="auto" w:fill="auto"/>
            <w:vAlign w:val="center"/>
          </w:tcPr>
          <w:p w14:paraId="00304D22" w14:textId="77777777" w:rsidR="00507C29" w:rsidRPr="00C66991" w:rsidRDefault="00507C29" w:rsidP="006D737B">
            <w:pPr>
              <w:rPr>
                <w:rFonts w:ascii="Calibri" w:hAnsi="Calibri" w:cs="Calibri"/>
                <w:i/>
                <w:iCs/>
                <w:color w:val="000000"/>
                <w:lang w:val="en-CA" w:eastAsia="en-CA"/>
              </w:rPr>
            </w:pPr>
            <w:r>
              <w:rPr>
                <w:rFonts w:ascii="Calibri" w:hAnsi="Calibri" w:cs="Calibri"/>
                <w:color w:val="000000"/>
                <w:lang w:val="en-CA" w:eastAsia="en-CA"/>
              </w:rPr>
              <w:t>Empty vector</w:t>
            </w:r>
          </w:p>
        </w:tc>
        <w:tc>
          <w:tcPr>
            <w:tcW w:w="3969" w:type="dxa"/>
            <w:tcBorders>
              <w:top w:val="nil"/>
              <w:left w:val="nil"/>
              <w:bottom w:val="single" w:sz="4" w:space="0" w:color="auto"/>
              <w:right w:val="single" w:sz="4" w:space="0" w:color="auto"/>
            </w:tcBorders>
            <w:shd w:val="clear" w:color="auto" w:fill="auto"/>
            <w:noWrap/>
            <w:vAlign w:val="center"/>
          </w:tcPr>
          <w:p w14:paraId="580BC55A" w14:textId="77777777" w:rsidR="00507C29" w:rsidRPr="00C66991"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 </w:t>
            </w:r>
            <w:r>
              <w:rPr>
                <w:rFonts w:ascii="Calibri" w:hAnsi="Calibri" w:cs="Calibri"/>
                <w:color w:val="000000"/>
                <w:lang w:val="en-CA" w:eastAsia="en-CA"/>
              </w:rPr>
              <w:t>N</w:t>
            </w:r>
            <w:r>
              <w:rPr>
                <w:rFonts w:ascii="Calibri" w:hAnsi="Calibri" w:cs="Calibri"/>
                <w:color w:val="000000"/>
                <w:lang w:eastAsia="en-CA"/>
              </w:rPr>
              <w:t>/A</w:t>
            </w:r>
          </w:p>
        </w:tc>
        <w:tc>
          <w:tcPr>
            <w:tcW w:w="1276" w:type="dxa"/>
            <w:tcBorders>
              <w:top w:val="nil"/>
              <w:left w:val="nil"/>
              <w:bottom w:val="single" w:sz="4" w:space="0" w:color="auto"/>
              <w:right w:val="single" w:sz="4" w:space="0" w:color="auto"/>
            </w:tcBorders>
            <w:shd w:val="clear" w:color="auto" w:fill="auto"/>
            <w:noWrap/>
            <w:vAlign w:val="center"/>
          </w:tcPr>
          <w:p w14:paraId="569EE9C8" w14:textId="77777777" w:rsidR="00507C29" w:rsidRPr="006954AF" w:rsidRDefault="00507C29" w:rsidP="006D737B">
            <w:pPr>
              <w:jc w:val="center"/>
              <w:rPr>
                <w:rFonts w:ascii="Calibri" w:hAnsi="Calibri" w:cs="Calibri"/>
                <w:color w:val="000000"/>
                <w:lang w:val="en-CA" w:eastAsia="en-CA"/>
              </w:rPr>
            </w:pPr>
            <w:r w:rsidRPr="006954AF">
              <w:rPr>
                <w:rFonts w:ascii="Calibri" w:hAnsi="Calibri" w:cs="Calibri"/>
                <w:color w:val="000000"/>
                <w:lang w:val="en-CA" w:eastAsia="en-CA"/>
              </w:rPr>
              <w:t>N</w:t>
            </w:r>
            <w:r w:rsidRPr="006954AF">
              <w:rPr>
                <w:rFonts w:ascii="Calibri" w:hAnsi="Calibri" w:cs="Calibri"/>
                <w:color w:val="000000"/>
                <w:lang w:eastAsia="en-CA"/>
              </w:rPr>
              <w:t>/A</w:t>
            </w:r>
            <w:r w:rsidRPr="006954AF">
              <w:rPr>
                <w:rFonts w:ascii="Calibri" w:hAnsi="Calibri" w:cs="Calibri"/>
                <w:color w:val="000000"/>
                <w:lang w:val="en-CA" w:eastAsia="en-CA"/>
              </w:rPr>
              <w:t> </w:t>
            </w:r>
          </w:p>
        </w:tc>
      </w:tr>
      <w:tr w:rsidR="00507C29" w:rsidRPr="00C66991" w14:paraId="4F52D3FE" w14:textId="77777777" w:rsidTr="006D737B">
        <w:trPr>
          <w:trHeight w:val="300"/>
        </w:trPr>
        <w:tc>
          <w:tcPr>
            <w:tcW w:w="1124" w:type="dxa"/>
            <w:tcBorders>
              <w:top w:val="nil"/>
              <w:left w:val="single" w:sz="4" w:space="0" w:color="auto"/>
              <w:bottom w:val="single" w:sz="4" w:space="0" w:color="auto"/>
              <w:right w:val="single" w:sz="4" w:space="0" w:color="auto"/>
            </w:tcBorders>
            <w:shd w:val="clear" w:color="auto" w:fill="auto"/>
            <w:noWrap/>
            <w:vAlign w:val="center"/>
            <w:hideMark/>
          </w:tcPr>
          <w:p w14:paraId="0427CC55"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pPOM18</w:t>
            </w:r>
          </w:p>
        </w:tc>
        <w:tc>
          <w:tcPr>
            <w:tcW w:w="2835" w:type="dxa"/>
            <w:tcBorders>
              <w:top w:val="nil"/>
              <w:left w:val="nil"/>
              <w:bottom w:val="single" w:sz="4" w:space="0" w:color="auto"/>
              <w:right w:val="single" w:sz="4" w:space="0" w:color="auto"/>
            </w:tcBorders>
            <w:shd w:val="clear" w:color="auto" w:fill="auto"/>
            <w:noWrap/>
            <w:vAlign w:val="center"/>
            <w:hideMark/>
          </w:tcPr>
          <w:p w14:paraId="05D69A5F" w14:textId="77777777" w:rsidR="00507C29" w:rsidRPr="00C66991" w:rsidRDefault="00507C29" w:rsidP="006D737B">
            <w:pPr>
              <w:rPr>
                <w:rFonts w:ascii="Calibri" w:hAnsi="Calibri" w:cs="Calibri"/>
                <w:color w:val="000000"/>
                <w:lang w:val="en-CA" w:eastAsia="en-CA"/>
              </w:rPr>
            </w:pPr>
            <w:r w:rsidRPr="00C66991">
              <w:rPr>
                <w:rFonts w:ascii="Calibri" w:hAnsi="Calibri" w:cs="Calibri"/>
                <w:color w:val="000000"/>
                <w:lang w:val="en-CA" w:eastAsia="en-CA"/>
              </w:rPr>
              <w:t>pDD162</w:t>
            </w:r>
            <w:r>
              <w:rPr>
                <w:rFonts w:ascii="Calibri" w:hAnsi="Calibri" w:cs="Calibri"/>
                <w:color w:val="000000"/>
                <w:lang w:val="en-CA" w:eastAsia="en-CA"/>
              </w:rPr>
              <w:t xml:space="preserve"> +</w:t>
            </w:r>
            <w:r w:rsidRPr="00C66991">
              <w:rPr>
                <w:rFonts w:ascii="Calibri" w:hAnsi="Calibri" w:cs="Calibri"/>
                <w:color w:val="000000"/>
                <w:lang w:val="en-CA" w:eastAsia="en-CA"/>
              </w:rPr>
              <w:t xml:space="preserve"> sgRNA1 for making </w:t>
            </w:r>
            <w:r w:rsidRPr="00C66991">
              <w:rPr>
                <w:rFonts w:ascii="Calibri" w:hAnsi="Calibri" w:cs="Calibri"/>
                <w:i/>
                <w:iCs/>
                <w:color w:val="000000"/>
                <w:lang w:val="en-CA" w:eastAsia="en-CA"/>
              </w:rPr>
              <w:t>mig-6</w:t>
            </w:r>
            <w:proofErr w:type="gramStart"/>
            <w:r w:rsidRPr="00C66991">
              <w:rPr>
                <w:rFonts w:ascii="Calibri" w:hAnsi="Calibri" w:cs="Calibri"/>
                <w:i/>
                <w:iCs/>
                <w:color w:val="000000"/>
                <w:lang w:val="en-CA" w:eastAsia="en-CA"/>
              </w:rPr>
              <w:t>L::</w:t>
            </w:r>
            <w:proofErr w:type="spellStart"/>
            <w:proofErr w:type="gramEnd"/>
            <w:r w:rsidRPr="00C66991">
              <w:rPr>
                <w:rFonts w:ascii="Calibri" w:hAnsi="Calibri" w:cs="Calibri"/>
                <w:i/>
                <w:iCs/>
                <w:color w:val="000000"/>
                <w:lang w:val="en-CA" w:eastAsia="en-CA"/>
              </w:rPr>
              <w:t>mNG</w:t>
            </w:r>
            <w:proofErr w:type="spellEnd"/>
            <w:r w:rsidRPr="00C66991">
              <w:rPr>
                <w:rFonts w:ascii="Calibri" w:hAnsi="Calibri" w:cs="Calibri"/>
                <w:i/>
                <w:iCs/>
                <w:color w:val="000000"/>
                <w:lang w:val="en-CA" w:eastAsia="en-CA"/>
              </w:rPr>
              <w:t>::5XFLAG</w:t>
            </w:r>
          </w:p>
        </w:tc>
        <w:tc>
          <w:tcPr>
            <w:tcW w:w="3969" w:type="dxa"/>
            <w:tcBorders>
              <w:top w:val="nil"/>
              <w:left w:val="nil"/>
              <w:bottom w:val="single" w:sz="4" w:space="0" w:color="auto"/>
              <w:right w:val="single" w:sz="4" w:space="0" w:color="auto"/>
            </w:tcBorders>
            <w:shd w:val="clear" w:color="auto" w:fill="auto"/>
            <w:noWrap/>
            <w:vAlign w:val="center"/>
            <w:hideMark/>
          </w:tcPr>
          <w:p w14:paraId="14ECD88D" w14:textId="77777777" w:rsidR="00507C29"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AAATTTAAAATTATGAACCCGTTTTAGAGCTAGAAATAGCAAGT</w:t>
            </w:r>
          </w:p>
          <w:p w14:paraId="5D3C48E0" w14:textId="77777777" w:rsidR="00507C29" w:rsidRPr="00C66991"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CAAGACATCTCGCAATAGG </w:t>
            </w:r>
          </w:p>
        </w:tc>
        <w:tc>
          <w:tcPr>
            <w:tcW w:w="1276" w:type="dxa"/>
            <w:tcBorders>
              <w:top w:val="nil"/>
              <w:left w:val="nil"/>
              <w:bottom w:val="single" w:sz="4" w:space="0" w:color="auto"/>
              <w:right w:val="single" w:sz="4" w:space="0" w:color="auto"/>
            </w:tcBorders>
            <w:shd w:val="clear" w:color="auto" w:fill="auto"/>
            <w:noWrap/>
            <w:vAlign w:val="center"/>
            <w:hideMark/>
          </w:tcPr>
          <w:p w14:paraId="6CC4A74B" w14:textId="77777777" w:rsidR="00507C29" w:rsidRPr="006954AF" w:rsidRDefault="00507C29" w:rsidP="006D737B">
            <w:pPr>
              <w:jc w:val="cente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006AD425" w14:textId="77777777" w:rsidTr="006D737B">
        <w:trPr>
          <w:trHeight w:val="1187"/>
        </w:trPr>
        <w:tc>
          <w:tcPr>
            <w:tcW w:w="1124" w:type="dxa"/>
            <w:tcBorders>
              <w:top w:val="nil"/>
              <w:left w:val="single" w:sz="4" w:space="0" w:color="auto"/>
              <w:bottom w:val="single" w:sz="4" w:space="0" w:color="auto"/>
              <w:right w:val="single" w:sz="4" w:space="0" w:color="auto"/>
            </w:tcBorders>
            <w:shd w:val="clear" w:color="auto" w:fill="auto"/>
            <w:vAlign w:val="center"/>
            <w:hideMark/>
          </w:tcPr>
          <w:p w14:paraId="379B98E8"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pPOM19</w:t>
            </w:r>
          </w:p>
        </w:tc>
        <w:tc>
          <w:tcPr>
            <w:tcW w:w="2835" w:type="dxa"/>
            <w:tcBorders>
              <w:top w:val="nil"/>
              <w:left w:val="nil"/>
              <w:bottom w:val="single" w:sz="4" w:space="0" w:color="auto"/>
              <w:right w:val="single" w:sz="4" w:space="0" w:color="auto"/>
            </w:tcBorders>
            <w:shd w:val="clear" w:color="auto" w:fill="auto"/>
            <w:vAlign w:val="center"/>
            <w:hideMark/>
          </w:tcPr>
          <w:p w14:paraId="6745C9C1" w14:textId="77777777" w:rsidR="00507C29" w:rsidRPr="00C66991" w:rsidRDefault="00507C29" w:rsidP="006D737B">
            <w:pPr>
              <w:rPr>
                <w:rFonts w:ascii="Calibri" w:hAnsi="Calibri" w:cs="Calibri"/>
                <w:color w:val="000000"/>
                <w:lang w:val="en-CA" w:eastAsia="en-CA"/>
              </w:rPr>
            </w:pPr>
            <w:r w:rsidRPr="00C66991">
              <w:rPr>
                <w:rFonts w:ascii="Calibri" w:hAnsi="Calibri" w:cs="Calibri"/>
                <w:color w:val="000000"/>
                <w:lang w:val="en-CA" w:eastAsia="en-CA"/>
              </w:rPr>
              <w:t>pDD162</w:t>
            </w:r>
            <w:r>
              <w:rPr>
                <w:rFonts w:ascii="Calibri" w:hAnsi="Calibri" w:cs="Calibri"/>
                <w:color w:val="000000"/>
                <w:lang w:val="en-CA" w:eastAsia="en-CA"/>
              </w:rPr>
              <w:t xml:space="preserve"> +</w:t>
            </w:r>
            <w:r w:rsidRPr="00C66991">
              <w:rPr>
                <w:rFonts w:ascii="Calibri" w:hAnsi="Calibri" w:cs="Calibri"/>
                <w:color w:val="000000"/>
                <w:lang w:val="en-CA" w:eastAsia="en-CA"/>
              </w:rPr>
              <w:t xml:space="preserve"> sgRNA</w:t>
            </w:r>
            <w:r>
              <w:rPr>
                <w:rFonts w:ascii="Calibri" w:hAnsi="Calibri" w:cs="Calibri"/>
                <w:color w:val="000000"/>
                <w:lang w:val="en-CA" w:eastAsia="en-CA"/>
              </w:rPr>
              <w:t>2</w:t>
            </w:r>
            <w:r w:rsidRPr="00C66991">
              <w:rPr>
                <w:rFonts w:ascii="Calibri" w:hAnsi="Calibri" w:cs="Calibri"/>
                <w:color w:val="000000"/>
                <w:lang w:val="en-CA" w:eastAsia="en-CA"/>
              </w:rPr>
              <w:t xml:space="preserve"> for making </w:t>
            </w:r>
            <w:r w:rsidRPr="00C66991">
              <w:rPr>
                <w:rFonts w:ascii="Calibri" w:hAnsi="Calibri" w:cs="Calibri"/>
                <w:i/>
                <w:iCs/>
                <w:color w:val="000000"/>
                <w:lang w:val="en-CA" w:eastAsia="en-CA"/>
              </w:rPr>
              <w:t>mig-6</w:t>
            </w:r>
            <w:proofErr w:type="gramStart"/>
            <w:r w:rsidRPr="00C66991">
              <w:rPr>
                <w:rFonts w:ascii="Calibri" w:hAnsi="Calibri" w:cs="Calibri"/>
                <w:i/>
                <w:iCs/>
                <w:color w:val="000000"/>
                <w:lang w:val="en-CA" w:eastAsia="en-CA"/>
              </w:rPr>
              <w:t>L::</w:t>
            </w:r>
            <w:proofErr w:type="spellStart"/>
            <w:proofErr w:type="gramEnd"/>
            <w:r w:rsidRPr="00C66991">
              <w:rPr>
                <w:rFonts w:ascii="Calibri" w:hAnsi="Calibri" w:cs="Calibri"/>
                <w:i/>
                <w:iCs/>
                <w:color w:val="000000"/>
                <w:lang w:val="en-CA" w:eastAsia="en-CA"/>
              </w:rPr>
              <w:t>mNG</w:t>
            </w:r>
            <w:proofErr w:type="spellEnd"/>
            <w:r w:rsidRPr="00C66991">
              <w:rPr>
                <w:rFonts w:ascii="Calibri" w:hAnsi="Calibri" w:cs="Calibri"/>
                <w:i/>
                <w:iCs/>
                <w:color w:val="000000"/>
                <w:lang w:val="en-CA" w:eastAsia="en-CA"/>
              </w:rPr>
              <w:t>::5XFLAG</w:t>
            </w:r>
          </w:p>
        </w:tc>
        <w:tc>
          <w:tcPr>
            <w:tcW w:w="3969" w:type="dxa"/>
            <w:tcBorders>
              <w:top w:val="nil"/>
              <w:left w:val="nil"/>
              <w:bottom w:val="single" w:sz="4" w:space="0" w:color="auto"/>
              <w:right w:val="single" w:sz="4" w:space="0" w:color="auto"/>
            </w:tcBorders>
            <w:shd w:val="clear" w:color="auto" w:fill="auto"/>
            <w:vAlign w:val="center"/>
            <w:hideMark/>
          </w:tcPr>
          <w:p w14:paraId="7B59EA45" w14:textId="77777777" w:rsidR="00507C29"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ATAATTTTAAATTTTAAGTTGTTTTAGAGCTAGAAATAGCAAGT</w:t>
            </w:r>
          </w:p>
          <w:p w14:paraId="437D4E41" w14:textId="77777777" w:rsidR="00507C29" w:rsidRPr="00C66991"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CAAGACATCTCGCAATAGG</w:t>
            </w:r>
          </w:p>
        </w:tc>
        <w:tc>
          <w:tcPr>
            <w:tcW w:w="1276" w:type="dxa"/>
            <w:tcBorders>
              <w:top w:val="nil"/>
              <w:left w:val="nil"/>
              <w:bottom w:val="single" w:sz="4" w:space="0" w:color="auto"/>
              <w:right w:val="single" w:sz="4" w:space="0" w:color="auto"/>
            </w:tcBorders>
            <w:shd w:val="clear" w:color="auto" w:fill="auto"/>
            <w:noWrap/>
            <w:vAlign w:val="center"/>
            <w:hideMark/>
          </w:tcPr>
          <w:p w14:paraId="392FF0C0" w14:textId="77777777" w:rsidR="00507C29" w:rsidRPr="006954AF" w:rsidRDefault="00507C29" w:rsidP="006D737B">
            <w:pPr>
              <w:jc w:val="center"/>
              <w:rPr>
                <w:rFonts w:ascii="Calibri" w:hAnsi="Calibri" w:cs="Calibri"/>
                <w:color w:val="000000"/>
                <w:lang w:val="en-CA" w:eastAsia="en-CA"/>
              </w:rPr>
            </w:pPr>
            <w:r w:rsidRPr="006954AF">
              <w:rPr>
                <w:rFonts w:ascii="Calibri" w:hAnsi="Calibri" w:cs="Calibri"/>
                <w:color w:val="000000"/>
                <w:lang w:val="en-CA" w:eastAsia="en-CA"/>
              </w:rPr>
              <w:t>This paper</w:t>
            </w:r>
          </w:p>
          <w:p w14:paraId="7F33C71E" w14:textId="57C9C602" w:rsidR="00507C29" w:rsidRPr="006954AF" w:rsidRDefault="00507C29" w:rsidP="006D737B">
            <w:pPr>
              <w:jc w:val="center"/>
              <w:rPr>
                <w:rFonts w:ascii="Calibri" w:hAnsi="Calibri" w:cs="Calibri"/>
                <w:color w:val="000000"/>
                <w:lang w:val="en-CA" w:eastAsia="en-CA"/>
              </w:rPr>
            </w:pPr>
            <w:r w:rsidRPr="006954AF">
              <w:rPr>
                <w:rFonts w:ascii="Calibri" w:hAnsi="Calibri" w:cs="Calibri"/>
                <w:color w:val="000000"/>
                <w:lang w:val="en-CA" w:eastAsia="en-CA"/>
              </w:rPr>
              <w:t>pDD162 (Ref.</w:t>
            </w:r>
            <w:r w:rsidRPr="006954AF">
              <w:rPr>
                <w:rFonts w:ascii="Calibri" w:hAnsi="Calibri" w:cs="Calibri"/>
                <w:color w:val="000000"/>
                <w:lang w:val="en-CA" w:eastAsia="en-CA"/>
              </w:rPr>
              <w:fldChar w:fldCharType="begin">
                <w:fldData xml:space="preserve">PEVuZE5vdGU+PENpdGU+PEF1dGhvcj5EaWNraW5zb248L0F1dGhvcj48WWVhcj4yMDEzPC9ZZWFy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</w:fldData>
              </w:fldChar>
            </w:r>
            <w:r w:rsidRPr="006954AF">
              <w:rPr>
                <w:rFonts w:ascii="Calibri" w:hAnsi="Calibri" w:cs="Calibri"/>
                <w:color w:val="000000"/>
                <w:lang w:val="en-CA" w:eastAsia="en-CA"/>
              </w:rPr>
              <w:instrText xml:space="preserve"> ADDIN EN.CITE </w:instrText>
            </w:r>
            <w:r w:rsidRPr="006954AF">
              <w:rPr>
                <w:rFonts w:ascii="Calibri" w:hAnsi="Calibri" w:cs="Calibri"/>
                <w:color w:val="000000"/>
                <w:lang w:val="en-CA" w:eastAsia="en-CA"/>
              </w:rPr>
              <w:fldChar w:fldCharType="begin">
                <w:fldData xml:space="preserve">PEVuZE5vdGU+PENpdGU+PEF1dGhvcj5EaWNraW5zb248L0F1dGhvcj48WWVhcj4yMDEzPC9ZZWFy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</w:fldData>
              </w:fldChar>
            </w:r>
            <w:r w:rsidRPr="006954AF">
              <w:rPr>
                <w:rFonts w:ascii="Calibri" w:hAnsi="Calibri" w:cs="Calibri"/>
                <w:color w:val="000000"/>
                <w:lang w:val="en-CA" w:eastAsia="en-CA"/>
              </w:rPr>
              <w:instrText xml:space="preserve"> ADDIN EN.CITE.DATA </w:instrText>
            </w:r>
            <w:r w:rsidRPr="006954AF">
              <w:rPr>
                <w:rFonts w:ascii="Calibri" w:hAnsi="Calibri" w:cs="Calibri"/>
                <w:color w:val="000000"/>
                <w:lang w:val="en-CA" w:eastAsia="en-CA"/>
              </w:rPr>
            </w:r>
            <w:r w:rsidRPr="006954AF">
              <w:rPr>
                <w:rFonts w:ascii="Calibri" w:hAnsi="Calibri" w:cs="Calibri"/>
                <w:color w:val="000000"/>
                <w:lang w:val="en-CA" w:eastAsia="en-CA"/>
              </w:rPr>
              <w:fldChar w:fldCharType="end"/>
            </w:r>
            <w:r w:rsidRPr="006954AF">
              <w:rPr>
                <w:rFonts w:ascii="Calibri" w:hAnsi="Calibri" w:cs="Calibri"/>
                <w:color w:val="000000"/>
                <w:lang w:val="en-CA" w:eastAsia="en-CA"/>
              </w:rPr>
            </w:r>
            <w:r w:rsidRPr="006954AF">
              <w:rPr>
                <w:rFonts w:ascii="Calibri" w:hAnsi="Calibri" w:cs="Calibri"/>
                <w:color w:val="000000"/>
                <w:lang w:val="en-CA" w:eastAsia="en-CA"/>
              </w:rPr>
              <w:fldChar w:fldCharType="separate"/>
            </w:r>
            <w:r w:rsidRPr="006954AF">
              <w:rPr>
                <w:rFonts w:ascii="Calibri" w:hAnsi="Calibri" w:cs="Calibri"/>
                <w:noProof/>
                <w:color w:val="000000"/>
                <w:lang w:val="en-CA" w:eastAsia="en-CA"/>
              </w:rPr>
              <w:t>10</w:t>
            </w:r>
            <w:r w:rsidRPr="006954AF">
              <w:rPr>
                <w:rFonts w:ascii="Calibri" w:hAnsi="Calibri" w:cs="Calibri"/>
                <w:color w:val="000000"/>
                <w:lang w:val="en-CA" w:eastAsia="en-CA"/>
              </w:rPr>
              <w:fldChar w:fldCharType="end"/>
            </w:r>
            <w:r w:rsidRPr="006954AF">
              <w:rPr>
                <w:rFonts w:ascii="Calibri" w:hAnsi="Calibri" w:cs="Calibri"/>
                <w:color w:val="000000"/>
                <w:lang w:val="en-CA" w:eastAsia="en-CA"/>
              </w:rPr>
              <w:t>)</w:t>
            </w:r>
          </w:p>
        </w:tc>
      </w:tr>
      <w:tr w:rsidR="00507C29" w:rsidRPr="00C66991" w14:paraId="681EBAA5" w14:textId="77777777" w:rsidTr="006D737B">
        <w:trPr>
          <w:trHeight w:val="1098"/>
        </w:trPr>
        <w:tc>
          <w:tcPr>
            <w:tcW w:w="1124" w:type="dxa"/>
            <w:tcBorders>
              <w:top w:val="nil"/>
              <w:left w:val="single" w:sz="4" w:space="0" w:color="auto"/>
              <w:bottom w:val="single" w:sz="4" w:space="0" w:color="auto"/>
              <w:right w:val="single" w:sz="4" w:space="0" w:color="auto"/>
            </w:tcBorders>
            <w:shd w:val="clear" w:color="auto" w:fill="auto"/>
            <w:vAlign w:val="center"/>
            <w:hideMark/>
          </w:tcPr>
          <w:p w14:paraId="1D5947DD"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pPOM20</w:t>
            </w:r>
          </w:p>
        </w:tc>
        <w:tc>
          <w:tcPr>
            <w:tcW w:w="2835" w:type="dxa"/>
            <w:tcBorders>
              <w:top w:val="nil"/>
              <w:left w:val="nil"/>
              <w:bottom w:val="single" w:sz="4" w:space="0" w:color="auto"/>
              <w:right w:val="single" w:sz="4" w:space="0" w:color="auto"/>
            </w:tcBorders>
            <w:shd w:val="clear" w:color="auto" w:fill="auto"/>
            <w:vAlign w:val="center"/>
            <w:hideMark/>
          </w:tcPr>
          <w:p w14:paraId="0526BA83"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color w:val="000000"/>
                <w:lang w:val="en-CA" w:eastAsia="en-CA"/>
              </w:rPr>
              <w:t>pDD268</w:t>
            </w:r>
            <w:r>
              <w:rPr>
                <w:rFonts w:ascii="Calibri" w:hAnsi="Calibri" w:cs="Calibri"/>
                <w:color w:val="000000"/>
                <w:lang w:val="en-CA" w:eastAsia="en-CA"/>
              </w:rPr>
              <w:t xml:space="preserve"> + </w:t>
            </w:r>
            <w:r w:rsidRPr="00C66991">
              <w:rPr>
                <w:rFonts w:ascii="Calibri" w:hAnsi="Calibri" w:cs="Calibri"/>
                <w:i/>
                <w:iCs/>
                <w:color w:val="000000"/>
                <w:lang w:val="en-CA" w:eastAsia="en-CA"/>
              </w:rPr>
              <w:t>mig-6</w:t>
            </w:r>
            <w:proofErr w:type="gramStart"/>
            <w:r w:rsidRPr="00C66991">
              <w:rPr>
                <w:rFonts w:ascii="Calibri" w:hAnsi="Calibri" w:cs="Calibri"/>
                <w:i/>
                <w:iCs/>
                <w:color w:val="000000"/>
                <w:lang w:val="en-CA" w:eastAsia="en-CA"/>
              </w:rPr>
              <w:t>L</w:t>
            </w:r>
            <w:r>
              <w:rPr>
                <w:rFonts w:ascii="Calibri" w:hAnsi="Calibri" w:cs="Calibri"/>
                <w:i/>
                <w:iCs/>
                <w:color w:val="000000"/>
                <w:lang w:val="en-CA" w:eastAsia="en-CA"/>
              </w:rPr>
              <w:t>(</w:t>
            </w:r>
            <w:proofErr w:type="gramEnd"/>
            <w:r>
              <w:rPr>
                <w:rFonts w:ascii="Calibri" w:hAnsi="Calibri" w:cs="Calibri"/>
                <w:i/>
                <w:iCs/>
                <w:color w:val="000000"/>
                <w:lang w:val="en-CA" w:eastAsia="en-CA"/>
              </w:rPr>
              <w:t>+)</w:t>
            </w:r>
            <w:r w:rsidRPr="00C66991">
              <w:rPr>
                <w:rFonts w:ascii="Calibri" w:hAnsi="Calibri" w:cs="Calibri"/>
                <w:i/>
                <w:iCs/>
                <w:color w:val="000000"/>
                <w:lang w:val="en-CA" w:eastAsia="en-CA"/>
              </w:rPr>
              <w:t>::</w:t>
            </w:r>
            <w:proofErr w:type="spellStart"/>
            <w:r w:rsidRPr="00C66991">
              <w:rPr>
                <w:rFonts w:ascii="Calibri" w:hAnsi="Calibri" w:cs="Calibri"/>
                <w:i/>
                <w:iCs/>
                <w:color w:val="000000"/>
                <w:lang w:val="en-CA" w:eastAsia="en-CA"/>
              </w:rPr>
              <w:t>mNG</w:t>
            </w:r>
            <w:proofErr w:type="spellEnd"/>
            <w:r w:rsidRPr="00C66991">
              <w:rPr>
                <w:rFonts w:ascii="Calibri" w:hAnsi="Calibri" w:cs="Calibri"/>
                <w:i/>
                <w:iCs/>
                <w:color w:val="000000"/>
                <w:lang w:val="en-CA" w:eastAsia="en-CA"/>
              </w:rPr>
              <w:t>::5Xflag</w:t>
            </w:r>
            <w:r w:rsidRPr="00C66991">
              <w:rPr>
                <w:rFonts w:ascii="Calibri" w:hAnsi="Calibri" w:cs="Calibri"/>
                <w:color w:val="000000"/>
                <w:lang w:val="en-CA" w:eastAsia="en-CA"/>
              </w:rPr>
              <w:t xml:space="preserve"> repair template</w:t>
            </w:r>
          </w:p>
        </w:tc>
        <w:tc>
          <w:tcPr>
            <w:tcW w:w="3969" w:type="dxa"/>
            <w:tcBorders>
              <w:top w:val="nil"/>
              <w:left w:val="nil"/>
              <w:bottom w:val="single" w:sz="4" w:space="0" w:color="auto"/>
              <w:right w:val="single" w:sz="4" w:space="0" w:color="auto"/>
            </w:tcBorders>
            <w:shd w:val="clear" w:color="auto" w:fill="auto"/>
            <w:vAlign w:val="center"/>
            <w:hideMark/>
          </w:tcPr>
          <w:p w14:paraId="39CDEEAC" w14:textId="77777777" w:rsidR="00507C29"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ACGTTGTAAAACGACGGCCAGTCGCCGGCATTACGCCACTCCACTTTT</w:t>
            </w:r>
          </w:p>
          <w:p w14:paraId="2C4A0BB9" w14:textId="77777777" w:rsidR="00507C29"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CATCGATGCTCCTGAGGCTCCCGATGCTCCGAACTTAAAATTATGAACCCGTGTGCAAGT</w:t>
            </w:r>
            <w:r w:rsidRPr="00C66991">
              <w:rPr>
                <w:rFonts w:ascii="Calibri" w:hAnsi="Calibri" w:cs="Calibri"/>
                <w:color w:val="000000"/>
                <w:lang w:val="en-CA" w:eastAsia="en-CA"/>
              </w:rPr>
              <w:br/>
            </w:r>
            <w:r w:rsidRPr="00C66991">
              <w:rPr>
                <w:rFonts w:ascii="Calibri" w:hAnsi="Calibri" w:cs="Calibri"/>
                <w:color w:val="000000"/>
                <w:lang w:val="en-CA" w:eastAsia="en-CA"/>
              </w:rPr>
              <w:br/>
              <w:t>CGTGATTACAAGGATGACGATGACAAGAGATAAGTTTGGATTTTTTGATTTCAAATTTTC</w:t>
            </w:r>
          </w:p>
          <w:p w14:paraId="2FB08216" w14:textId="77777777" w:rsidR="00507C29" w:rsidRPr="00C66991"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GGAAACAGCTATGACCATGTTATCGATTTCCAGGTAAGGCAGGGAAATGA</w:t>
            </w:r>
          </w:p>
        </w:tc>
        <w:tc>
          <w:tcPr>
            <w:tcW w:w="1276" w:type="dxa"/>
            <w:tcBorders>
              <w:top w:val="nil"/>
              <w:left w:val="nil"/>
              <w:bottom w:val="single" w:sz="4" w:space="0" w:color="auto"/>
              <w:right w:val="single" w:sz="4" w:space="0" w:color="auto"/>
            </w:tcBorders>
            <w:shd w:val="clear" w:color="auto" w:fill="auto"/>
            <w:noWrap/>
            <w:vAlign w:val="center"/>
            <w:hideMark/>
          </w:tcPr>
          <w:p w14:paraId="217B6394" w14:textId="77777777" w:rsidR="00507C29" w:rsidRPr="006954AF" w:rsidRDefault="00507C29" w:rsidP="006D737B">
            <w:pPr>
              <w:jc w:val="center"/>
              <w:rPr>
                <w:rFonts w:ascii="Calibri" w:hAnsi="Calibri" w:cs="Calibri"/>
                <w:color w:val="000000"/>
                <w:lang w:val="en-CA" w:eastAsia="en-CA"/>
              </w:rPr>
            </w:pPr>
            <w:r w:rsidRPr="006954AF">
              <w:rPr>
                <w:rFonts w:ascii="Calibri" w:hAnsi="Calibri" w:cs="Calibri"/>
                <w:color w:val="000000"/>
                <w:lang w:val="en-CA" w:eastAsia="en-CA"/>
              </w:rPr>
              <w:t>This paper</w:t>
            </w:r>
          </w:p>
          <w:p w14:paraId="15A7F996" w14:textId="31C72C4D" w:rsidR="00507C29" w:rsidRPr="006954AF" w:rsidRDefault="00507C29" w:rsidP="006D737B">
            <w:pPr>
              <w:jc w:val="center"/>
              <w:rPr>
                <w:rFonts w:ascii="Calibri" w:hAnsi="Calibri" w:cs="Calibri"/>
                <w:color w:val="000000"/>
                <w:lang w:val="en-CA" w:eastAsia="en-CA"/>
              </w:rPr>
            </w:pPr>
            <w:r w:rsidRPr="006954AF">
              <w:rPr>
                <w:rFonts w:ascii="Calibri" w:hAnsi="Calibri" w:cs="Calibri"/>
                <w:color w:val="000000"/>
                <w:lang w:val="en-CA" w:eastAsia="en-CA"/>
              </w:rPr>
              <w:t>pDD268 (Ref.</w:t>
            </w:r>
            <w:r w:rsidRPr="006954AF">
              <w:rPr>
                <w:rFonts w:ascii="Calibri" w:hAnsi="Calibri" w:cs="Calibri"/>
                <w:color w:val="000000"/>
                <w:lang w:val="en-CA" w:eastAsia="en-CA"/>
              </w:rPr>
              <w:fldChar w:fldCharType="begin">
                <w:fldData xml:space="preserve">PEVuZE5vdGU+PENpdGU+PEF1dGhvcj5EaWNraW5zb248L0F1dGhvcj48WWVhcj4yMDE1PC9ZZWFy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</w:fldData>
              </w:fldChar>
            </w:r>
            <w:r w:rsidRPr="006954AF">
              <w:rPr>
                <w:rFonts w:ascii="Calibri" w:hAnsi="Calibri" w:cs="Calibri"/>
                <w:color w:val="000000"/>
                <w:lang w:val="en-CA" w:eastAsia="en-CA"/>
              </w:rPr>
              <w:instrText xml:space="preserve"> ADDIN EN.CITE </w:instrText>
            </w:r>
            <w:r w:rsidRPr="006954AF">
              <w:rPr>
                <w:rFonts w:ascii="Calibri" w:hAnsi="Calibri" w:cs="Calibri"/>
                <w:color w:val="000000"/>
                <w:lang w:val="en-CA" w:eastAsia="en-CA"/>
              </w:rPr>
              <w:fldChar w:fldCharType="begin">
                <w:fldData xml:space="preserve">PEVuZE5vdGU+PENpdGU+PEF1dGhvcj5EaWNraW5zb248L0F1dGhvcj48WWVhcj4yMDE1PC9ZZWFy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</w:fldData>
              </w:fldChar>
            </w:r>
            <w:r w:rsidRPr="006954AF">
              <w:rPr>
                <w:rFonts w:ascii="Calibri" w:hAnsi="Calibri" w:cs="Calibri"/>
                <w:color w:val="000000"/>
                <w:lang w:val="en-CA" w:eastAsia="en-CA"/>
              </w:rPr>
              <w:instrText xml:space="preserve"> ADDIN EN.CITE.DATA </w:instrText>
            </w:r>
            <w:r w:rsidRPr="006954AF">
              <w:rPr>
                <w:rFonts w:ascii="Calibri" w:hAnsi="Calibri" w:cs="Calibri"/>
                <w:color w:val="000000"/>
                <w:lang w:val="en-CA" w:eastAsia="en-CA"/>
              </w:rPr>
            </w:r>
            <w:r w:rsidRPr="006954AF">
              <w:rPr>
                <w:rFonts w:ascii="Calibri" w:hAnsi="Calibri" w:cs="Calibri"/>
                <w:color w:val="000000"/>
                <w:lang w:val="en-CA" w:eastAsia="en-CA"/>
              </w:rPr>
              <w:fldChar w:fldCharType="end"/>
            </w:r>
            <w:r w:rsidRPr="006954AF">
              <w:rPr>
                <w:rFonts w:ascii="Calibri" w:hAnsi="Calibri" w:cs="Calibri"/>
                <w:color w:val="000000"/>
                <w:lang w:val="en-CA" w:eastAsia="en-CA"/>
              </w:rPr>
            </w:r>
            <w:r w:rsidRPr="006954AF">
              <w:rPr>
                <w:rFonts w:ascii="Calibri" w:hAnsi="Calibri" w:cs="Calibri"/>
                <w:color w:val="000000"/>
                <w:lang w:val="en-CA" w:eastAsia="en-CA"/>
              </w:rPr>
              <w:fldChar w:fldCharType="separate"/>
            </w:r>
            <w:r w:rsidRPr="006954AF">
              <w:rPr>
                <w:rFonts w:ascii="Calibri" w:hAnsi="Calibri" w:cs="Calibri"/>
                <w:noProof/>
                <w:color w:val="000000"/>
                <w:lang w:val="en-CA" w:eastAsia="en-CA"/>
              </w:rPr>
              <w:t>11</w:t>
            </w:r>
            <w:r w:rsidRPr="006954AF">
              <w:rPr>
                <w:rFonts w:ascii="Calibri" w:hAnsi="Calibri" w:cs="Calibri"/>
                <w:color w:val="000000"/>
                <w:lang w:val="en-CA" w:eastAsia="en-CA"/>
              </w:rPr>
              <w:fldChar w:fldCharType="end"/>
            </w:r>
            <w:r w:rsidRPr="006954AF">
              <w:rPr>
                <w:rFonts w:ascii="Calibri" w:hAnsi="Calibri" w:cs="Calibri"/>
                <w:color w:val="000000"/>
                <w:lang w:val="en-CA" w:eastAsia="en-CA"/>
              </w:rPr>
              <w:t>)</w:t>
            </w:r>
          </w:p>
        </w:tc>
      </w:tr>
      <w:tr w:rsidR="00507C29" w:rsidRPr="00C66991" w14:paraId="4E1A6D7D" w14:textId="77777777" w:rsidTr="006D737B">
        <w:trPr>
          <w:trHeight w:val="1833"/>
        </w:trPr>
        <w:tc>
          <w:tcPr>
            <w:tcW w:w="1124" w:type="dxa"/>
            <w:tcBorders>
              <w:top w:val="nil"/>
              <w:left w:val="single" w:sz="4" w:space="0" w:color="auto"/>
              <w:bottom w:val="single" w:sz="4" w:space="0" w:color="auto"/>
              <w:right w:val="single" w:sz="4" w:space="0" w:color="auto"/>
            </w:tcBorders>
            <w:shd w:val="clear" w:color="auto" w:fill="auto"/>
            <w:vAlign w:val="center"/>
            <w:hideMark/>
          </w:tcPr>
          <w:p w14:paraId="7DEB2CE5"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t>pPOM21</w:t>
            </w:r>
          </w:p>
        </w:tc>
        <w:tc>
          <w:tcPr>
            <w:tcW w:w="2835" w:type="dxa"/>
            <w:tcBorders>
              <w:top w:val="nil"/>
              <w:left w:val="nil"/>
              <w:bottom w:val="single" w:sz="4" w:space="0" w:color="auto"/>
              <w:right w:val="single" w:sz="4" w:space="0" w:color="auto"/>
            </w:tcBorders>
            <w:shd w:val="clear" w:color="auto" w:fill="auto"/>
            <w:vAlign w:val="center"/>
            <w:hideMark/>
          </w:tcPr>
          <w:p w14:paraId="42264F0B"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color w:val="000000"/>
                <w:lang w:val="en-CA" w:eastAsia="en-CA"/>
              </w:rPr>
              <w:t>pDD268</w:t>
            </w:r>
            <w:r>
              <w:rPr>
                <w:rFonts w:ascii="Calibri" w:hAnsi="Calibri" w:cs="Calibri"/>
                <w:color w:val="000000"/>
                <w:lang w:val="en-CA" w:eastAsia="en-CA"/>
              </w:rPr>
              <w:t xml:space="preserve"> + </w:t>
            </w:r>
            <w:r w:rsidRPr="00C66991">
              <w:rPr>
                <w:rFonts w:ascii="Calibri" w:hAnsi="Calibri" w:cs="Calibri"/>
                <w:i/>
                <w:iCs/>
                <w:color w:val="000000"/>
                <w:lang w:val="en-CA" w:eastAsia="en-CA"/>
              </w:rPr>
              <w:t>mig-6</w:t>
            </w:r>
            <w:proofErr w:type="gramStart"/>
            <w:r w:rsidRPr="00C66991">
              <w:rPr>
                <w:rFonts w:ascii="Calibri" w:hAnsi="Calibri" w:cs="Calibri"/>
                <w:i/>
                <w:iCs/>
                <w:color w:val="000000"/>
                <w:lang w:val="en-CA" w:eastAsia="en-CA"/>
              </w:rPr>
              <w:t>L(</w:t>
            </w:r>
            <w:proofErr w:type="gramEnd"/>
            <w:r w:rsidRPr="00C66991">
              <w:rPr>
                <w:rFonts w:ascii="Calibri" w:hAnsi="Calibri" w:cs="Calibri"/>
                <w:i/>
                <w:iCs/>
                <w:color w:val="000000"/>
                <w:lang w:val="en-CA" w:eastAsia="en-CA"/>
              </w:rPr>
              <w:t>qz2)::</w:t>
            </w:r>
            <w:proofErr w:type="spellStart"/>
            <w:r w:rsidRPr="00C66991">
              <w:rPr>
                <w:rFonts w:ascii="Calibri" w:hAnsi="Calibri" w:cs="Calibri"/>
                <w:i/>
                <w:iCs/>
                <w:color w:val="000000"/>
                <w:lang w:val="en-CA" w:eastAsia="en-CA"/>
              </w:rPr>
              <w:t>mNG</w:t>
            </w:r>
            <w:proofErr w:type="spellEnd"/>
            <w:r w:rsidRPr="00C66991">
              <w:rPr>
                <w:rFonts w:ascii="Calibri" w:hAnsi="Calibri" w:cs="Calibri"/>
                <w:i/>
                <w:iCs/>
                <w:color w:val="000000"/>
                <w:lang w:val="en-CA" w:eastAsia="en-CA"/>
              </w:rPr>
              <w:t>::5Xflag</w:t>
            </w:r>
            <w:r w:rsidRPr="00C66991">
              <w:rPr>
                <w:rFonts w:ascii="Calibri" w:hAnsi="Calibri" w:cs="Calibri"/>
                <w:color w:val="000000"/>
                <w:lang w:val="en-CA" w:eastAsia="en-CA"/>
              </w:rPr>
              <w:t xml:space="preserve"> repair template</w:t>
            </w:r>
          </w:p>
        </w:tc>
        <w:tc>
          <w:tcPr>
            <w:tcW w:w="3969" w:type="dxa"/>
            <w:tcBorders>
              <w:top w:val="nil"/>
              <w:left w:val="nil"/>
              <w:bottom w:val="single" w:sz="4" w:space="0" w:color="auto"/>
              <w:right w:val="single" w:sz="4" w:space="0" w:color="auto"/>
            </w:tcBorders>
            <w:shd w:val="clear" w:color="auto" w:fill="auto"/>
            <w:vAlign w:val="center"/>
            <w:hideMark/>
          </w:tcPr>
          <w:p w14:paraId="52B32A98" w14:textId="77777777" w:rsidR="00507C29"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 xml:space="preserve">ACGTTGTAAAACGACGGCCAGTCGCCGGCATTACGCCACTCCACTTTT </w:t>
            </w:r>
          </w:p>
          <w:p w14:paraId="3E75DBA4" w14:textId="77777777" w:rsidR="00507C29"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CATCGATGCTCCTGAGGCTCCCGATGCTCCGAACTTAAAATTATGAACCCGTGTGTAAGT</w:t>
            </w:r>
            <w:r w:rsidRPr="00C66991">
              <w:rPr>
                <w:rFonts w:ascii="Calibri" w:hAnsi="Calibri" w:cs="Calibri"/>
                <w:color w:val="000000"/>
                <w:lang w:val="en-CA" w:eastAsia="en-CA"/>
              </w:rPr>
              <w:br/>
            </w:r>
          </w:p>
          <w:p w14:paraId="4A77F4ED" w14:textId="77777777" w:rsidR="00507C29"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CGTGATTACAAGGATGACGATGACAAGAGATAAGTTTGGATTTTTTGATTTCAAATTTTC</w:t>
            </w:r>
          </w:p>
          <w:p w14:paraId="76FBF379" w14:textId="77777777" w:rsidR="00507C29" w:rsidRPr="00C66991"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GGAAACAGCTATGACCATGTTATCGATTTCCAGGTAAGGCAGGGAAATGA</w:t>
            </w:r>
          </w:p>
        </w:tc>
        <w:tc>
          <w:tcPr>
            <w:tcW w:w="1276" w:type="dxa"/>
            <w:tcBorders>
              <w:top w:val="nil"/>
              <w:left w:val="nil"/>
              <w:bottom w:val="single" w:sz="4" w:space="0" w:color="auto"/>
              <w:right w:val="single" w:sz="4" w:space="0" w:color="auto"/>
            </w:tcBorders>
            <w:shd w:val="clear" w:color="auto" w:fill="auto"/>
            <w:noWrap/>
            <w:vAlign w:val="center"/>
            <w:hideMark/>
          </w:tcPr>
          <w:p w14:paraId="3AB85ED2" w14:textId="77777777" w:rsidR="00507C29" w:rsidRPr="006954AF" w:rsidRDefault="00507C29" w:rsidP="006D737B">
            <w:pPr>
              <w:jc w:val="center"/>
              <w:rPr>
                <w:rFonts w:ascii="Calibri" w:hAnsi="Calibri" w:cs="Calibri"/>
                <w:color w:val="000000"/>
                <w:lang w:val="en-CA" w:eastAsia="en-CA"/>
              </w:rPr>
            </w:pPr>
            <w:r w:rsidRPr="006954AF">
              <w:rPr>
                <w:rFonts w:ascii="Calibri" w:hAnsi="Calibri" w:cs="Calibri"/>
                <w:color w:val="000000"/>
                <w:lang w:val="en-CA" w:eastAsia="en-CA"/>
              </w:rPr>
              <w:t>This paper</w:t>
            </w:r>
          </w:p>
        </w:tc>
      </w:tr>
      <w:tr w:rsidR="00507C29" w:rsidRPr="00C66991" w14:paraId="7ACA4AD6" w14:textId="77777777" w:rsidTr="006D737B">
        <w:trPr>
          <w:trHeight w:val="557"/>
        </w:trPr>
        <w:tc>
          <w:tcPr>
            <w:tcW w:w="1124" w:type="dxa"/>
            <w:tcBorders>
              <w:top w:val="nil"/>
              <w:left w:val="single" w:sz="4" w:space="0" w:color="auto"/>
              <w:bottom w:val="single" w:sz="4" w:space="0" w:color="auto"/>
              <w:right w:val="single" w:sz="4" w:space="0" w:color="auto"/>
            </w:tcBorders>
            <w:shd w:val="clear" w:color="auto" w:fill="auto"/>
            <w:vAlign w:val="center"/>
            <w:hideMark/>
          </w:tcPr>
          <w:p w14:paraId="66E72E06" w14:textId="77777777" w:rsidR="00507C29" w:rsidRPr="00C66991" w:rsidRDefault="00507C29" w:rsidP="006D737B">
            <w:pPr>
              <w:jc w:val="center"/>
              <w:rPr>
                <w:rFonts w:ascii="Calibri" w:hAnsi="Calibri" w:cs="Calibri"/>
                <w:color w:val="000000"/>
                <w:lang w:val="en-CA" w:eastAsia="en-CA"/>
              </w:rPr>
            </w:pPr>
            <w:r w:rsidRPr="00C66991">
              <w:rPr>
                <w:rFonts w:ascii="Calibri" w:hAnsi="Calibri" w:cs="Calibri"/>
                <w:color w:val="000000"/>
                <w:lang w:val="en-CA" w:eastAsia="en-CA"/>
              </w:rPr>
              <w:lastRenderedPageBreak/>
              <w:t>pZH117 </w:t>
            </w:r>
          </w:p>
        </w:tc>
        <w:tc>
          <w:tcPr>
            <w:tcW w:w="2835" w:type="dxa"/>
            <w:tcBorders>
              <w:top w:val="nil"/>
              <w:left w:val="nil"/>
              <w:bottom w:val="single" w:sz="4" w:space="0" w:color="auto"/>
              <w:right w:val="single" w:sz="4" w:space="0" w:color="auto"/>
            </w:tcBorders>
            <w:shd w:val="clear" w:color="auto" w:fill="auto"/>
            <w:vAlign w:val="center"/>
            <w:hideMark/>
          </w:tcPr>
          <w:p w14:paraId="4DDD7F4F" w14:textId="77777777" w:rsidR="00507C29" w:rsidRPr="00C66991" w:rsidRDefault="00507C29" w:rsidP="006D737B">
            <w:pPr>
              <w:rPr>
                <w:rFonts w:ascii="Calibri" w:hAnsi="Calibri" w:cs="Calibri"/>
                <w:i/>
                <w:iCs/>
                <w:color w:val="000000"/>
                <w:lang w:val="en-CA" w:eastAsia="en-CA"/>
              </w:rPr>
            </w:pPr>
            <w:r w:rsidRPr="00C66991">
              <w:rPr>
                <w:rFonts w:ascii="Calibri" w:hAnsi="Calibri" w:cs="Calibri"/>
                <w:i/>
                <w:iCs/>
                <w:color w:val="212121"/>
                <w:lang w:val="en-CA" w:eastAsia="en-CA"/>
              </w:rPr>
              <w:t>mig-6</w:t>
            </w:r>
            <w:r w:rsidRPr="00C66991">
              <w:rPr>
                <w:rFonts w:ascii="Calibri" w:hAnsi="Calibri" w:cs="Calibri"/>
                <w:color w:val="212121"/>
                <w:lang w:val="en-CA" w:eastAsia="en-CA"/>
              </w:rPr>
              <w:t>L genomic/cDNA minigene</w:t>
            </w:r>
            <w:r w:rsidRPr="00C66991">
              <w:rPr>
                <w:rFonts w:ascii="Calibri" w:hAnsi="Calibri" w:cs="Calibri"/>
                <w:color w:val="000000"/>
                <w:lang w:val="en-CA" w:eastAsia="en-CA"/>
              </w:rPr>
              <w:t> </w:t>
            </w:r>
          </w:p>
        </w:tc>
        <w:tc>
          <w:tcPr>
            <w:tcW w:w="3969" w:type="dxa"/>
            <w:tcBorders>
              <w:top w:val="nil"/>
              <w:left w:val="nil"/>
              <w:bottom w:val="single" w:sz="4" w:space="0" w:color="auto"/>
              <w:right w:val="single" w:sz="4" w:space="0" w:color="auto"/>
            </w:tcBorders>
            <w:shd w:val="clear" w:color="auto" w:fill="auto"/>
            <w:vAlign w:val="center"/>
            <w:hideMark/>
          </w:tcPr>
          <w:p w14:paraId="4569DF74" w14:textId="77777777" w:rsidR="00507C29" w:rsidRPr="00C66991" w:rsidRDefault="00507C29" w:rsidP="006D737B">
            <w:pPr>
              <w:jc w:val="both"/>
              <w:rPr>
                <w:rFonts w:ascii="Calibri" w:hAnsi="Calibri" w:cs="Calibri"/>
                <w:color w:val="000000"/>
                <w:lang w:val="en-CA" w:eastAsia="en-CA"/>
              </w:rPr>
            </w:pPr>
            <w:r w:rsidRPr="00C66991">
              <w:rPr>
                <w:rFonts w:ascii="Calibri" w:hAnsi="Calibri" w:cs="Calibri"/>
                <w:color w:val="000000"/>
                <w:lang w:val="en-CA" w:eastAsia="en-CA"/>
              </w:rPr>
              <w:t> </w:t>
            </w:r>
            <w:r>
              <w:rPr>
                <w:rFonts w:ascii="Calibri" w:hAnsi="Calibri" w:cs="Calibri"/>
                <w:color w:val="000000"/>
                <w:lang w:val="en-CA" w:eastAsia="en-CA"/>
              </w:rPr>
              <w:t>N/A</w:t>
            </w:r>
          </w:p>
        </w:tc>
        <w:tc>
          <w:tcPr>
            <w:tcW w:w="1276" w:type="dxa"/>
            <w:tcBorders>
              <w:top w:val="nil"/>
              <w:left w:val="nil"/>
              <w:bottom w:val="single" w:sz="4" w:space="0" w:color="auto"/>
              <w:right w:val="single" w:sz="4" w:space="0" w:color="auto"/>
            </w:tcBorders>
            <w:shd w:val="clear" w:color="auto" w:fill="auto"/>
            <w:noWrap/>
            <w:vAlign w:val="center"/>
            <w:hideMark/>
          </w:tcPr>
          <w:p w14:paraId="09AE323F" w14:textId="08936047" w:rsidR="00507C29" w:rsidRPr="006954AF" w:rsidRDefault="00507C29" w:rsidP="006D737B">
            <w:pPr>
              <w:jc w:val="center"/>
              <w:rPr>
                <w:rFonts w:ascii="Calibri" w:hAnsi="Calibri" w:cs="Calibri"/>
                <w:color w:val="000000"/>
                <w:lang w:val="en-CA" w:eastAsia="en-CA"/>
              </w:rPr>
            </w:pPr>
            <w:r w:rsidRPr="006954AF">
              <w:rPr>
                <w:rFonts w:ascii="Calibri" w:hAnsi="Calibri" w:cs="Calibri"/>
                <w:color w:val="000000"/>
                <w:lang w:val="en-CA" w:eastAsia="en-CA"/>
              </w:rPr>
              <w:t> </w:t>
            </w:r>
            <w:r w:rsidRPr="006954AF">
              <w:rPr>
                <w:rFonts w:ascii="Calibri" w:hAnsi="Calibri" w:cs="Calibri"/>
                <w:color w:val="000000"/>
                <w:lang w:val="en-CA" w:eastAsia="en-CA"/>
              </w:rPr>
              <w:fldChar w:fldCharType="begin">
                <w:fldData xml:space="preserve">PEVuZE5vdGU+PENpdGU+PEF1dGhvcj5LYXdhbm88L0F1dGhvcj48WWVhcj4yMDA5PC9ZZWFyPjxS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</w:fldData>
              </w:fldChar>
            </w:r>
            <w:r w:rsidRPr="006954AF">
              <w:rPr>
                <w:rFonts w:ascii="Calibri" w:hAnsi="Calibri" w:cs="Calibri"/>
                <w:color w:val="000000"/>
                <w:lang w:val="en-CA" w:eastAsia="en-CA"/>
              </w:rPr>
              <w:instrText xml:space="preserve"> ADDIN EN.CITE </w:instrText>
            </w:r>
            <w:r w:rsidRPr="006954AF">
              <w:rPr>
                <w:rFonts w:ascii="Calibri" w:hAnsi="Calibri" w:cs="Calibri"/>
                <w:color w:val="000000"/>
                <w:lang w:val="en-CA" w:eastAsia="en-CA"/>
              </w:rPr>
              <w:fldChar w:fldCharType="begin">
                <w:fldData xml:space="preserve">PEVuZE5vdGU+PENpdGU+PEF1dGhvcj5LYXdhbm88L0F1dGhvcj48WWVhcj4yMDA5PC9ZZWFyPjxS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</w:fldData>
              </w:fldChar>
            </w:r>
            <w:r w:rsidRPr="006954AF">
              <w:rPr>
                <w:rFonts w:ascii="Calibri" w:hAnsi="Calibri" w:cs="Calibri"/>
                <w:color w:val="000000"/>
                <w:lang w:val="en-CA" w:eastAsia="en-CA"/>
              </w:rPr>
              <w:instrText xml:space="preserve"> ADDIN EN.CITE.DATA </w:instrText>
            </w:r>
            <w:r w:rsidRPr="006954AF">
              <w:rPr>
                <w:rFonts w:ascii="Calibri" w:hAnsi="Calibri" w:cs="Calibri"/>
                <w:color w:val="000000"/>
                <w:lang w:val="en-CA" w:eastAsia="en-CA"/>
              </w:rPr>
            </w:r>
            <w:r w:rsidRPr="006954AF">
              <w:rPr>
                <w:rFonts w:ascii="Calibri" w:hAnsi="Calibri" w:cs="Calibri"/>
                <w:color w:val="000000"/>
                <w:lang w:val="en-CA" w:eastAsia="en-CA"/>
              </w:rPr>
              <w:fldChar w:fldCharType="end"/>
            </w:r>
            <w:r w:rsidRPr="006954AF">
              <w:rPr>
                <w:rFonts w:ascii="Calibri" w:hAnsi="Calibri" w:cs="Calibri"/>
                <w:color w:val="000000"/>
                <w:lang w:val="en-CA" w:eastAsia="en-CA"/>
              </w:rPr>
            </w:r>
            <w:r w:rsidRPr="006954AF">
              <w:rPr>
                <w:rFonts w:ascii="Calibri" w:hAnsi="Calibri" w:cs="Calibri"/>
                <w:color w:val="000000"/>
                <w:lang w:val="en-CA" w:eastAsia="en-CA"/>
              </w:rPr>
              <w:fldChar w:fldCharType="separate"/>
            </w:r>
            <w:r w:rsidRPr="006954AF">
              <w:rPr>
                <w:rFonts w:ascii="Calibri" w:hAnsi="Calibri" w:cs="Calibri"/>
                <w:noProof/>
                <w:color w:val="000000"/>
                <w:lang w:val="en-CA" w:eastAsia="en-CA"/>
              </w:rPr>
              <w:t>12</w:t>
            </w:r>
            <w:r w:rsidRPr="006954AF">
              <w:rPr>
                <w:rFonts w:ascii="Calibri" w:hAnsi="Calibri" w:cs="Calibri"/>
                <w:color w:val="000000"/>
                <w:lang w:val="en-CA" w:eastAsia="en-CA"/>
              </w:rPr>
              <w:fldChar w:fldCharType="end"/>
            </w:r>
          </w:p>
        </w:tc>
      </w:tr>
    </w:tbl>
    <w:p w14:paraId="3DA5FD89" w14:textId="77777777" w:rsidR="00507C29" w:rsidRDefault="00507C29" w:rsidP="00507C29">
      <w:pPr>
        <w:rPr>
          <w:lang w:val="en-CA"/>
          <w14:ligatures w14:val="standardContextual"/>
        </w:rPr>
      </w:pPr>
    </w:p>
    <w:p w14:paraId="23FC4C1C" w14:textId="77777777" w:rsidR="00507C29" w:rsidRDefault="00507C29" w:rsidP="00507C29">
      <w:pPr>
        <w:pStyle w:val="Default"/>
        <w:rPr>
          <w:rFonts w:eastAsiaTheme="minorHAnsi"/>
          <w:lang w:val="en-CA" w:eastAsia="en-US"/>
        </w:rPr>
      </w:pPr>
    </w:p>
    <w:p w14:paraId="210091C2" w14:textId="77777777" w:rsidR="00507C29" w:rsidRDefault="00507C29" w:rsidP="00507C29">
      <w:pPr>
        <w:pStyle w:val="Default"/>
        <w:rPr>
          <w:rFonts w:eastAsiaTheme="minorHAnsi"/>
          <w:lang w:val="en-CA" w:eastAsia="en-US"/>
        </w:rPr>
      </w:pPr>
    </w:p>
    <w:p w14:paraId="2DE4932C" w14:textId="77777777" w:rsidR="00507C29" w:rsidRDefault="00507C29" w:rsidP="00507C29">
      <w:pPr>
        <w:pStyle w:val="Default"/>
        <w:rPr>
          <w:rFonts w:eastAsiaTheme="minorHAnsi"/>
          <w:lang w:val="en-CA" w:eastAsia="en-US"/>
        </w:rPr>
      </w:pPr>
    </w:p>
    <w:p w14:paraId="34EED4B4" w14:textId="77777777" w:rsidR="00507C29" w:rsidRPr="00603B46" w:rsidRDefault="00507C29" w:rsidP="00507C29">
      <w:pPr>
        <w:jc w:val="both"/>
        <w:rPr>
          <w:rFonts w:cstheme="minorHAnsi"/>
          <w:lang w:val="en-CA"/>
        </w:rPr>
      </w:pPr>
    </w:p>
    <w:p w14:paraId="4962CF70" w14:textId="77777777" w:rsidR="00507C29" w:rsidRDefault="00507C29" w:rsidP="00507C29">
      <w:pPr>
        <w:jc w:val="both"/>
        <w:rPr>
          <w:rFonts w:cstheme="minorHAnsi"/>
          <w:b/>
          <w:bCs/>
        </w:rPr>
      </w:pPr>
      <w:r>
        <w:rPr>
          <w:rFonts w:cstheme="minorHAnsi"/>
          <w:b/>
          <w:bCs/>
        </w:rPr>
        <w:t>Extended data Video 1. GLP-1(NICD</w:t>
      </w:r>
      <w:proofErr w:type="gramStart"/>
      <w:r>
        <w:rPr>
          <w:rFonts w:cstheme="minorHAnsi"/>
          <w:b/>
          <w:bCs/>
        </w:rPr>
        <w:t>)::</w:t>
      </w:r>
      <w:proofErr w:type="gramEnd"/>
      <w:r>
        <w:rPr>
          <w:rFonts w:cstheme="minorHAnsi"/>
          <w:b/>
          <w:bCs/>
        </w:rPr>
        <w:t>GFP Cleaving assay workflow</w:t>
      </w:r>
    </w:p>
    <w:p w14:paraId="6EBCD18E" w14:textId="77777777" w:rsidR="00507C29" w:rsidRDefault="00507C29" w:rsidP="00507C29">
      <w:pPr>
        <w:jc w:val="both"/>
        <w:rPr>
          <w:rFonts w:cstheme="minorHAnsi"/>
        </w:rPr>
      </w:pPr>
      <w:r>
        <w:rPr>
          <w:rFonts w:cstheme="minorHAnsi"/>
        </w:rPr>
        <w:t xml:space="preserve">The video starts with a close-up of a distal (distal is to the right) </w:t>
      </w:r>
      <w:r w:rsidRPr="00946482">
        <w:rPr>
          <w:rFonts w:cstheme="minorHAnsi"/>
          <w:i/>
          <w:iCs/>
        </w:rPr>
        <w:t>GLP-1(NICD</w:t>
      </w:r>
      <w:proofErr w:type="gramStart"/>
      <w:r w:rsidRPr="00946482">
        <w:rPr>
          <w:rFonts w:cstheme="minorHAnsi"/>
          <w:i/>
          <w:iCs/>
        </w:rPr>
        <w:t>)::</w:t>
      </w:r>
      <w:proofErr w:type="gramEnd"/>
      <w:r w:rsidRPr="00946482">
        <w:rPr>
          <w:rFonts w:cstheme="minorHAnsi"/>
          <w:i/>
          <w:iCs/>
        </w:rPr>
        <w:t>GFP;</w:t>
      </w:r>
      <w:r>
        <w:rPr>
          <w:rFonts w:cstheme="minorHAnsi"/>
        </w:rPr>
        <w:t xml:space="preserve"> </w:t>
      </w:r>
      <w:r w:rsidRPr="009A363B">
        <w:rPr>
          <w:rFonts w:cstheme="minorHAnsi"/>
          <w:i/>
          <w:iCs/>
          <w:color w:val="1F1F1F"/>
          <w:shd w:val="clear" w:color="auto" w:fill="FFFFFF"/>
        </w:rPr>
        <w:t>Pmex-5::</w:t>
      </w:r>
      <w:proofErr w:type="spellStart"/>
      <w:r w:rsidRPr="00D965DC">
        <w:rPr>
          <w:i/>
          <w:iCs/>
          <w:color w:val="000000" w:themeColor="text1"/>
          <w:lang w:val="en-CA"/>
        </w:rPr>
        <w:t>T</w:t>
      </w:r>
      <w:r>
        <w:rPr>
          <w:i/>
          <w:iCs/>
          <w:color w:val="000000" w:themeColor="text1"/>
          <w:lang w:val="en-CA"/>
        </w:rPr>
        <w:t>ag</w:t>
      </w:r>
      <w:r w:rsidRPr="00D965DC">
        <w:rPr>
          <w:i/>
          <w:iCs/>
          <w:color w:val="000000" w:themeColor="text1"/>
          <w:lang w:val="en-CA"/>
        </w:rPr>
        <w:t>RFP</w:t>
      </w:r>
      <w:proofErr w:type="spellEnd"/>
      <w:r>
        <w:rPr>
          <w:i/>
          <w:iCs/>
          <w:color w:val="000000" w:themeColor="text1"/>
          <w:lang w:val="en-CA"/>
        </w:rPr>
        <w:t>-</w:t>
      </w:r>
      <w:r w:rsidRPr="00D965DC">
        <w:rPr>
          <w:i/>
          <w:iCs/>
          <w:color w:val="000000" w:themeColor="text1"/>
          <w:lang w:val="en-CA"/>
        </w:rPr>
        <w:t>T</w:t>
      </w:r>
      <w:r w:rsidRPr="009A363B">
        <w:rPr>
          <w:rFonts w:cstheme="minorHAnsi"/>
          <w:i/>
          <w:iCs/>
          <w:color w:val="1F1F1F"/>
          <w:shd w:val="clear" w:color="auto" w:fill="FFFFFF"/>
        </w:rPr>
        <w:t>::PH</w:t>
      </w:r>
      <w:r>
        <w:rPr>
          <w:rFonts w:cstheme="minorHAnsi"/>
        </w:rPr>
        <w:t xml:space="preserve"> gonad section of a control adult </w:t>
      </w:r>
      <w:r w:rsidRPr="009A363B">
        <w:rPr>
          <w:rFonts w:cstheme="minorHAnsi"/>
        </w:rPr>
        <w:t>(</w:t>
      </w:r>
      <w:r>
        <w:rPr>
          <w:rFonts w:cstheme="minorHAnsi"/>
        </w:rPr>
        <w:t xml:space="preserve">mid L4 + 24h at </w:t>
      </w:r>
      <w:r w:rsidRPr="009A363B">
        <w:rPr>
          <w:rFonts w:cstheme="minorHAnsi"/>
        </w:rPr>
        <w:t>15</w:t>
      </w:r>
      <m:oMath>
        <m:r>
          <w:rPr>
            <w:rFonts w:ascii="Cambria Math" w:hAnsi="Cambria Math" w:cstheme="minorHAnsi"/>
          </w:rPr>
          <m:t>°</m:t>
        </m:r>
      </m:oMath>
      <w:r w:rsidRPr="009A363B">
        <w:rPr>
          <w:rFonts w:cstheme="minorHAnsi"/>
        </w:rPr>
        <w:t xml:space="preserve">C) </w:t>
      </w:r>
      <w:r>
        <w:rPr>
          <w:rFonts w:cstheme="minorHAnsi"/>
        </w:rPr>
        <w:t>in which the green and red channels are overlayed. Then, a first 3D model is generated over the GSC membranes to generate a red alveoli-like structure. Next, another red surface is generated to enwrap the distal gonad as a whole and is used to delete the GFP locating outside of this object. Finally, images showing the total distal gonad GLP-1(NICD</w:t>
      </w:r>
      <w:proofErr w:type="gramStart"/>
      <w:r>
        <w:rPr>
          <w:rFonts w:cstheme="minorHAnsi"/>
        </w:rPr>
        <w:t>)::</w:t>
      </w:r>
      <w:proofErr w:type="gramEnd"/>
      <w:r>
        <w:rPr>
          <w:rFonts w:cstheme="minorHAnsi"/>
        </w:rPr>
        <w:t>GFP signal, the GLP-1(NICD)::GFP signal localizing to the plasma membrane, and the GLP-1(NICD)::GFP localizing OFF from the membranes are successively shown.</w:t>
      </w:r>
    </w:p>
    <w:p w14:paraId="5CC01491" w14:textId="77777777" w:rsidR="00507C29" w:rsidRPr="00470C79" w:rsidRDefault="00507C29" w:rsidP="00507C29">
      <w:pPr>
        <w:jc w:val="both"/>
        <w:rPr>
          <w:rFonts w:cstheme="minorHAnsi"/>
        </w:rPr>
      </w:pPr>
    </w:p>
    <w:p w14:paraId="4FE1F2BD" w14:textId="77777777" w:rsidR="00507C29" w:rsidRDefault="00507C29" w:rsidP="00507C29">
      <w:pPr>
        <w:jc w:val="both"/>
        <w:rPr>
          <w:rFonts w:cstheme="minorHAnsi"/>
          <w:b/>
          <w:bCs/>
        </w:rPr>
      </w:pPr>
      <w:r>
        <w:rPr>
          <w:rFonts w:cstheme="minorHAnsi"/>
          <w:b/>
          <w:bCs/>
        </w:rPr>
        <w:t>Extended data Video 2. SALSA quantification workflow</w:t>
      </w:r>
    </w:p>
    <w:p w14:paraId="2A2A245D" w14:textId="77777777" w:rsidR="00507C29" w:rsidRDefault="00507C29" w:rsidP="00507C29">
      <w:pPr>
        <w:jc w:val="both"/>
        <w:rPr>
          <w:rFonts w:cstheme="minorHAnsi"/>
        </w:rPr>
      </w:pPr>
      <w:r>
        <w:rPr>
          <w:rFonts w:cstheme="minorHAnsi"/>
        </w:rPr>
        <w:t>The video begins with a 3D view of the distal gonad arms of the control adult hermaphrodite (</w:t>
      </w:r>
      <w:r w:rsidRPr="009A363B">
        <w:rPr>
          <w:rFonts w:cstheme="minorHAnsi"/>
        </w:rPr>
        <w:t>15</w:t>
      </w:r>
      <m:oMath>
        <m:r>
          <w:rPr>
            <w:rFonts w:ascii="Cambria Math" w:hAnsi="Cambria Math" w:cstheme="minorHAnsi"/>
          </w:rPr>
          <m:t>°</m:t>
        </m:r>
      </m:oMath>
      <w:r w:rsidRPr="009A363B">
        <w:rPr>
          <w:rFonts w:cstheme="minorHAnsi"/>
        </w:rPr>
        <w:t>C</w:t>
      </w:r>
      <w:r>
        <w:rPr>
          <w:rFonts w:cstheme="minorHAnsi"/>
        </w:rPr>
        <w:t xml:space="preserve"> until mid L4 + 24h at 2</w:t>
      </w:r>
      <w:r w:rsidRPr="009A363B">
        <w:rPr>
          <w:rFonts w:cstheme="minorHAnsi"/>
        </w:rPr>
        <w:t>5</w:t>
      </w:r>
      <m:oMath>
        <m:r>
          <w:rPr>
            <w:rFonts w:ascii="Cambria Math" w:hAnsi="Cambria Math" w:cstheme="minorHAnsi"/>
          </w:rPr>
          <m:t>°</m:t>
        </m:r>
      </m:oMath>
      <w:r w:rsidRPr="009A363B">
        <w:rPr>
          <w:rFonts w:cstheme="minorHAnsi"/>
        </w:rPr>
        <w:t>C</w:t>
      </w:r>
      <w:r>
        <w:rPr>
          <w:rFonts w:cstheme="minorHAnsi"/>
        </w:rPr>
        <w:t xml:space="preserve">) </w:t>
      </w:r>
      <w:r w:rsidRPr="00374C08">
        <w:rPr>
          <w:rFonts w:cstheme="minorHAnsi"/>
        </w:rPr>
        <w:t>shown in Fig.5b. Spot clouds are first added for both gonad arms, and most aberrantly placed spots that do not correspond</w:t>
      </w:r>
      <w:r>
        <w:rPr>
          <w:rFonts w:cstheme="minorHAnsi"/>
        </w:rPr>
        <w:t xml:space="preserve"> to germ nuclei are manually deleted. Further editions are made to preserve only the five first distal rows of germ nuclei for both gonad arms, and to delete any spot that are not accurately centered on a nucleus.</w:t>
      </w:r>
    </w:p>
    <w:p w14:paraId="2DC1C63F" w14:textId="77777777" w:rsidR="00507C29" w:rsidRPr="00470C79" w:rsidRDefault="00507C29" w:rsidP="00507C29">
      <w:pPr>
        <w:jc w:val="both"/>
        <w:rPr>
          <w:rFonts w:cstheme="minorHAnsi"/>
        </w:rPr>
      </w:pPr>
    </w:p>
    <w:p w14:paraId="7DDF3D25" w14:textId="77777777" w:rsidR="00507C29" w:rsidRDefault="00507C29" w:rsidP="00507C29">
      <w:pPr>
        <w:jc w:val="both"/>
        <w:rPr>
          <w:rFonts w:cstheme="minorHAnsi"/>
          <w:b/>
          <w:bCs/>
        </w:rPr>
      </w:pPr>
      <w:r>
        <w:rPr>
          <w:rFonts w:cstheme="minorHAnsi"/>
          <w:b/>
          <w:bCs/>
        </w:rPr>
        <w:t>Extended data Video 3. Body wall muscle and gonad basement membrane COL IV quantification workflow</w:t>
      </w:r>
    </w:p>
    <w:p w14:paraId="7839A19C" w14:textId="77777777" w:rsidR="00507C29" w:rsidRPr="00D6464D" w:rsidRDefault="00507C29" w:rsidP="00507C29">
      <w:pPr>
        <w:jc w:val="both"/>
        <w:rPr>
          <w:rFonts w:cstheme="minorHAnsi"/>
          <w:b/>
          <w:bCs/>
        </w:rPr>
      </w:pPr>
      <w:r>
        <w:rPr>
          <w:rFonts w:cstheme="minorHAnsi"/>
        </w:rPr>
        <w:t xml:space="preserve">The video starts with a merge of the </w:t>
      </w:r>
      <w:r w:rsidRPr="00946482">
        <w:rPr>
          <w:rFonts w:cstheme="minorHAnsi"/>
          <w:i/>
          <w:iCs/>
        </w:rPr>
        <w:t>Plag-</w:t>
      </w:r>
      <w:proofErr w:type="gramStart"/>
      <w:r w:rsidRPr="00946482">
        <w:rPr>
          <w:rFonts w:cstheme="minorHAnsi"/>
          <w:i/>
          <w:iCs/>
        </w:rPr>
        <w:t>2</w:t>
      </w:r>
      <w:r>
        <w:rPr>
          <w:rFonts w:cstheme="minorHAnsi"/>
          <w:i/>
          <w:iCs/>
        </w:rPr>
        <w:t>::</w:t>
      </w:r>
      <w:proofErr w:type="gramEnd"/>
      <w:r w:rsidRPr="00946482">
        <w:rPr>
          <w:rFonts w:cstheme="minorHAnsi"/>
          <w:i/>
          <w:iCs/>
        </w:rPr>
        <w:t>GFP</w:t>
      </w:r>
      <w:r>
        <w:rPr>
          <w:rFonts w:cstheme="minorHAnsi"/>
        </w:rPr>
        <w:t xml:space="preserve"> and </w:t>
      </w:r>
      <w:r w:rsidRPr="00946482">
        <w:rPr>
          <w:rFonts w:cstheme="minorHAnsi"/>
          <w:i/>
          <w:iCs/>
        </w:rPr>
        <w:t>EMB-9::</w:t>
      </w:r>
      <w:proofErr w:type="spellStart"/>
      <w:r w:rsidRPr="00946482">
        <w:rPr>
          <w:rFonts w:cstheme="minorHAnsi"/>
          <w:i/>
          <w:iCs/>
        </w:rPr>
        <w:t>mCherry</w:t>
      </w:r>
      <w:proofErr w:type="spellEnd"/>
      <w:r>
        <w:rPr>
          <w:rFonts w:cstheme="minorHAnsi"/>
        </w:rPr>
        <w:t xml:space="preserve"> signals in a control adult hermaphrodite </w:t>
      </w:r>
      <w:r w:rsidRPr="009A363B">
        <w:rPr>
          <w:rFonts w:cstheme="minorHAnsi"/>
        </w:rPr>
        <w:t>(</w:t>
      </w:r>
      <w:r>
        <w:rPr>
          <w:rFonts w:cstheme="minorHAnsi"/>
        </w:rPr>
        <w:t xml:space="preserve">mid L4 + 24h at </w:t>
      </w:r>
      <w:r w:rsidRPr="009A363B">
        <w:rPr>
          <w:rFonts w:cstheme="minorHAnsi"/>
        </w:rPr>
        <w:t>15</w:t>
      </w:r>
      <m:oMath>
        <m:r>
          <w:rPr>
            <w:rFonts w:ascii="Cambria Math" w:hAnsi="Cambria Math" w:cstheme="minorHAnsi"/>
          </w:rPr>
          <m:t>°</m:t>
        </m:r>
      </m:oMath>
      <w:r w:rsidRPr="009A363B">
        <w:rPr>
          <w:rFonts w:cstheme="minorHAnsi"/>
        </w:rPr>
        <w:t>C)</w:t>
      </w:r>
      <w:r>
        <w:rPr>
          <w:rFonts w:cstheme="minorHAnsi"/>
        </w:rPr>
        <w:t xml:space="preserve">. First, a 3D model is </w:t>
      </w:r>
      <w:proofErr w:type="spellStart"/>
      <w:r>
        <w:rPr>
          <w:rFonts w:cstheme="minorHAnsi"/>
        </w:rPr>
        <w:t>thresholded</w:t>
      </w:r>
      <w:proofErr w:type="spellEnd"/>
      <w:r>
        <w:rPr>
          <w:rFonts w:cstheme="minorHAnsi"/>
        </w:rPr>
        <w:t xml:space="preserve"> based on the red channel to simultaneously fit body wall muscle and gonad basement membrane</w:t>
      </w:r>
      <w:r w:rsidDel="00853277">
        <w:rPr>
          <w:rFonts w:cstheme="minorHAnsi"/>
        </w:rPr>
        <w:t xml:space="preserve"> </w:t>
      </w:r>
      <w:r>
        <w:rPr>
          <w:rFonts w:cstheme="minorHAnsi"/>
        </w:rPr>
        <w:t xml:space="preserve">sections. Next, a </w:t>
      </w:r>
      <w:r w:rsidRPr="00F95C48">
        <w:rPr>
          <w:rFonts w:cstheme="minorHAnsi"/>
          <w:color w:val="000000" w:themeColor="text1"/>
        </w:rPr>
        <w:t xml:space="preserve">≈40 x 20 x 5µm </w:t>
      </w:r>
      <w:r>
        <w:rPr>
          <w:rFonts w:cstheme="minorHAnsi"/>
          <w:color w:val="000000" w:themeColor="text1"/>
        </w:rPr>
        <w:t xml:space="preserve">thick </w:t>
      </w:r>
      <w:r w:rsidRPr="00F95C48">
        <w:rPr>
          <w:rFonts w:cstheme="minorHAnsi"/>
          <w:color w:val="000000" w:themeColor="text1"/>
        </w:rPr>
        <w:t xml:space="preserve">body wall </w:t>
      </w:r>
      <w:r>
        <w:rPr>
          <w:rFonts w:cstheme="minorHAnsi"/>
          <w:color w:val="000000" w:themeColor="text1"/>
        </w:rPr>
        <w:t xml:space="preserve">muscle </w:t>
      </w:r>
      <w:r w:rsidRPr="00F95C48">
        <w:rPr>
          <w:rFonts w:cstheme="minorHAnsi"/>
          <w:color w:val="000000" w:themeColor="text1"/>
        </w:rPr>
        <w:t>section</w:t>
      </w:r>
      <w:r>
        <w:rPr>
          <w:rFonts w:cstheme="minorHAnsi"/>
          <w:color w:val="000000" w:themeColor="text1"/>
        </w:rPr>
        <w:t xml:space="preserve"> (shown in red) is extracted from the body wall muscle to evaluate its average </w:t>
      </w:r>
      <w:r w:rsidRPr="00C64A37">
        <w:rPr>
          <w:rFonts w:cstheme="minorHAnsi"/>
          <w:i/>
          <w:iCs/>
          <w:color w:val="000000" w:themeColor="text1"/>
        </w:rPr>
        <w:t>EMB-</w:t>
      </w:r>
      <w:proofErr w:type="gramStart"/>
      <w:r w:rsidRPr="00C64A37">
        <w:rPr>
          <w:rFonts w:cstheme="minorHAnsi"/>
          <w:i/>
          <w:iCs/>
          <w:color w:val="000000" w:themeColor="text1"/>
        </w:rPr>
        <w:t>9::</w:t>
      </w:r>
      <w:proofErr w:type="spellStart"/>
      <w:proofErr w:type="gramEnd"/>
      <w:r w:rsidRPr="00C64A37">
        <w:rPr>
          <w:rFonts w:cstheme="minorHAnsi"/>
          <w:i/>
          <w:iCs/>
          <w:color w:val="000000" w:themeColor="text1"/>
        </w:rPr>
        <w:t>mCherry</w:t>
      </w:r>
      <w:proofErr w:type="spellEnd"/>
      <w:r>
        <w:rPr>
          <w:rFonts w:cstheme="minorHAnsi"/>
          <w:color w:val="000000" w:themeColor="text1"/>
        </w:rPr>
        <w:t xml:space="preserve"> fluorescence intensity. A smaller </w:t>
      </w:r>
      <w:r w:rsidRPr="00F95C48">
        <w:rPr>
          <w:rFonts w:cstheme="minorHAnsi"/>
          <w:color w:val="000000" w:themeColor="text1"/>
        </w:rPr>
        <w:t xml:space="preserve">≈20 x 10 x 1µm </w:t>
      </w:r>
      <w:r>
        <w:rPr>
          <w:rFonts w:cstheme="minorHAnsi"/>
          <w:color w:val="000000" w:themeColor="text1"/>
        </w:rPr>
        <w:t xml:space="preserve">thick </w:t>
      </w:r>
      <w:r w:rsidRPr="00F95C48">
        <w:rPr>
          <w:rFonts w:cstheme="minorHAnsi"/>
          <w:color w:val="000000" w:themeColor="text1"/>
        </w:rPr>
        <w:t xml:space="preserve">distal gonad </w:t>
      </w:r>
      <w:r>
        <w:rPr>
          <w:rFonts w:cstheme="minorHAnsi"/>
          <w:color w:val="000000" w:themeColor="text1"/>
        </w:rPr>
        <w:t xml:space="preserve">basement membrane </w:t>
      </w:r>
      <w:r w:rsidRPr="00F95C48">
        <w:rPr>
          <w:rFonts w:cstheme="minorHAnsi"/>
          <w:color w:val="000000" w:themeColor="text1"/>
        </w:rPr>
        <w:t>section</w:t>
      </w:r>
      <w:r>
        <w:rPr>
          <w:rFonts w:cstheme="minorHAnsi"/>
          <w:color w:val="000000" w:themeColor="text1"/>
        </w:rPr>
        <w:t>, located</w:t>
      </w:r>
      <w:r w:rsidRPr="00F95C48">
        <w:rPr>
          <w:rFonts w:cstheme="minorHAnsi"/>
          <w:color w:val="000000" w:themeColor="text1"/>
        </w:rPr>
        <w:t xml:space="preserve"> 20 µm from the DTC body</w:t>
      </w:r>
      <w:r>
        <w:rPr>
          <w:rFonts w:cstheme="minorHAnsi"/>
          <w:color w:val="000000" w:themeColor="text1"/>
        </w:rPr>
        <w:t xml:space="preserve">, is then extracted, this time to obtain the average distal gonad basement membrane </w:t>
      </w:r>
      <w:r w:rsidRPr="00C64A37">
        <w:rPr>
          <w:rFonts w:cstheme="minorHAnsi"/>
          <w:i/>
          <w:iCs/>
          <w:color w:val="000000" w:themeColor="text1"/>
        </w:rPr>
        <w:t>EMB-</w:t>
      </w:r>
      <w:proofErr w:type="gramStart"/>
      <w:r w:rsidRPr="00C64A37">
        <w:rPr>
          <w:rFonts w:cstheme="minorHAnsi"/>
          <w:i/>
          <w:iCs/>
          <w:color w:val="000000" w:themeColor="text1"/>
        </w:rPr>
        <w:t>9::</w:t>
      </w:r>
      <w:proofErr w:type="spellStart"/>
      <w:proofErr w:type="gramEnd"/>
      <w:r w:rsidRPr="00C64A37">
        <w:rPr>
          <w:rFonts w:cstheme="minorHAnsi"/>
          <w:i/>
          <w:iCs/>
          <w:color w:val="000000" w:themeColor="text1"/>
        </w:rPr>
        <w:t>mCherry</w:t>
      </w:r>
      <w:proofErr w:type="spellEnd"/>
      <w:r>
        <w:rPr>
          <w:rFonts w:cstheme="minorHAnsi"/>
          <w:color w:val="000000" w:themeColor="text1"/>
        </w:rPr>
        <w:t xml:space="preserve"> fluorescence intensity.</w:t>
      </w:r>
    </w:p>
    <w:p w14:paraId="122C2E16" w14:textId="77777777" w:rsidR="00507C29" w:rsidRDefault="00507C29"/>
    <w:p w14:paraId="067CCD20" w14:textId="77777777" w:rsidR="00507C29" w:rsidRDefault="00507C29"/>
    <w:p w14:paraId="39003F15" w14:textId="77777777" w:rsidR="00507C29" w:rsidRDefault="00507C29"/>
    <w:p w14:paraId="3E99FCFE" w14:textId="77777777" w:rsidR="00507C29" w:rsidRPr="00166387" w:rsidRDefault="00507C29" w:rsidP="00507C29">
      <w:pPr>
        <w:jc w:val="both"/>
        <w:rPr>
          <w:b/>
          <w:bCs/>
          <w:sz w:val="28"/>
          <w:szCs w:val="28"/>
          <w:lang w:val="en-CA"/>
        </w:rPr>
      </w:pPr>
      <w:r w:rsidRPr="00166387">
        <w:rPr>
          <w:b/>
          <w:bCs/>
          <w:sz w:val="28"/>
          <w:szCs w:val="28"/>
          <w:lang w:val="en-CA"/>
        </w:rPr>
        <w:lastRenderedPageBreak/>
        <w:t>References</w:t>
      </w:r>
    </w:p>
    <w:p w14:paraId="42AFC07E" w14:textId="77777777" w:rsidR="00507C29" w:rsidRPr="00507C29" w:rsidRDefault="00507C29" w:rsidP="00507C29">
      <w:pPr>
        <w:pStyle w:val="EndNoteBibliography"/>
        <w:spacing w:after="0"/>
        <w:ind w:left="720" w:hanging="720"/>
      </w:pPr>
      <w:r>
        <w:fldChar w:fldCharType="begin"/>
      </w:r>
      <w:r>
        <w:instrText xml:space="preserve"> ADDIN EN.REFLIST </w:instrText>
      </w:r>
      <w:r>
        <w:fldChar w:fldCharType="separate"/>
      </w:r>
      <w:r w:rsidRPr="00507C29">
        <w:t>1</w:t>
      </w:r>
      <w:r w:rsidRPr="00507C29">
        <w:tab/>
        <w:t xml:space="preserve">Brenner, S. The genetics of Caenorhabditis elegans. </w:t>
      </w:r>
      <w:r w:rsidRPr="00507C29">
        <w:rPr>
          <w:i/>
        </w:rPr>
        <w:t>Genetics</w:t>
      </w:r>
      <w:r w:rsidRPr="00507C29">
        <w:t xml:space="preserve"> </w:t>
      </w:r>
      <w:r w:rsidRPr="00507C29">
        <w:rPr>
          <w:b/>
        </w:rPr>
        <w:t>77</w:t>
      </w:r>
      <w:r w:rsidRPr="00507C29">
        <w:t xml:space="preserve">, 71-94 (1974). </w:t>
      </w:r>
    </w:p>
    <w:p w14:paraId="2D639F0A" w14:textId="545ED786" w:rsidR="00507C29" w:rsidRPr="00507C29" w:rsidRDefault="00507C29" w:rsidP="00507C29">
      <w:pPr>
        <w:pStyle w:val="EndNoteBibliography"/>
        <w:spacing w:after="0"/>
        <w:ind w:left="720" w:hanging="720"/>
      </w:pPr>
      <w:r w:rsidRPr="00507C29">
        <w:t>2</w:t>
      </w:r>
      <w:r w:rsidRPr="00507C29">
        <w:tab/>
        <w:t>Jayadev, R.</w:t>
      </w:r>
      <w:r w:rsidRPr="00507C29">
        <w:rPr>
          <w:i/>
        </w:rPr>
        <w:t xml:space="preserve"> et al.</w:t>
      </w:r>
      <w:r w:rsidRPr="00507C29">
        <w:t xml:space="preserve"> alpha-Integrins dictate distinct modes of type IV collagen recruitment to basement membranes. </w:t>
      </w:r>
      <w:r w:rsidRPr="00507C29">
        <w:rPr>
          <w:i/>
        </w:rPr>
        <w:t>J Cell Biol</w:t>
      </w:r>
      <w:r w:rsidRPr="00507C29">
        <w:t xml:space="preserve"> </w:t>
      </w:r>
      <w:r w:rsidRPr="00507C29">
        <w:rPr>
          <w:b/>
        </w:rPr>
        <w:t>218</w:t>
      </w:r>
      <w:r w:rsidRPr="00507C29">
        <w:t xml:space="preserve">, 3098-3116 (2019). </w:t>
      </w:r>
      <w:hyperlink r:id="rId14" w:history="1">
        <w:r w:rsidRPr="00507C29">
          <w:rPr>
            <w:rStyle w:val="Hyperlink"/>
          </w:rPr>
          <w:t>https://doi.org:10.1083/jcb.201903124</w:t>
        </w:r>
      </w:hyperlink>
    </w:p>
    <w:p w14:paraId="5F34D600" w14:textId="369F6C89" w:rsidR="00507C29" w:rsidRPr="00507C29" w:rsidRDefault="00507C29" w:rsidP="00507C29">
      <w:pPr>
        <w:pStyle w:val="EndNoteBibliography"/>
        <w:spacing w:after="0"/>
        <w:ind w:left="720" w:hanging="720"/>
      </w:pPr>
      <w:r w:rsidRPr="00507C29">
        <w:t>3</w:t>
      </w:r>
      <w:r w:rsidRPr="00507C29">
        <w:tab/>
        <w:t>Ihara, S.</w:t>
      </w:r>
      <w:r w:rsidRPr="00507C29">
        <w:rPr>
          <w:i/>
        </w:rPr>
        <w:t xml:space="preserve"> et al.</w:t>
      </w:r>
      <w:r w:rsidRPr="00507C29">
        <w:t xml:space="preserve"> Basement membrane sliding and targeted adhesion remodels tissue boundaries during uterine-vulval attachment in Caenorhabditis elegans. </w:t>
      </w:r>
      <w:r w:rsidRPr="00507C29">
        <w:rPr>
          <w:i/>
        </w:rPr>
        <w:t>Nature cell biology</w:t>
      </w:r>
      <w:r w:rsidRPr="00507C29">
        <w:t xml:space="preserve"> </w:t>
      </w:r>
      <w:r w:rsidRPr="00507C29">
        <w:rPr>
          <w:b/>
        </w:rPr>
        <w:t>13</w:t>
      </w:r>
      <w:r w:rsidRPr="00507C29">
        <w:t xml:space="preserve">, 641-651 (2011). </w:t>
      </w:r>
      <w:hyperlink r:id="rId15" w:history="1">
        <w:r w:rsidRPr="00507C29">
          <w:rPr>
            <w:rStyle w:val="Hyperlink"/>
          </w:rPr>
          <w:t>https://doi.org:10.1038/ncb2233</w:t>
        </w:r>
      </w:hyperlink>
    </w:p>
    <w:p w14:paraId="05F7B1A7" w14:textId="6260F94D" w:rsidR="00507C29" w:rsidRPr="00507C29" w:rsidRDefault="00507C29" w:rsidP="00507C29">
      <w:pPr>
        <w:pStyle w:val="EndNoteBibliography"/>
        <w:spacing w:after="0"/>
        <w:ind w:left="720" w:hanging="720"/>
      </w:pPr>
      <w:r w:rsidRPr="00507C29">
        <w:t>4</w:t>
      </w:r>
      <w:r w:rsidRPr="00507C29">
        <w:tab/>
        <w:t xml:space="preserve">Kodoyianni, V., Maine, E. M. &amp; Kimble, J. Molecular basis of loss-of-function mutations in the glp-1 gene of Caenorhabditis elegans. </w:t>
      </w:r>
      <w:r w:rsidRPr="00507C29">
        <w:rPr>
          <w:i/>
        </w:rPr>
        <w:t>Mol Biol Cell</w:t>
      </w:r>
      <w:r w:rsidRPr="00507C29">
        <w:t xml:space="preserve"> </w:t>
      </w:r>
      <w:r w:rsidRPr="00507C29">
        <w:rPr>
          <w:b/>
        </w:rPr>
        <w:t>3</w:t>
      </w:r>
      <w:r w:rsidRPr="00507C29">
        <w:t xml:space="preserve">, 1199-1213 (1992). </w:t>
      </w:r>
      <w:hyperlink r:id="rId16" w:history="1">
        <w:r w:rsidRPr="00507C29">
          <w:rPr>
            <w:rStyle w:val="Hyperlink"/>
          </w:rPr>
          <w:t>https://doi.org:10.1091/mbc.3.11.1199</w:t>
        </w:r>
      </w:hyperlink>
    </w:p>
    <w:p w14:paraId="4470FEA3" w14:textId="72A03B17" w:rsidR="00507C29" w:rsidRPr="00507C29" w:rsidRDefault="00507C29" w:rsidP="00507C29">
      <w:pPr>
        <w:pStyle w:val="EndNoteBibliography"/>
        <w:spacing w:after="0"/>
        <w:ind w:left="720" w:hanging="720"/>
      </w:pPr>
      <w:r w:rsidRPr="00507C29">
        <w:t>5</w:t>
      </w:r>
      <w:r w:rsidRPr="00507C29">
        <w:tab/>
        <w:t xml:space="preserve">Pepper, A. S., Killian, D. J. &amp; Hubbard, E. J. Genetic analysis of Caenorhabditis elegans glp-1 mutants suggests receptor interaction or competition. </w:t>
      </w:r>
      <w:r w:rsidRPr="00507C29">
        <w:rPr>
          <w:i/>
        </w:rPr>
        <w:t>Genetics</w:t>
      </w:r>
      <w:r w:rsidRPr="00507C29">
        <w:t xml:space="preserve"> </w:t>
      </w:r>
      <w:r w:rsidRPr="00507C29">
        <w:rPr>
          <w:b/>
        </w:rPr>
        <w:t>163</w:t>
      </w:r>
      <w:r w:rsidRPr="00507C29">
        <w:t xml:space="preserve">, 115-132 (2003). </w:t>
      </w:r>
      <w:hyperlink r:id="rId17" w:history="1">
        <w:r w:rsidRPr="00507C29">
          <w:rPr>
            <w:rStyle w:val="Hyperlink"/>
          </w:rPr>
          <w:t>https://doi.org:10.1093/genetics/163.1.115</w:t>
        </w:r>
      </w:hyperlink>
    </w:p>
    <w:p w14:paraId="7DDBAD66" w14:textId="7249645B" w:rsidR="00507C29" w:rsidRPr="00507C29" w:rsidRDefault="00507C29" w:rsidP="00507C29">
      <w:pPr>
        <w:pStyle w:val="EndNoteBibliography"/>
        <w:spacing w:after="0"/>
        <w:ind w:left="720" w:hanging="720"/>
      </w:pPr>
      <w:r w:rsidRPr="00507C29">
        <w:t>6</w:t>
      </w:r>
      <w:r w:rsidRPr="00507C29">
        <w:tab/>
        <w:t xml:space="preserve">Shaffer, J. M. &amp; Greenwald, I. SALSA, a genetically encoded biosensor for spatiotemporal quantification of Notch signal transduction in vivo. </w:t>
      </w:r>
      <w:r w:rsidRPr="00507C29">
        <w:rPr>
          <w:i/>
        </w:rPr>
        <w:t>Developmental cell</w:t>
      </w:r>
      <w:r w:rsidRPr="00507C29">
        <w:t xml:space="preserve"> </w:t>
      </w:r>
      <w:r w:rsidRPr="00507C29">
        <w:rPr>
          <w:b/>
        </w:rPr>
        <w:t>57</w:t>
      </w:r>
      <w:r w:rsidRPr="00507C29">
        <w:t xml:space="preserve">, 930-944 e936 (2022). </w:t>
      </w:r>
      <w:hyperlink r:id="rId18" w:history="1">
        <w:r w:rsidRPr="00507C29">
          <w:rPr>
            <w:rStyle w:val="Hyperlink"/>
          </w:rPr>
          <w:t>https://doi.org:10.1016/j.devcel.2022.03.008</w:t>
        </w:r>
      </w:hyperlink>
    </w:p>
    <w:p w14:paraId="5BBA7C54" w14:textId="69719C57" w:rsidR="00507C29" w:rsidRPr="00507C29" w:rsidRDefault="00507C29" w:rsidP="00507C29">
      <w:pPr>
        <w:pStyle w:val="EndNoteBibliography"/>
        <w:spacing w:after="0"/>
        <w:ind w:left="720" w:hanging="720"/>
      </w:pPr>
      <w:r w:rsidRPr="00507C29">
        <w:t>7</w:t>
      </w:r>
      <w:r w:rsidRPr="00507C29">
        <w:tab/>
        <w:t>Heppert, J. K.</w:t>
      </w:r>
      <w:r w:rsidRPr="00507C29">
        <w:rPr>
          <w:i/>
        </w:rPr>
        <w:t xml:space="preserve"> et al.</w:t>
      </w:r>
      <w:r w:rsidRPr="00507C29">
        <w:t xml:space="preserve"> Comparative assessment of fluorescent proteins for in vivo imaging in an animal model system. </w:t>
      </w:r>
      <w:r w:rsidRPr="00507C29">
        <w:rPr>
          <w:i/>
        </w:rPr>
        <w:t>Mol Biol Cell</w:t>
      </w:r>
      <w:r w:rsidRPr="00507C29">
        <w:t xml:space="preserve"> </w:t>
      </w:r>
      <w:r w:rsidRPr="00507C29">
        <w:rPr>
          <w:b/>
        </w:rPr>
        <w:t>27</w:t>
      </w:r>
      <w:r w:rsidRPr="00507C29">
        <w:t xml:space="preserve">, 3385-3394 (2016). </w:t>
      </w:r>
      <w:hyperlink r:id="rId19" w:history="1">
        <w:r w:rsidRPr="00507C29">
          <w:rPr>
            <w:rStyle w:val="Hyperlink"/>
          </w:rPr>
          <w:t>https://doi.org:10.1091/mbc.E16-01-0063</w:t>
        </w:r>
      </w:hyperlink>
    </w:p>
    <w:p w14:paraId="79812890" w14:textId="08DDDBC0" w:rsidR="00507C29" w:rsidRPr="00507C29" w:rsidRDefault="00507C29" w:rsidP="00507C29">
      <w:pPr>
        <w:pStyle w:val="EndNoteBibliography"/>
        <w:spacing w:after="0"/>
        <w:ind w:left="720" w:hanging="720"/>
      </w:pPr>
      <w:r w:rsidRPr="00507C29">
        <w:t>8</w:t>
      </w:r>
      <w:r w:rsidRPr="00507C29">
        <w:tab/>
        <w:t xml:space="preserve">Narbonne, P., Maddox, P. S. &amp; Labbe, J. C. DAF-18/PTEN locally antagonizes insulin signalling to couple germline stem cell proliferation to oocyte needs in C. elegans. </w:t>
      </w:r>
      <w:r w:rsidRPr="00507C29">
        <w:rPr>
          <w:i/>
        </w:rPr>
        <w:t>Development</w:t>
      </w:r>
      <w:r w:rsidRPr="00507C29">
        <w:t xml:space="preserve"> </w:t>
      </w:r>
      <w:r w:rsidRPr="00507C29">
        <w:rPr>
          <w:b/>
        </w:rPr>
        <w:t>142</w:t>
      </w:r>
      <w:r w:rsidRPr="00507C29">
        <w:t xml:space="preserve">, 4230-4241 (2015). </w:t>
      </w:r>
      <w:hyperlink r:id="rId20" w:history="1">
        <w:r w:rsidRPr="00507C29">
          <w:rPr>
            <w:rStyle w:val="Hyperlink"/>
          </w:rPr>
          <w:t>https://doi.org:10.1242/dev.130252</w:t>
        </w:r>
      </w:hyperlink>
    </w:p>
    <w:p w14:paraId="331FB41D" w14:textId="7A6BA8EA" w:rsidR="00507C29" w:rsidRPr="00507C29" w:rsidRDefault="00507C29" w:rsidP="00507C29">
      <w:pPr>
        <w:pStyle w:val="EndNoteBibliography"/>
        <w:spacing w:after="0"/>
        <w:ind w:left="720" w:hanging="720"/>
      </w:pPr>
      <w:r w:rsidRPr="00507C29">
        <w:t>9</w:t>
      </w:r>
      <w:r w:rsidRPr="00507C29">
        <w:tab/>
        <w:t>Frokjaer-Jensen, C.</w:t>
      </w:r>
      <w:r w:rsidRPr="00507C29">
        <w:rPr>
          <w:i/>
        </w:rPr>
        <w:t xml:space="preserve"> et al.</w:t>
      </w:r>
      <w:r w:rsidRPr="00507C29">
        <w:t xml:space="preserve"> Single-copy insertion of transgenes in Caenorhabditis elegans. </w:t>
      </w:r>
      <w:r w:rsidRPr="00507C29">
        <w:rPr>
          <w:i/>
        </w:rPr>
        <w:t>Nature genetics</w:t>
      </w:r>
      <w:r w:rsidRPr="00507C29">
        <w:t xml:space="preserve"> </w:t>
      </w:r>
      <w:r w:rsidRPr="00507C29">
        <w:rPr>
          <w:b/>
        </w:rPr>
        <w:t>40</w:t>
      </w:r>
      <w:r w:rsidRPr="00507C29">
        <w:t xml:space="preserve">, 1375-1383 (2008). </w:t>
      </w:r>
      <w:hyperlink r:id="rId21" w:history="1">
        <w:r w:rsidRPr="00507C29">
          <w:rPr>
            <w:rStyle w:val="Hyperlink"/>
          </w:rPr>
          <w:t>https://doi.org:10.1038/ng.248</w:t>
        </w:r>
      </w:hyperlink>
    </w:p>
    <w:p w14:paraId="60C7D6BD" w14:textId="05529594" w:rsidR="00507C29" w:rsidRPr="00507C29" w:rsidRDefault="00507C29" w:rsidP="00507C29">
      <w:pPr>
        <w:pStyle w:val="EndNoteBibliography"/>
        <w:spacing w:after="0"/>
        <w:ind w:left="720" w:hanging="720"/>
      </w:pPr>
      <w:r w:rsidRPr="00507C29">
        <w:t>10</w:t>
      </w:r>
      <w:r w:rsidRPr="00507C29">
        <w:tab/>
        <w:t xml:space="preserve">Dickinson, D. J., Ward, J. D., Reiner, D. J. &amp; Goldstein, B. Engineering the Caenorhabditis elegans genome using Cas9-triggered homologous recombination. </w:t>
      </w:r>
      <w:r w:rsidRPr="00507C29">
        <w:rPr>
          <w:i/>
        </w:rPr>
        <w:t>Nat Methods</w:t>
      </w:r>
      <w:r w:rsidRPr="00507C29">
        <w:t xml:space="preserve"> </w:t>
      </w:r>
      <w:r w:rsidRPr="00507C29">
        <w:rPr>
          <w:b/>
        </w:rPr>
        <w:t>10</w:t>
      </w:r>
      <w:r w:rsidRPr="00507C29">
        <w:t xml:space="preserve">, 1028-1034 (2013). </w:t>
      </w:r>
      <w:hyperlink r:id="rId22" w:history="1">
        <w:r w:rsidRPr="00507C29">
          <w:rPr>
            <w:rStyle w:val="Hyperlink"/>
          </w:rPr>
          <w:t>https://doi.org:10.1038/nmeth.2641</w:t>
        </w:r>
      </w:hyperlink>
    </w:p>
    <w:p w14:paraId="156420EA" w14:textId="4A03694D" w:rsidR="00507C29" w:rsidRPr="00507C29" w:rsidRDefault="00507C29" w:rsidP="00507C29">
      <w:pPr>
        <w:pStyle w:val="EndNoteBibliography"/>
        <w:spacing w:after="0"/>
        <w:ind w:left="720" w:hanging="720"/>
      </w:pPr>
      <w:r w:rsidRPr="00507C29">
        <w:t>11</w:t>
      </w:r>
      <w:r w:rsidRPr="00507C29">
        <w:tab/>
        <w:t xml:space="preserve">Dickinson, D. J., Pani, A. M., Heppert, J. K., Higgins, C. D. &amp; Goldstein, B. Streamlined Genome Engineering with a Self-Excising Drug Selection Cassette. </w:t>
      </w:r>
      <w:r w:rsidRPr="00507C29">
        <w:rPr>
          <w:i/>
        </w:rPr>
        <w:t>Genetics</w:t>
      </w:r>
      <w:r w:rsidRPr="00507C29">
        <w:t xml:space="preserve"> </w:t>
      </w:r>
      <w:r w:rsidRPr="00507C29">
        <w:rPr>
          <w:b/>
        </w:rPr>
        <w:t>200</w:t>
      </w:r>
      <w:r w:rsidRPr="00507C29">
        <w:t xml:space="preserve">, 1035-1049 (2015). </w:t>
      </w:r>
      <w:hyperlink r:id="rId23" w:history="1">
        <w:r w:rsidRPr="00507C29">
          <w:rPr>
            <w:rStyle w:val="Hyperlink"/>
          </w:rPr>
          <w:t>https://doi.org:10.1534/genetics.115.178335</w:t>
        </w:r>
      </w:hyperlink>
    </w:p>
    <w:p w14:paraId="511A944A" w14:textId="05316DF6" w:rsidR="00507C29" w:rsidRPr="00507C29" w:rsidRDefault="00507C29" w:rsidP="00507C29">
      <w:pPr>
        <w:pStyle w:val="EndNoteBibliography"/>
        <w:ind w:left="720" w:hanging="720"/>
      </w:pPr>
      <w:r w:rsidRPr="00507C29">
        <w:t>12</w:t>
      </w:r>
      <w:r w:rsidRPr="00507C29">
        <w:tab/>
        <w:t>Kawano, T.</w:t>
      </w:r>
      <w:r w:rsidRPr="00507C29">
        <w:rPr>
          <w:i/>
        </w:rPr>
        <w:t xml:space="preserve"> et al.</w:t>
      </w:r>
      <w:r w:rsidRPr="00507C29">
        <w:t xml:space="preserve"> C. elegans mig-6 encodes papilin isoforms that affect distinct aspects of DTC migration, and interacts genetically with mig-17 and collagen IV. </w:t>
      </w:r>
      <w:r w:rsidRPr="00507C29">
        <w:rPr>
          <w:i/>
        </w:rPr>
        <w:t>Development</w:t>
      </w:r>
      <w:r w:rsidRPr="00507C29">
        <w:t xml:space="preserve"> </w:t>
      </w:r>
      <w:r w:rsidRPr="00507C29">
        <w:rPr>
          <w:b/>
        </w:rPr>
        <w:t>136</w:t>
      </w:r>
      <w:r w:rsidRPr="00507C29">
        <w:t xml:space="preserve">, 1433-1442 (2009). </w:t>
      </w:r>
      <w:hyperlink r:id="rId24" w:history="1">
        <w:r w:rsidRPr="00507C29">
          <w:rPr>
            <w:rStyle w:val="Hyperlink"/>
          </w:rPr>
          <w:t>https://doi.org:10.1242/dev.028472</w:t>
        </w:r>
      </w:hyperlink>
    </w:p>
    <w:p w14:paraId="0ADE60D6" w14:textId="2C443E66" w:rsidR="008632AD" w:rsidRDefault="00507C29">
      <w:r>
        <w:fldChar w:fldCharType="end"/>
      </w:r>
    </w:p>
    <w:sectPr w:rsidR="008632AD" w:rsidSect="00BC0651">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NFJKC+Arial">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awpzet7tfzs1ev995vtwxhtfazwfeexsv5&quot;&gt;ref test&lt;record-ids&gt;&lt;item&gt;24&lt;/item&gt;&lt;item&gt;27&lt;/item&gt;&lt;item&gt;31&lt;/item&gt;&lt;item&gt;33&lt;/item&gt;&lt;item&gt;37&lt;/item&gt;&lt;item&gt;42&lt;/item&gt;&lt;item&gt;54&lt;/item&gt;&lt;item&gt;56&lt;/item&gt;&lt;item&gt;57&lt;/item&gt;&lt;item&gt;61&lt;/item&gt;&lt;item&gt;62&lt;/item&gt;&lt;item&gt;66&lt;/item&gt;&lt;/record-ids&gt;&lt;/item&gt;&lt;/Libraries&gt;"/>
  </w:docVars>
  <w:rsids>
    <w:rsidRoot w:val="00507C29"/>
    <w:rsid w:val="00507C29"/>
    <w:rsid w:val="00605F04"/>
    <w:rsid w:val="006954AF"/>
    <w:rsid w:val="008632AD"/>
    <w:rsid w:val="00B36C0E"/>
    <w:rsid w:val="00BC0651"/>
  </w:rsids>
  <m:mathPr>
    <m:mathFont m:val="Cambria Math"/>
    <m:brkBin m:val="before"/>
    <m:brkBinSub m:val="--"/>
    <m:smallFrac m:val="0"/>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3AEC6"/>
  <w15:chartTrackingRefBased/>
  <w15:docId w15:val="{5826FFCF-30BB-4F7F-A5E0-D73C51477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C29"/>
    <w:rPr>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f01">
    <w:name w:val="cf01"/>
    <w:basedOn w:val="DefaultParagraphFont"/>
    <w:rsid w:val="00507C29"/>
    <w:rPr>
      <w:rFonts w:ascii="Segoe UI" w:hAnsi="Segoe UI" w:cs="Segoe UI" w:hint="default"/>
      <w:color w:val="242424"/>
      <w:sz w:val="18"/>
      <w:szCs w:val="18"/>
      <w:shd w:val="clear" w:color="auto" w:fill="FFFFFF"/>
    </w:rPr>
  </w:style>
  <w:style w:type="paragraph" w:customStyle="1" w:styleId="Default">
    <w:name w:val="Default"/>
    <w:link w:val="DefaultChar"/>
    <w:uiPriority w:val="99"/>
    <w:rsid w:val="00507C29"/>
    <w:pPr>
      <w:widowControl w:val="0"/>
      <w:autoSpaceDE w:val="0"/>
      <w:autoSpaceDN w:val="0"/>
      <w:adjustRightInd w:val="0"/>
      <w:spacing w:after="0" w:line="240" w:lineRule="auto"/>
    </w:pPr>
    <w:rPr>
      <w:rFonts w:ascii="CNFJKC+Arial" w:eastAsia="Times New Roman" w:hAnsi="CNFJKC+Arial" w:cs="CNFJKC+Arial"/>
      <w:color w:val="000000"/>
      <w:sz w:val="24"/>
      <w:szCs w:val="24"/>
      <w:lang w:val="fr-CA" w:eastAsia="fr-CA"/>
      <w14:ligatures w14:val="none"/>
    </w:rPr>
  </w:style>
  <w:style w:type="character" w:customStyle="1" w:styleId="DefaultChar">
    <w:name w:val="Default Char"/>
    <w:basedOn w:val="DefaultParagraphFont"/>
    <w:link w:val="Default"/>
    <w:uiPriority w:val="99"/>
    <w:rsid w:val="00507C29"/>
    <w:rPr>
      <w:rFonts w:ascii="CNFJKC+Arial" w:eastAsia="Times New Roman" w:hAnsi="CNFJKC+Arial" w:cs="CNFJKC+Arial"/>
      <w:color w:val="000000"/>
      <w:sz w:val="24"/>
      <w:szCs w:val="24"/>
      <w:lang w:val="fr-CA" w:eastAsia="fr-CA"/>
      <w14:ligatures w14:val="none"/>
    </w:rPr>
  </w:style>
  <w:style w:type="paragraph" w:styleId="Caption">
    <w:name w:val="caption"/>
    <w:basedOn w:val="Normal"/>
    <w:next w:val="Normal"/>
    <w:uiPriority w:val="35"/>
    <w:unhideWhenUsed/>
    <w:qFormat/>
    <w:rsid w:val="00507C29"/>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07C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7C29"/>
    <w:rPr>
      <w:rFonts w:ascii="Calibri" w:hAnsi="Calibri" w:cs="Calibri"/>
      <w:noProof/>
      <w:lang w:val="en-US"/>
      <w14:ligatures w14:val="none"/>
    </w:rPr>
  </w:style>
  <w:style w:type="paragraph" w:customStyle="1" w:styleId="EndNoteBibliography">
    <w:name w:val="EndNote Bibliography"/>
    <w:basedOn w:val="Normal"/>
    <w:link w:val="EndNoteBibliographyChar"/>
    <w:rsid w:val="00507C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7C29"/>
    <w:rPr>
      <w:rFonts w:ascii="Calibri" w:hAnsi="Calibri" w:cs="Calibri"/>
      <w:noProof/>
      <w:lang w:val="en-US"/>
      <w14:ligatures w14:val="none"/>
    </w:rPr>
  </w:style>
  <w:style w:type="character" w:styleId="Hyperlink">
    <w:name w:val="Hyperlink"/>
    <w:basedOn w:val="DefaultParagraphFont"/>
    <w:uiPriority w:val="99"/>
    <w:unhideWhenUsed/>
    <w:rsid w:val="00507C29"/>
    <w:rPr>
      <w:color w:val="0563C1" w:themeColor="hyperlink"/>
      <w:u w:val="single"/>
    </w:rPr>
  </w:style>
  <w:style w:type="character" w:styleId="UnresolvedMention">
    <w:name w:val="Unresolved Mention"/>
    <w:basedOn w:val="DefaultParagraphFont"/>
    <w:uiPriority w:val="99"/>
    <w:semiHidden/>
    <w:unhideWhenUsed/>
    <w:rsid w:val="00507C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13" Type="http://schemas.openxmlformats.org/officeDocument/2006/relationships/image" Target="media/image10.png"/><Relationship Id="rId18" Type="http://schemas.openxmlformats.org/officeDocument/2006/relationships/hyperlink" Target="https://doi.org:10.1016/j.devcel.2022.03.008" TargetMode="Externa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hyperlink" Target="https://doi.org:10.1038/ng.248" TargetMode="External"/><Relationship Id="rId7" Type="http://schemas.openxmlformats.org/officeDocument/2006/relationships/image" Target="media/image4.png"/><Relationship Id="rId12" Type="http://schemas.openxmlformats.org/officeDocument/2006/relationships/image" Target="media/image9.tiff"/><Relationship Id="rId17" Type="http://schemas.openxmlformats.org/officeDocument/2006/relationships/hyperlink" Target="https://doi.org:10.1093/genetics/163.1.115" TargetMode="Externa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i.org:10.1091/mbc.3.11.1199" TargetMode="External"/><Relationship Id="rId20" Type="http://schemas.openxmlformats.org/officeDocument/2006/relationships/hyperlink" Target="https://doi.org:10.1242/dev.130252" TargetMode="External"/><Relationship Id="rId1" Type="http://schemas.openxmlformats.org/officeDocument/2006/relationships/styles" Target="styles.xml"/><Relationship Id="rId6" Type="http://schemas.openxmlformats.org/officeDocument/2006/relationships/image" Target="media/image3.tif"/><Relationship Id="rId11" Type="http://schemas.openxmlformats.org/officeDocument/2006/relationships/image" Target="media/image8.png"/><Relationship Id="rId24" Type="http://schemas.openxmlformats.org/officeDocument/2006/relationships/hyperlink" Target="https://doi.org:10.1242/dev.028472" TargetMode="External"/><Relationship Id="rId5" Type="http://schemas.openxmlformats.org/officeDocument/2006/relationships/image" Target="media/image2.png"/><Relationship Id="rId15" Type="http://schemas.openxmlformats.org/officeDocument/2006/relationships/hyperlink" Target="https://doi.org:10.1038/ncb2233" TargetMode="External"/><Relationship Id="rId23" Type="http://schemas.openxmlformats.org/officeDocument/2006/relationships/hyperlink" Target="https://doi.org:10.1534/genetics.115.178335" TargetMode="External"/><Relationship Id="rId10" Type="http://schemas.openxmlformats.org/officeDocument/2006/relationships/image" Target="media/image7.tiff"/><Relationship Id="rId19" Type="http://schemas.openxmlformats.org/officeDocument/2006/relationships/hyperlink" Target="https://doi.org:10.1091/mbc.E16-01-0063" TargetMode="External"/><Relationship Id="rId4" Type="http://schemas.openxmlformats.org/officeDocument/2006/relationships/image" Target="media/image1.tiff"/><Relationship Id="rId9" Type="http://schemas.openxmlformats.org/officeDocument/2006/relationships/image" Target="media/image6.png"/><Relationship Id="rId14" Type="http://schemas.openxmlformats.org/officeDocument/2006/relationships/hyperlink" Target="https://doi.org:10.1083/jcb.201903124" TargetMode="External"/><Relationship Id="rId22" Type="http://schemas.openxmlformats.org/officeDocument/2006/relationships/hyperlink" Target="https://doi.org:10.1038/nmeth.2641"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0</Pages>
  <Words>2002</Words>
  <Characters>1141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el, Pier-Olivier</dc:creator>
  <cp:keywords/>
  <dc:description/>
  <cp:lastModifiedBy>Martel, Pier-Olivier</cp:lastModifiedBy>
  <cp:revision>4</cp:revision>
  <dcterms:created xsi:type="dcterms:W3CDTF">2024-04-04T19:58:00Z</dcterms:created>
  <dcterms:modified xsi:type="dcterms:W3CDTF">2024-04-05T00:02:00Z</dcterms:modified>
</cp:coreProperties>
</file>